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893193" w14:textId="77777777" w:rsidR="001F6A0B" w:rsidRDefault="001F6A0B" w:rsidP="00A35EAE"/>
    <w:p w14:paraId="75F138D6" w14:textId="335D7F23" w:rsidR="001F6A0B" w:rsidRPr="00477CAE" w:rsidRDefault="001F6A0B" w:rsidP="00842C7D">
      <w:pPr>
        <w:spacing w:line="480" w:lineRule="auto"/>
        <w:rPr>
          <w:rFonts w:ascii="Times New Roman" w:hAnsi="Times New Roman" w:cs="Times New Roman"/>
          <w:b/>
          <w:bCs/>
        </w:rPr>
      </w:pPr>
      <w:r w:rsidRPr="00477CAE">
        <w:rPr>
          <w:rFonts w:ascii="Times New Roman" w:hAnsi="Times New Roman" w:cs="Times New Roman"/>
          <w:b/>
          <w:bCs/>
        </w:rPr>
        <w:t xml:space="preserve">Title: </w:t>
      </w:r>
      <w:r w:rsidR="00D70967" w:rsidRPr="00477CAE">
        <w:rPr>
          <w:rFonts w:ascii="Times New Roman" w:hAnsi="Times New Roman" w:cs="Times New Roman"/>
          <w:b/>
          <w:bCs/>
        </w:rPr>
        <w:t xml:space="preserve">The experiences of endometriosis patients during primary healthcare encounters: </w:t>
      </w:r>
      <w:r w:rsidR="00637293">
        <w:rPr>
          <w:rFonts w:ascii="Times New Roman" w:hAnsi="Times New Roman" w:cs="Times New Roman"/>
          <w:b/>
          <w:bCs/>
        </w:rPr>
        <w:t>A</w:t>
      </w:r>
      <w:r w:rsidR="00D70967" w:rsidRPr="00477CAE">
        <w:rPr>
          <w:rFonts w:ascii="Times New Roman" w:hAnsi="Times New Roman" w:cs="Times New Roman"/>
          <w:b/>
          <w:bCs/>
        </w:rPr>
        <w:t xml:space="preserve"> systematic review of qualitative evidence. </w:t>
      </w:r>
    </w:p>
    <w:p w14:paraId="40B3F40B" w14:textId="77777777" w:rsidR="00D70967" w:rsidRPr="00477CAE" w:rsidRDefault="00D70967" w:rsidP="00842C7D">
      <w:pPr>
        <w:spacing w:line="480" w:lineRule="auto"/>
        <w:rPr>
          <w:rFonts w:ascii="Times New Roman" w:hAnsi="Times New Roman" w:cs="Times New Roman"/>
        </w:rPr>
      </w:pPr>
    </w:p>
    <w:p w14:paraId="485B15B4" w14:textId="01E7FF45" w:rsidR="00D70967" w:rsidRPr="00477CAE" w:rsidRDefault="00D70967" w:rsidP="00842C7D">
      <w:pPr>
        <w:spacing w:line="480" w:lineRule="auto"/>
        <w:rPr>
          <w:rFonts w:ascii="Times New Roman" w:hAnsi="Times New Roman" w:cs="Times New Roman"/>
        </w:rPr>
      </w:pPr>
      <w:r w:rsidRPr="00477CAE">
        <w:rPr>
          <w:rFonts w:ascii="Times New Roman" w:hAnsi="Times New Roman" w:cs="Times New Roman"/>
          <w:b/>
          <w:bCs/>
        </w:rPr>
        <w:t xml:space="preserve">Authors: </w:t>
      </w:r>
      <w:r w:rsidR="006D1FFB" w:rsidRPr="00477CAE">
        <w:rPr>
          <w:rFonts w:ascii="Times New Roman" w:hAnsi="Times New Roman" w:cs="Times New Roman"/>
        </w:rPr>
        <w:t>Miss Sarah Harris</w:t>
      </w:r>
      <w:r w:rsidR="007655D0" w:rsidRPr="00477CAE">
        <w:rPr>
          <w:rFonts w:ascii="Times New Roman" w:hAnsi="Times New Roman" w:cs="Times New Roman"/>
          <w:vertAlign w:val="superscript"/>
        </w:rPr>
        <w:t>1</w:t>
      </w:r>
      <w:r w:rsidR="006D1FFB" w:rsidRPr="00477CAE">
        <w:rPr>
          <w:rFonts w:ascii="Times New Roman" w:hAnsi="Times New Roman" w:cs="Times New Roman"/>
        </w:rPr>
        <w:t>,</w:t>
      </w:r>
      <w:r w:rsidR="00804859" w:rsidRPr="00477CAE">
        <w:rPr>
          <w:rFonts w:ascii="Times New Roman" w:hAnsi="Times New Roman" w:cs="Times New Roman"/>
        </w:rPr>
        <w:t xml:space="preserve"> </w:t>
      </w:r>
      <w:r w:rsidR="006D1FFB" w:rsidRPr="00477CAE">
        <w:rPr>
          <w:rFonts w:ascii="Times New Roman" w:hAnsi="Times New Roman" w:cs="Times New Roman"/>
        </w:rPr>
        <w:t>Professor Laila J Tata</w:t>
      </w:r>
      <w:r w:rsidR="007655D0" w:rsidRPr="00477CAE">
        <w:rPr>
          <w:rFonts w:ascii="Times New Roman" w:hAnsi="Times New Roman" w:cs="Times New Roman"/>
          <w:vertAlign w:val="superscript"/>
        </w:rPr>
        <w:t>2</w:t>
      </w:r>
      <w:r w:rsidR="006D1FFB" w:rsidRPr="00477CAE">
        <w:rPr>
          <w:rFonts w:ascii="Times New Roman" w:hAnsi="Times New Roman" w:cs="Times New Roman"/>
        </w:rPr>
        <w:t>, Professor Nadeem Qureshi</w:t>
      </w:r>
      <w:r w:rsidR="007655D0" w:rsidRPr="00477CAE">
        <w:rPr>
          <w:rFonts w:ascii="Times New Roman" w:hAnsi="Times New Roman" w:cs="Times New Roman"/>
          <w:vertAlign w:val="superscript"/>
        </w:rPr>
        <w:t>1</w:t>
      </w:r>
      <w:r w:rsidR="006D1FFB" w:rsidRPr="00477CAE">
        <w:rPr>
          <w:rFonts w:ascii="Times New Roman" w:hAnsi="Times New Roman" w:cs="Times New Roman"/>
        </w:rPr>
        <w:t>, Miss Katie Read</w:t>
      </w:r>
      <w:r w:rsidR="007655D0" w:rsidRPr="00477CAE">
        <w:rPr>
          <w:rFonts w:ascii="Times New Roman" w:hAnsi="Times New Roman" w:cs="Times New Roman"/>
          <w:vertAlign w:val="superscript"/>
        </w:rPr>
        <w:t>3</w:t>
      </w:r>
      <w:r w:rsidR="00804859" w:rsidRPr="00477CAE">
        <w:rPr>
          <w:rFonts w:ascii="Times New Roman" w:hAnsi="Times New Roman" w:cs="Times New Roman"/>
        </w:rPr>
        <w:t>, Dr Manpreet Bains</w:t>
      </w:r>
      <w:r w:rsidR="00D55F95" w:rsidRPr="00477CAE">
        <w:rPr>
          <w:rFonts w:ascii="Times New Roman" w:hAnsi="Times New Roman" w:cs="Times New Roman"/>
          <w:vertAlign w:val="superscript"/>
        </w:rPr>
        <w:t>1</w:t>
      </w:r>
    </w:p>
    <w:p w14:paraId="553A24AD" w14:textId="083FCCB4" w:rsidR="007655D0" w:rsidRPr="00477CAE" w:rsidRDefault="007655D0" w:rsidP="00842C7D">
      <w:pPr>
        <w:spacing w:line="480" w:lineRule="auto"/>
        <w:rPr>
          <w:rFonts w:ascii="Times New Roman" w:hAnsi="Times New Roman" w:cs="Times New Roman"/>
        </w:rPr>
      </w:pPr>
      <w:r w:rsidRPr="00477CAE">
        <w:rPr>
          <w:rFonts w:ascii="Times New Roman" w:hAnsi="Times New Roman" w:cs="Times New Roman"/>
          <w:vertAlign w:val="superscript"/>
        </w:rPr>
        <w:t xml:space="preserve">1 </w:t>
      </w:r>
      <w:r w:rsidR="00D34602" w:rsidRPr="00477CAE">
        <w:rPr>
          <w:rFonts w:ascii="Times New Roman" w:hAnsi="Times New Roman" w:cs="Times New Roman"/>
        </w:rPr>
        <w:t>Centr</w:t>
      </w:r>
      <w:r w:rsidR="005902C2" w:rsidRPr="00477CAE">
        <w:rPr>
          <w:rFonts w:ascii="Times New Roman" w:hAnsi="Times New Roman" w:cs="Times New Roman"/>
        </w:rPr>
        <w:t>e for Academic Primary Care</w:t>
      </w:r>
      <w:r w:rsidRPr="00477CAE">
        <w:rPr>
          <w:rFonts w:ascii="Times New Roman" w:hAnsi="Times New Roman" w:cs="Times New Roman"/>
        </w:rPr>
        <w:t xml:space="preserve">, </w:t>
      </w:r>
      <w:r w:rsidR="00D55F95" w:rsidRPr="00477CAE">
        <w:rPr>
          <w:rFonts w:ascii="Times New Roman" w:hAnsi="Times New Roman" w:cs="Times New Roman"/>
        </w:rPr>
        <w:t>Lifespan and Population Health, School of Medicine</w:t>
      </w:r>
      <w:r w:rsidRPr="00477CAE">
        <w:rPr>
          <w:rFonts w:ascii="Times New Roman" w:hAnsi="Times New Roman" w:cs="Times New Roman"/>
        </w:rPr>
        <w:t xml:space="preserve">, University of Nottingham, </w:t>
      </w:r>
      <w:r w:rsidR="00D55F95" w:rsidRPr="00477CAE">
        <w:rPr>
          <w:rFonts w:ascii="Times New Roman" w:hAnsi="Times New Roman" w:cs="Times New Roman"/>
        </w:rPr>
        <w:t xml:space="preserve">University Park, </w:t>
      </w:r>
      <w:r w:rsidRPr="00477CAE">
        <w:rPr>
          <w:rFonts w:ascii="Times New Roman" w:hAnsi="Times New Roman" w:cs="Times New Roman"/>
        </w:rPr>
        <w:t>Nottingham,</w:t>
      </w:r>
      <w:r w:rsidR="00D55F95" w:rsidRPr="00477CAE">
        <w:rPr>
          <w:rFonts w:ascii="Times New Roman" w:hAnsi="Times New Roman" w:cs="Times New Roman"/>
        </w:rPr>
        <w:t xml:space="preserve"> NG7 2RD,</w:t>
      </w:r>
      <w:r w:rsidRPr="00477CAE">
        <w:rPr>
          <w:rFonts w:ascii="Times New Roman" w:hAnsi="Times New Roman" w:cs="Times New Roman"/>
        </w:rPr>
        <w:t xml:space="preserve"> UK</w:t>
      </w:r>
    </w:p>
    <w:p w14:paraId="79425795" w14:textId="3E7DB79F" w:rsidR="007655D0" w:rsidRPr="00477CAE" w:rsidRDefault="007655D0" w:rsidP="00842C7D">
      <w:pPr>
        <w:spacing w:line="480" w:lineRule="auto"/>
        <w:rPr>
          <w:rFonts w:ascii="Times New Roman" w:hAnsi="Times New Roman" w:cs="Times New Roman"/>
        </w:rPr>
      </w:pPr>
      <w:r w:rsidRPr="00477CAE">
        <w:rPr>
          <w:rFonts w:ascii="Times New Roman" w:hAnsi="Times New Roman" w:cs="Times New Roman"/>
          <w:vertAlign w:val="superscript"/>
        </w:rPr>
        <w:t xml:space="preserve">2 </w:t>
      </w:r>
      <w:r w:rsidR="00D55F95" w:rsidRPr="00477CAE">
        <w:rPr>
          <w:rFonts w:ascii="Times New Roman" w:hAnsi="Times New Roman" w:cs="Times New Roman"/>
        </w:rPr>
        <w:t>Lifespan and Population Health Unit and Centre for Perinatal Research, School of Medicine, University of Nottingham, University Park, Nottingham, NG7 2RD, UK</w:t>
      </w:r>
    </w:p>
    <w:p w14:paraId="6631D97C" w14:textId="6364A147" w:rsidR="007655D0" w:rsidRPr="00477CAE" w:rsidRDefault="007655D0" w:rsidP="00842C7D">
      <w:pPr>
        <w:spacing w:line="480" w:lineRule="auto"/>
        <w:rPr>
          <w:rFonts w:ascii="Times New Roman" w:hAnsi="Times New Roman" w:cs="Times New Roman"/>
        </w:rPr>
      </w:pPr>
      <w:r w:rsidRPr="00477CAE">
        <w:rPr>
          <w:rFonts w:ascii="Times New Roman" w:hAnsi="Times New Roman" w:cs="Times New Roman"/>
          <w:vertAlign w:val="superscript"/>
        </w:rPr>
        <w:t xml:space="preserve">3 </w:t>
      </w:r>
      <w:r w:rsidRPr="00477CAE">
        <w:rPr>
          <w:rFonts w:ascii="Times New Roman" w:hAnsi="Times New Roman" w:cs="Times New Roman"/>
        </w:rPr>
        <w:t>Primary Care Research Centre, School of Primary Care, Population Science and Medical Education, University of Southampton, Southampton, UK</w:t>
      </w:r>
    </w:p>
    <w:p w14:paraId="011CD76D" w14:textId="63EEB317" w:rsidR="201CF418" w:rsidRPr="00477CAE" w:rsidRDefault="201CF418" w:rsidP="00842C7D">
      <w:pPr>
        <w:spacing w:line="480" w:lineRule="auto"/>
        <w:rPr>
          <w:rFonts w:ascii="Times New Roman" w:hAnsi="Times New Roman" w:cs="Times New Roman"/>
        </w:rPr>
      </w:pPr>
    </w:p>
    <w:p w14:paraId="5BE56234" w14:textId="23742387" w:rsidR="11EB8FAA" w:rsidRPr="00477CAE" w:rsidRDefault="11EB8FAA" w:rsidP="00842C7D">
      <w:pPr>
        <w:spacing w:line="480" w:lineRule="auto"/>
        <w:rPr>
          <w:rFonts w:ascii="Times New Roman" w:hAnsi="Times New Roman" w:cs="Times New Roman"/>
        </w:rPr>
      </w:pPr>
      <w:r w:rsidRPr="00477CAE">
        <w:rPr>
          <w:rFonts w:ascii="Times New Roman" w:hAnsi="Times New Roman" w:cs="Times New Roman"/>
          <w:b/>
          <w:bCs/>
        </w:rPr>
        <w:t>Funding sources:</w:t>
      </w:r>
      <w:r w:rsidRPr="00477CAE">
        <w:rPr>
          <w:rFonts w:ascii="Times New Roman" w:hAnsi="Times New Roman" w:cs="Times New Roman"/>
        </w:rPr>
        <w:t xml:space="preserve"> This study is part of a PhD being undertaken by the lead author, which is funded by the National Institute for Health and Care Research (NIHR) School for Primary Care Research</w:t>
      </w:r>
      <w:r w:rsidR="70C64F02" w:rsidRPr="00477CAE">
        <w:rPr>
          <w:rFonts w:ascii="Times New Roman" w:hAnsi="Times New Roman" w:cs="Times New Roman"/>
        </w:rPr>
        <w:t xml:space="preserve"> (reference: C105)</w:t>
      </w:r>
      <w:r w:rsidR="7FE68E70" w:rsidRPr="00477CAE">
        <w:rPr>
          <w:rFonts w:ascii="Times New Roman" w:hAnsi="Times New Roman" w:cs="Times New Roman"/>
        </w:rPr>
        <w:t xml:space="preserve">. The views expressed are those of the authors and not necessarily those of the NIHR or the Division of Epidemiology and Public Health. </w:t>
      </w:r>
    </w:p>
    <w:p w14:paraId="1F3204DF" w14:textId="7AAC397A" w:rsidR="201CF418" w:rsidRPr="00477CAE" w:rsidRDefault="201CF418" w:rsidP="00842C7D">
      <w:pPr>
        <w:spacing w:line="480" w:lineRule="auto"/>
        <w:rPr>
          <w:rFonts w:ascii="Times New Roman" w:hAnsi="Times New Roman" w:cs="Times New Roman"/>
        </w:rPr>
      </w:pPr>
    </w:p>
    <w:p w14:paraId="46B9E5AC" w14:textId="04AEC6AD" w:rsidR="7FE68E70" w:rsidRPr="00477CAE" w:rsidRDefault="7FE68E70" w:rsidP="00842C7D">
      <w:pPr>
        <w:spacing w:line="480" w:lineRule="auto"/>
        <w:rPr>
          <w:rFonts w:ascii="Times New Roman" w:hAnsi="Times New Roman" w:cs="Times New Roman"/>
        </w:rPr>
      </w:pPr>
      <w:r w:rsidRPr="00477CAE">
        <w:rPr>
          <w:rFonts w:ascii="Times New Roman" w:hAnsi="Times New Roman" w:cs="Times New Roman"/>
          <w:b/>
          <w:bCs/>
        </w:rPr>
        <w:t>Correspondence</w:t>
      </w:r>
      <w:r w:rsidR="00842C7D" w:rsidRPr="00477CAE">
        <w:rPr>
          <w:rFonts w:ascii="Times New Roman" w:hAnsi="Times New Roman" w:cs="Times New Roman"/>
          <w:b/>
          <w:bCs/>
        </w:rPr>
        <w:t>s:</w:t>
      </w:r>
      <w:r w:rsidR="00842C7D" w:rsidRPr="00477CAE">
        <w:rPr>
          <w:rFonts w:ascii="Times New Roman" w:hAnsi="Times New Roman" w:cs="Times New Roman"/>
        </w:rPr>
        <w:t xml:space="preserve"> </w:t>
      </w:r>
      <w:r w:rsidRPr="00477CAE">
        <w:rPr>
          <w:rFonts w:ascii="Times New Roman" w:hAnsi="Times New Roman" w:cs="Times New Roman"/>
        </w:rPr>
        <w:t>Miss Sarah Harris:</w:t>
      </w:r>
      <w:r w:rsidR="000417B9" w:rsidRPr="00477CAE">
        <w:t xml:space="preserve"> </w:t>
      </w:r>
      <w:r w:rsidR="000417B9" w:rsidRPr="00477CAE">
        <w:rPr>
          <w:rFonts w:ascii="Times New Roman" w:hAnsi="Times New Roman" w:cs="Times New Roman"/>
        </w:rPr>
        <w:t>sarahharris97@hotmail.com</w:t>
      </w:r>
      <w:r w:rsidRPr="00477CAE">
        <w:rPr>
          <w:rFonts w:ascii="Times New Roman" w:hAnsi="Times New Roman" w:cs="Times New Roman"/>
        </w:rPr>
        <w:t xml:space="preserve">, </w:t>
      </w:r>
      <w:r w:rsidR="00D55F95" w:rsidRPr="00477CAE">
        <w:rPr>
          <w:rFonts w:ascii="Times New Roman" w:hAnsi="Times New Roman" w:cs="Times New Roman"/>
        </w:rPr>
        <w:t>Centre for Academic Primary Care, Lifespan and Population Health, School of Medicine, University of Nottingham, University Park, NG7 2RD</w:t>
      </w:r>
    </w:p>
    <w:p w14:paraId="0D9DF07C" w14:textId="77777777" w:rsidR="00FC4FDA" w:rsidRPr="00477CAE" w:rsidRDefault="00FC4FDA" w:rsidP="00842C7D">
      <w:pPr>
        <w:spacing w:line="480" w:lineRule="auto"/>
        <w:rPr>
          <w:rFonts w:ascii="Times New Roman" w:hAnsi="Times New Roman" w:cs="Times New Roman"/>
          <w:b/>
          <w:bCs/>
          <w:u w:val="single"/>
        </w:rPr>
      </w:pPr>
    </w:p>
    <w:p w14:paraId="55645F82" w14:textId="3C32ACDB" w:rsidR="00FC4FDA" w:rsidRPr="00477CAE" w:rsidRDefault="4EDCC0BE" w:rsidP="00842C7D">
      <w:pPr>
        <w:spacing w:line="480" w:lineRule="auto"/>
        <w:rPr>
          <w:rFonts w:ascii="Times New Roman" w:hAnsi="Times New Roman" w:cs="Times New Roman"/>
        </w:rPr>
      </w:pPr>
      <w:r w:rsidRPr="00477CAE">
        <w:rPr>
          <w:rFonts w:ascii="Times New Roman" w:hAnsi="Times New Roman" w:cs="Times New Roman"/>
          <w:b/>
          <w:bCs/>
        </w:rPr>
        <w:t>Abstract:</w:t>
      </w:r>
      <w:r w:rsidR="3353EEBE" w:rsidRPr="00477CAE">
        <w:rPr>
          <w:rFonts w:ascii="Times New Roman" w:hAnsi="Times New Roman" w:cs="Times New Roman"/>
          <w:b/>
          <w:bCs/>
        </w:rPr>
        <w:t xml:space="preserve"> </w:t>
      </w:r>
      <w:r w:rsidR="6FDFF94B" w:rsidRPr="00477CAE">
        <w:rPr>
          <w:rFonts w:ascii="Times New Roman" w:hAnsi="Times New Roman" w:cs="Times New Roman"/>
        </w:rPr>
        <w:t>Endometriosis affects 10% of those assigned-female-at-birth worldwide</w:t>
      </w:r>
      <w:r w:rsidR="4600A7D7" w:rsidRPr="00477CAE">
        <w:rPr>
          <w:rFonts w:ascii="Times New Roman" w:hAnsi="Times New Roman" w:cs="Times New Roman"/>
        </w:rPr>
        <w:t>. D</w:t>
      </w:r>
      <w:r w:rsidR="600A23B2" w:rsidRPr="00477CAE">
        <w:rPr>
          <w:rFonts w:ascii="Times New Roman" w:hAnsi="Times New Roman" w:cs="Times New Roman"/>
        </w:rPr>
        <w:t xml:space="preserve">iagnosis </w:t>
      </w:r>
      <w:r w:rsidR="10952F84" w:rsidRPr="00477CAE">
        <w:rPr>
          <w:rFonts w:ascii="Times New Roman" w:hAnsi="Times New Roman" w:cs="Times New Roman"/>
        </w:rPr>
        <w:t xml:space="preserve">typically </w:t>
      </w:r>
      <w:r w:rsidR="600A23B2" w:rsidRPr="00477CAE">
        <w:rPr>
          <w:rFonts w:ascii="Times New Roman" w:hAnsi="Times New Roman" w:cs="Times New Roman"/>
        </w:rPr>
        <w:t>takes</w:t>
      </w:r>
      <w:r w:rsidR="6FDFF94B" w:rsidRPr="00477CAE">
        <w:rPr>
          <w:rFonts w:ascii="Times New Roman" w:hAnsi="Times New Roman" w:cs="Times New Roman"/>
        </w:rPr>
        <w:t xml:space="preserve"> between 5-12 </w:t>
      </w:r>
      <w:r w:rsidR="50258F85" w:rsidRPr="00477CAE">
        <w:rPr>
          <w:rFonts w:ascii="Times New Roman" w:hAnsi="Times New Roman" w:cs="Times New Roman"/>
        </w:rPr>
        <w:t>years.</w:t>
      </w:r>
      <w:r w:rsidR="6FDFF94B" w:rsidRPr="00477CAE">
        <w:rPr>
          <w:rFonts w:ascii="Times New Roman" w:hAnsi="Times New Roman" w:cs="Times New Roman"/>
        </w:rPr>
        <w:t xml:space="preserve"> This qualitative systematic review explore</w:t>
      </w:r>
      <w:r w:rsidR="66CD7115" w:rsidRPr="00477CAE">
        <w:rPr>
          <w:rFonts w:ascii="Times New Roman" w:hAnsi="Times New Roman" w:cs="Times New Roman"/>
        </w:rPr>
        <w:t>d</w:t>
      </w:r>
      <w:r w:rsidR="6FDFF94B" w:rsidRPr="00477CAE">
        <w:rPr>
          <w:rFonts w:ascii="Times New Roman" w:hAnsi="Times New Roman" w:cs="Times New Roman"/>
        </w:rPr>
        <w:t xml:space="preserve"> endometriosis patients</w:t>
      </w:r>
      <w:r w:rsidR="4F0EDAE7" w:rsidRPr="00477CAE">
        <w:rPr>
          <w:rFonts w:ascii="Times New Roman" w:hAnsi="Times New Roman" w:cs="Times New Roman"/>
        </w:rPr>
        <w:t>’ experiences</w:t>
      </w:r>
      <w:r w:rsidR="6FDFF94B" w:rsidRPr="00477CAE">
        <w:rPr>
          <w:rFonts w:ascii="Times New Roman" w:hAnsi="Times New Roman" w:cs="Times New Roman"/>
        </w:rPr>
        <w:t xml:space="preserve"> with primary healthcare professionals</w:t>
      </w:r>
      <w:r w:rsidR="2752EEA2" w:rsidRPr="00477CAE">
        <w:rPr>
          <w:rFonts w:ascii="Times New Roman" w:hAnsi="Times New Roman" w:cs="Times New Roman"/>
        </w:rPr>
        <w:t xml:space="preserve"> from presentation be</w:t>
      </w:r>
      <w:r w:rsidR="0CA12137" w:rsidRPr="00477CAE">
        <w:rPr>
          <w:rFonts w:ascii="Times New Roman" w:hAnsi="Times New Roman" w:cs="Times New Roman"/>
        </w:rPr>
        <w:t>fore</w:t>
      </w:r>
      <w:r w:rsidR="2752EEA2" w:rsidRPr="00477CAE">
        <w:rPr>
          <w:rFonts w:ascii="Times New Roman" w:hAnsi="Times New Roman" w:cs="Times New Roman"/>
        </w:rPr>
        <w:t xml:space="preserve"> diagnosis</w:t>
      </w:r>
      <w:r w:rsidR="10EA11A1" w:rsidRPr="00477CAE">
        <w:rPr>
          <w:rFonts w:ascii="Times New Roman" w:hAnsi="Times New Roman" w:cs="Times New Roman"/>
        </w:rPr>
        <w:t xml:space="preserve"> to </w:t>
      </w:r>
      <w:r w:rsidR="69960C1B" w:rsidRPr="00477CAE">
        <w:rPr>
          <w:rFonts w:ascii="Times New Roman" w:hAnsi="Times New Roman" w:cs="Times New Roman"/>
        </w:rPr>
        <w:t>post-</w:t>
      </w:r>
      <w:r w:rsidR="10EA11A1" w:rsidRPr="00477CAE">
        <w:rPr>
          <w:rFonts w:ascii="Times New Roman" w:hAnsi="Times New Roman" w:cs="Times New Roman"/>
        </w:rPr>
        <w:t>diagnosis</w:t>
      </w:r>
      <w:r w:rsidR="69960C1B" w:rsidRPr="00477CAE">
        <w:rPr>
          <w:rFonts w:ascii="Times New Roman" w:hAnsi="Times New Roman" w:cs="Times New Roman"/>
        </w:rPr>
        <w:t xml:space="preserve"> follow-up</w:t>
      </w:r>
      <w:r w:rsidR="6FDFF94B" w:rsidRPr="00477CAE">
        <w:rPr>
          <w:rFonts w:ascii="Times New Roman" w:hAnsi="Times New Roman" w:cs="Times New Roman"/>
        </w:rPr>
        <w:t>. Six electronic</w:t>
      </w:r>
      <w:r w:rsidR="756A008D" w:rsidRPr="00477CAE">
        <w:rPr>
          <w:rFonts w:ascii="Times New Roman" w:hAnsi="Times New Roman" w:cs="Times New Roman"/>
        </w:rPr>
        <w:t xml:space="preserve"> </w:t>
      </w:r>
      <w:r w:rsidR="2FBA8F81" w:rsidRPr="00477CAE">
        <w:rPr>
          <w:rFonts w:ascii="Times New Roman" w:hAnsi="Times New Roman" w:cs="Times New Roman"/>
        </w:rPr>
        <w:t xml:space="preserve">databases </w:t>
      </w:r>
      <w:r w:rsidR="756A008D" w:rsidRPr="00477CAE">
        <w:rPr>
          <w:rFonts w:ascii="Times New Roman" w:hAnsi="Times New Roman" w:cs="Times New Roman"/>
        </w:rPr>
        <w:t xml:space="preserve">were </w:t>
      </w:r>
      <w:r w:rsidR="00D55F95" w:rsidRPr="00477CAE">
        <w:rPr>
          <w:rFonts w:ascii="Times New Roman" w:hAnsi="Times New Roman" w:cs="Times New Roman"/>
        </w:rPr>
        <w:t>searched:</w:t>
      </w:r>
      <w:r w:rsidR="6FDFF94B" w:rsidRPr="00477CAE">
        <w:rPr>
          <w:rFonts w:ascii="Times New Roman" w:hAnsi="Times New Roman" w:cs="Times New Roman"/>
        </w:rPr>
        <w:t xml:space="preserve"> </w:t>
      </w:r>
      <w:r w:rsidR="6FDFF94B" w:rsidRPr="00477CAE">
        <w:rPr>
          <w:rFonts w:ascii="Times New Roman" w:hAnsi="Times New Roman" w:cs="Times New Roman"/>
        </w:rPr>
        <w:lastRenderedPageBreak/>
        <w:t xml:space="preserve">CINAHL, MEDLINE, Embase, PubMed, Scopus, and PsycINFO. </w:t>
      </w:r>
      <w:r w:rsidR="21B6890B" w:rsidRPr="00477CAE">
        <w:rPr>
          <w:rFonts w:ascii="Times New Roman" w:hAnsi="Times New Roman" w:cs="Times New Roman"/>
        </w:rPr>
        <w:t>A total of 37 articles were included</w:t>
      </w:r>
      <w:r w:rsidR="164262DC" w:rsidRPr="00477CAE">
        <w:rPr>
          <w:rFonts w:ascii="Times New Roman" w:hAnsi="Times New Roman" w:cs="Times New Roman"/>
        </w:rPr>
        <w:t xml:space="preserve"> and synthesised thematically</w:t>
      </w:r>
      <w:r w:rsidR="21B6890B" w:rsidRPr="00477CAE">
        <w:rPr>
          <w:rFonts w:ascii="Times New Roman" w:hAnsi="Times New Roman" w:cs="Times New Roman"/>
        </w:rPr>
        <w:t xml:space="preserve">. </w:t>
      </w:r>
      <w:r w:rsidR="009D0F42" w:rsidRPr="00477CAE">
        <w:rPr>
          <w:rFonts w:ascii="Times New Roman" w:hAnsi="Times New Roman" w:cs="Times New Roman"/>
        </w:rPr>
        <w:t>F</w:t>
      </w:r>
      <w:r w:rsidR="21B6890B" w:rsidRPr="00477CAE">
        <w:rPr>
          <w:rFonts w:ascii="Times New Roman" w:hAnsi="Times New Roman" w:cs="Times New Roman"/>
        </w:rPr>
        <w:t>indings</w:t>
      </w:r>
      <w:r w:rsidR="3FABD222" w:rsidRPr="00477CAE">
        <w:rPr>
          <w:rFonts w:ascii="Times New Roman" w:hAnsi="Times New Roman" w:cs="Times New Roman"/>
        </w:rPr>
        <w:t xml:space="preserve"> </w:t>
      </w:r>
      <w:r w:rsidR="5F7A4A1E" w:rsidRPr="00477CAE">
        <w:rPr>
          <w:rFonts w:ascii="Times New Roman" w:hAnsi="Times New Roman" w:cs="Times New Roman"/>
        </w:rPr>
        <w:t>showed</w:t>
      </w:r>
      <w:r w:rsidR="21B6890B" w:rsidRPr="00477CAE">
        <w:rPr>
          <w:rFonts w:ascii="Times New Roman" w:hAnsi="Times New Roman" w:cs="Times New Roman"/>
        </w:rPr>
        <w:t xml:space="preserve"> common issues that patients were experiencing during their interactions with primary healthcare professionals, including dismissal regarding their symptoms, delayed referral to secondary care, and lack of knowledge regarding endometriosis.</w:t>
      </w:r>
      <w:r w:rsidR="009D0F42" w:rsidRPr="00477CAE">
        <w:rPr>
          <w:rFonts w:ascii="Times New Roman" w:hAnsi="Times New Roman" w:cs="Times New Roman"/>
        </w:rPr>
        <w:t xml:space="preserve"> This review</w:t>
      </w:r>
      <w:r w:rsidR="21B6890B" w:rsidRPr="00477CAE">
        <w:rPr>
          <w:rFonts w:ascii="Times New Roman" w:hAnsi="Times New Roman" w:cs="Times New Roman"/>
        </w:rPr>
        <w:t xml:space="preserve"> highlight</w:t>
      </w:r>
      <w:r w:rsidR="009D0F42" w:rsidRPr="00477CAE">
        <w:rPr>
          <w:rFonts w:ascii="Times New Roman" w:hAnsi="Times New Roman" w:cs="Times New Roman"/>
        </w:rPr>
        <w:t xml:space="preserve">s a need for improved education and awareness surrounding endometriosis amongst primary healthcare professionals.  </w:t>
      </w:r>
    </w:p>
    <w:p w14:paraId="3E94E789" w14:textId="06B0E315" w:rsidR="001F6A0B" w:rsidRPr="00477CAE" w:rsidRDefault="001F6A0B" w:rsidP="00842C7D">
      <w:pPr>
        <w:spacing w:line="480" w:lineRule="auto"/>
        <w:rPr>
          <w:rFonts w:ascii="Times New Roman" w:hAnsi="Times New Roman" w:cs="Times New Roman"/>
        </w:rPr>
      </w:pPr>
    </w:p>
    <w:p w14:paraId="37DBE680" w14:textId="77777777" w:rsidR="00FC4FDA" w:rsidRPr="00477CAE" w:rsidRDefault="001F6A0B" w:rsidP="00842C7D">
      <w:pPr>
        <w:spacing w:line="480" w:lineRule="auto"/>
        <w:rPr>
          <w:rFonts w:ascii="Times New Roman" w:hAnsi="Times New Roman" w:cs="Times New Roman"/>
        </w:rPr>
      </w:pPr>
      <w:r w:rsidRPr="00477CAE">
        <w:rPr>
          <w:rFonts w:ascii="Times New Roman" w:hAnsi="Times New Roman" w:cs="Times New Roman"/>
          <w:b/>
          <w:bCs/>
        </w:rPr>
        <w:t>Keywords:</w:t>
      </w:r>
      <w:r w:rsidR="00D70967" w:rsidRPr="00477CAE">
        <w:rPr>
          <w:rFonts w:ascii="Times New Roman" w:hAnsi="Times New Roman" w:cs="Times New Roman"/>
          <w:b/>
          <w:bCs/>
        </w:rPr>
        <w:t xml:space="preserve"> </w:t>
      </w:r>
      <w:r w:rsidR="00D70967" w:rsidRPr="00477CAE">
        <w:rPr>
          <w:rFonts w:ascii="Times New Roman" w:hAnsi="Times New Roman" w:cs="Times New Roman"/>
        </w:rPr>
        <w:t xml:space="preserve">Endometriosis, </w:t>
      </w:r>
      <w:r w:rsidR="006D1FFB" w:rsidRPr="00477CAE">
        <w:rPr>
          <w:rFonts w:ascii="Times New Roman" w:hAnsi="Times New Roman" w:cs="Times New Roman"/>
        </w:rPr>
        <w:t xml:space="preserve">Primary </w:t>
      </w:r>
      <w:r w:rsidR="00705B7F" w:rsidRPr="00477CAE">
        <w:rPr>
          <w:rFonts w:ascii="Times New Roman" w:hAnsi="Times New Roman" w:cs="Times New Roman"/>
        </w:rPr>
        <w:t>Healthcare</w:t>
      </w:r>
      <w:r w:rsidR="7F33095E" w:rsidRPr="00477CAE">
        <w:rPr>
          <w:rFonts w:ascii="Times New Roman" w:hAnsi="Times New Roman" w:cs="Times New Roman"/>
        </w:rPr>
        <w:t>/General practice</w:t>
      </w:r>
      <w:r w:rsidR="006D1FFB" w:rsidRPr="00477CAE">
        <w:rPr>
          <w:rFonts w:ascii="Times New Roman" w:hAnsi="Times New Roman" w:cs="Times New Roman"/>
        </w:rPr>
        <w:t xml:space="preserve">, Patient Experience, Qualitative Research, Systematic Review </w:t>
      </w:r>
    </w:p>
    <w:p w14:paraId="401165CD" w14:textId="77777777" w:rsidR="009D0F42" w:rsidRPr="00477CAE" w:rsidRDefault="009D0F42" w:rsidP="00842C7D">
      <w:pPr>
        <w:spacing w:line="480" w:lineRule="auto"/>
        <w:rPr>
          <w:rFonts w:ascii="Times New Roman" w:hAnsi="Times New Roman" w:cs="Times New Roman"/>
        </w:rPr>
      </w:pPr>
    </w:p>
    <w:p w14:paraId="054B5A51" w14:textId="711B8848" w:rsidR="00FC4FDA" w:rsidRPr="00477CAE" w:rsidRDefault="00705B7F" w:rsidP="00842C7D">
      <w:pPr>
        <w:spacing w:line="480" w:lineRule="auto"/>
        <w:rPr>
          <w:rFonts w:ascii="Times New Roman" w:hAnsi="Times New Roman" w:cs="Times New Roman"/>
          <w:b/>
          <w:bCs/>
        </w:rPr>
      </w:pPr>
      <w:r w:rsidRPr="00477CAE">
        <w:rPr>
          <w:rFonts w:ascii="Times New Roman" w:hAnsi="Times New Roman" w:cs="Times New Roman"/>
          <w:b/>
          <w:bCs/>
        </w:rPr>
        <w:t>Word Count:</w:t>
      </w:r>
      <w:r w:rsidR="6400E4FC" w:rsidRPr="00477CAE">
        <w:rPr>
          <w:rFonts w:ascii="Times New Roman" w:hAnsi="Times New Roman" w:cs="Times New Roman"/>
          <w:b/>
          <w:bCs/>
        </w:rPr>
        <w:t xml:space="preserve"> </w:t>
      </w:r>
      <w:r w:rsidR="00E41E0B" w:rsidRPr="00477CAE">
        <w:rPr>
          <w:rFonts w:ascii="Times New Roman" w:hAnsi="Times New Roman" w:cs="Times New Roman"/>
        </w:rPr>
        <w:t>5800</w:t>
      </w:r>
      <w:r w:rsidR="00A35800" w:rsidRPr="00477CAE">
        <w:rPr>
          <w:rFonts w:ascii="Times New Roman" w:hAnsi="Times New Roman" w:cs="Times New Roman"/>
        </w:rPr>
        <w:t xml:space="preserve"> words</w:t>
      </w:r>
    </w:p>
    <w:p w14:paraId="1FBC5FBA" w14:textId="462A75ED" w:rsidR="6D92EDAA" w:rsidRPr="00477CAE" w:rsidRDefault="6D92EDAA" w:rsidP="00842C7D">
      <w:pPr>
        <w:spacing w:line="480" w:lineRule="auto"/>
        <w:rPr>
          <w:rFonts w:ascii="Times New Roman" w:hAnsi="Times New Roman" w:cs="Times New Roman"/>
          <w:b/>
          <w:bCs/>
        </w:rPr>
      </w:pPr>
    </w:p>
    <w:p w14:paraId="791BBD8C" w14:textId="77777777" w:rsidR="00842C7D" w:rsidRPr="00477CAE" w:rsidRDefault="00842C7D" w:rsidP="00842C7D">
      <w:pPr>
        <w:spacing w:line="480" w:lineRule="auto"/>
        <w:rPr>
          <w:rFonts w:ascii="Times New Roman" w:hAnsi="Times New Roman" w:cs="Times New Roman"/>
          <w:b/>
          <w:bCs/>
        </w:rPr>
      </w:pPr>
    </w:p>
    <w:p w14:paraId="1610CA87" w14:textId="77777777" w:rsidR="00842C7D" w:rsidRPr="00477CAE" w:rsidRDefault="00842C7D" w:rsidP="00842C7D">
      <w:pPr>
        <w:spacing w:line="480" w:lineRule="auto"/>
        <w:rPr>
          <w:rFonts w:ascii="Times New Roman" w:hAnsi="Times New Roman" w:cs="Times New Roman"/>
          <w:b/>
          <w:bCs/>
        </w:rPr>
      </w:pPr>
    </w:p>
    <w:p w14:paraId="4984DB6D" w14:textId="77777777" w:rsidR="00842C7D" w:rsidRPr="00477CAE" w:rsidRDefault="00842C7D" w:rsidP="00842C7D">
      <w:pPr>
        <w:spacing w:line="480" w:lineRule="auto"/>
        <w:rPr>
          <w:rFonts w:ascii="Times New Roman" w:hAnsi="Times New Roman" w:cs="Times New Roman"/>
          <w:b/>
          <w:bCs/>
        </w:rPr>
      </w:pPr>
    </w:p>
    <w:p w14:paraId="7D29866F" w14:textId="77777777" w:rsidR="00842C7D" w:rsidRPr="00477CAE" w:rsidRDefault="00842C7D" w:rsidP="00842C7D">
      <w:pPr>
        <w:spacing w:line="480" w:lineRule="auto"/>
        <w:rPr>
          <w:rFonts w:ascii="Times New Roman" w:hAnsi="Times New Roman" w:cs="Times New Roman"/>
          <w:b/>
          <w:bCs/>
        </w:rPr>
      </w:pPr>
    </w:p>
    <w:p w14:paraId="42AFBA42" w14:textId="77777777" w:rsidR="00842C7D" w:rsidRPr="00477CAE" w:rsidRDefault="00842C7D" w:rsidP="00842C7D">
      <w:pPr>
        <w:spacing w:line="480" w:lineRule="auto"/>
        <w:rPr>
          <w:rFonts w:ascii="Times New Roman" w:hAnsi="Times New Roman" w:cs="Times New Roman"/>
          <w:b/>
          <w:bCs/>
        </w:rPr>
      </w:pPr>
    </w:p>
    <w:p w14:paraId="307A3A17" w14:textId="77777777" w:rsidR="00842C7D" w:rsidRPr="00477CAE" w:rsidRDefault="00842C7D" w:rsidP="00842C7D">
      <w:pPr>
        <w:spacing w:line="480" w:lineRule="auto"/>
        <w:rPr>
          <w:rFonts w:ascii="Times New Roman" w:hAnsi="Times New Roman" w:cs="Times New Roman"/>
          <w:b/>
          <w:bCs/>
        </w:rPr>
      </w:pPr>
    </w:p>
    <w:p w14:paraId="6D6D9D34" w14:textId="77777777" w:rsidR="00842C7D" w:rsidRPr="00477CAE" w:rsidRDefault="00842C7D" w:rsidP="00842C7D">
      <w:pPr>
        <w:spacing w:line="480" w:lineRule="auto"/>
        <w:rPr>
          <w:rFonts w:ascii="Times New Roman" w:hAnsi="Times New Roman" w:cs="Times New Roman"/>
          <w:b/>
          <w:bCs/>
        </w:rPr>
      </w:pPr>
    </w:p>
    <w:p w14:paraId="035D4706" w14:textId="77777777" w:rsidR="00842C7D" w:rsidRPr="00477CAE" w:rsidRDefault="00842C7D" w:rsidP="00842C7D">
      <w:pPr>
        <w:spacing w:line="480" w:lineRule="auto"/>
        <w:rPr>
          <w:rFonts w:ascii="Times New Roman" w:hAnsi="Times New Roman" w:cs="Times New Roman"/>
          <w:b/>
          <w:bCs/>
        </w:rPr>
      </w:pPr>
    </w:p>
    <w:p w14:paraId="6DADFBA0" w14:textId="77777777" w:rsidR="00842C7D" w:rsidRPr="00477CAE" w:rsidRDefault="00842C7D" w:rsidP="00842C7D">
      <w:pPr>
        <w:spacing w:line="480" w:lineRule="auto"/>
        <w:rPr>
          <w:rFonts w:ascii="Times New Roman" w:hAnsi="Times New Roman" w:cs="Times New Roman"/>
          <w:b/>
          <w:bCs/>
        </w:rPr>
      </w:pPr>
    </w:p>
    <w:p w14:paraId="461AD4E4" w14:textId="77777777" w:rsidR="00842C7D" w:rsidRPr="00477CAE" w:rsidRDefault="00842C7D" w:rsidP="00842C7D">
      <w:pPr>
        <w:spacing w:line="480" w:lineRule="auto"/>
        <w:rPr>
          <w:rFonts w:ascii="Times New Roman" w:hAnsi="Times New Roman" w:cs="Times New Roman"/>
          <w:b/>
          <w:bCs/>
        </w:rPr>
      </w:pPr>
    </w:p>
    <w:p w14:paraId="7B367BFD" w14:textId="77777777" w:rsidR="00842C7D" w:rsidRPr="00477CAE" w:rsidRDefault="00842C7D" w:rsidP="00842C7D">
      <w:pPr>
        <w:spacing w:line="480" w:lineRule="auto"/>
        <w:rPr>
          <w:rFonts w:ascii="Times New Roman" w:hAnsi="Times New Roman" w:cs="Times New Roman"/>
          <w:b/>
          <w:bCs/>
        </w:rPr>
      </w:pPr>
    </w:p>
    <w:p w14:paraId="45D0AB7E" w14:textId="77777777" w:rsidR="00842C7D" w:rsidRPr="00477CAE" w:rsidRDefault="00842C7D" w:rsidP="00842C7D">
      <w:pPr>
        <w:spacing w:line="480" w:lineRule="auto"/>
        <w:rPr>
          <w:rFonts w:ascii="Times New Roman" w:hAnsi="Times New Roman" w:cs="Times New Roman"/>
          <w:b/>
          <w:bCs/>
        </w:rPr>
      </w:pPr>
    </w:p>
    <w:p w14:paraId="20A1FDC7" w14:textId="77777777" w:rsidR="00842C7D" w:rsidRPr="00477CAE" w:rsidRDefault="00842C7D" w:rsidP="00842C7D">
      <w:pPr>
        <w:spacing w:line="480" w:lineRule="auto"/>
        <w:rPr>
          <w:rFonts w:ascii="Times New Roman" w:hAnsi="Times New Roman" w:cs="Times New Roman"/>
          <w:b/>
          <w:bCs/>
        </w:rPr>
      </w:pPr>
    </w:p>
    <w:p w14:paraId="471CE916" w14:textId="6ACA822F" w:rsidR="00633387" w:rsidRPr="00477CAE" w:rsidRDefault="00633387" w:rsidP="00842C7D">
      <w:pPr>
        <w:pStyle w:val="ListParagraph"/>
        <w:numPr>
          <w:ilvl w:val="0"/>
          <w:numId w:val="2"/>
        </w:numPr>
        <w:spacing w:line="480" w:lineRule="auto"/>
        <w:rPr>
          <w:rFonts w:ascii="Times New Roman" w:hAnsi="Times New Roman" w:cs="Times New Roman"/>
          <w:b/>
          <w:bCs/>
          <w:u w:val="single"/>
        </w:rPr>
      </w:pPr>
      <w:r w:rsidRPr="00477CAE">
        <w:rPr>
          <w:rFonts w:ascii="Times New Roman" w:hAnsi="Times New Roman" w:cs="Times New Roman"/>
          <w:b/>
          <w:bCs/>
          <w:u w:val="single"/>
        </w:rPr>
        <w:lastRenderedPageBreak/>
        <w:t>Introduction</w:t>
      </w:r>
    </w:p>
    <w:p w14:paraId="7AD6D9B4" w14:textId="77777777" w:rsidR="00043AB3" w:rsidRPr="00477CAE" w:rsidRDefault="00043AB3" w:rsidP="00842C7D">
      <w:pPr>
        <w:spacing w:line="480" w:lineRule="auto"/>
        <w:rPr>
          <w:rFonts w:ascii="Times New Roman" w:hAnsi="Times New Roman" w:cs="Times New Roman"/>
          <w:b/>
          <w:bCs/>
          <w:u w:val="single"/>
        </w:rPr>
      </w:pPr>
    </w:p>
    <w:p w14:paraId="19A858B8" w14:textId="5CFD18DA" w:rsidR="003C6C67" w:rsidRPr="00477CAE" w:rsidRDefault="3F312C3E" w:rsidP="00842C7D">
      <w:pPr>
        <w:spacing w:line="480" w:lineRule="auto"/>
        <w:rPr>
          <w:rFonts w:ascii="Times New Roman" w:hAnsi="Times New Roman" w:cs="Times New Roman"/>
        </w:rPr>
      </w:pPr>
      <w:r w:rsidRPr="00477CAE">
        <w:rPr>
          <w:rFonts w:ascii="Times New Roman" w:hAnsi="Times New Roman" w:cs="Times New Roman"/>
        </w:rPr>
        <w:t>Endometriosis is a chronic gynaecological condition characterised by the presence of endometrial-like tissue outside the uterus, leading to symptoms such as dysmenorrhea</w:t>
      </w:r>
      <w:r w:rsidR="00A43727" w:rsidRPr="00477CAE">
        <w:rPr>
          <w:rFonts w:ascii="Times New Roman" w:hAnsi="Times New Roman" w:cs="Times New Roman"/>
        </w:rPr>
        <w:t xml:space="preserve"> (pain associated with menstruation)</w:t>
      </w:r>
      <w:r w:rsidRPr="00477CAE">
        <w:rPr>
          <w:rFonts w:ascii="Times New Roman" w:hAnsi="Times New Roman" w:cs="Times New Roman"/>
        </w:rPr>
        <w:t>, chronic pelvic pain, dyspareunia</w:t>
      </w:r>
      <w:r w:rsidR="00A43727" w:rsidRPr="00477CAE">
        <w:rPr>
          <w:rFonts w:ascii="Times New Roman" w:hAnsi="Times New Roman" w:cs="Times New Roman"/>
        </w:rPr>
        <w:t xml:space="preserve"> (pain during or after sexual intercourse)</w:t>
      </w:r>
      <w:r w:rsidRPr="00477CAE">
        <w:rPr>
          <w:rFonts w:ascii="Times New Roman" w:hAnsi="Times New Roman" w:cs="Times New Roman"/>
        </w:rPr>
        <w:t xml:space="preserve">, and infertility </w:t>
      </w:r>
      <w:r w:rsidR="00043AB3" w:rsidRPr="00477CAE">
        <w:rPr>
          <w:rFonts w:ascii="Times New Roman" w:hAnsi="Times New Roman" w:cs="Times New Roman"/>
        </w:rPr>
        <w:fldChar w:fldCharType="begin"/>
      </w:r>
      <w:r w:rsidR="00CB162B" w:rsidRPr="00477CAE">
        <w:rPr>
          <w:rFonts w:ascii="Times New Roman" w:hAnsi="Times New Roman" w:cs="Times New Roman"/>
        </w:rPr>
        <w:instrText xml:space="preserve"> ADDIN EN.CITE &lt;EndNote&gt;&lt;Cite&gt;&lt;Author&gt;Zondervan&lt;/Author&gt;&lt;Year&gt;2018&lt;/Year&gt;&lt;RecNum&gt;183&lt;/RecNum&gt;&lt;DisplayText&gt;(Zondervan et al., 2018)&lt;/DisplayText&gt;&lt;record&gt;&lt;rec-number&gt;183&lt;/rec-number&gt;&lt;foreign-keys&gt;&lt;key app="EN" db-id="5ttxx52au90vs5edfx2ptxa9a20v20sxrrxv" timestamp="1741711460"&gt;183&lt;/key&gt;&lt;/foreign-keys&gt;&lt;ref-type name="Journal Article"&gt;17&lt;/ref-type&gt;&lt;contributors&gt;&lt;authors&gt;&lt;author&gt;Zondervan, Krina T.&lt;/author&gt;&lt;author&gt;Becker, Christian M.&lt;/author&gt;&lt;author&gt;Koga, Kaori&lt;/author&gt;&lt;author&gt;Missmer, Stacey A.&lt;/author&gt;&lt;author&gt;Taylor, Robert N.&lt;/author&gt;&lt;author&gt;Viganò, Paola&lt;/author&gt;&lt;/authors&gt;&lt;/contributors&gt;&lt;titles&gt;&lt;title&gt;Endometriosis&lt;/title&gt;&lt;secondary-title&gt;Nature Reviews Disease Primers&lt;/secondary-title&gt;&lt;/titles&gt;&lt;periodical&gt;&lt;full-title&gt;Nature Reviews Disease Primers&lt;/full-title&gt;&lt;/periodical&gt;&lt;pages&gt;9&lt;/pages&gt;&lt;volume&gt;4&lt;/volume&gt;&lt;number&gt;1&lt;/number&gt;&lt;dates&gt;&lt;year&gt;2018&lt;/year&gt;&lt;pub-dates&gt;&lt;date&gt;2018/07/19&lt;/date&gt;&lt;/pub-dates&gt;&lt;/dates&gt;&lt;isbn&gt;2056-676X&lt;/isbn&gt;&lt;urls&gt;&lt;related-urls&gt;&lt;url&gt;https://doi.org/10.1038/s41572-018-0008-5&lt;/url&gt;&lt;/related-urls&gt;&lt;/urls&gt;&lt;electronic-resource-num&gt;10.1038/s41572-018-0008-5&lt;/electronic-resource-num&gt;&lt;/record&gt;&lt;/Cite&gt;&lt;/EndNote&gt;</w:instrText>
      </w:r>
      <w:r w:rsidR="00043AB3" w:rsidRPr="00477CAE">
        <w:rPr>
          <w:rFonts w:ascii="Times New Roman" w:hAnsi="Times New Roman" w:cs="Times New Roman"/>
        </w:rPr>
        <w:fldChar w:fldCharType="separate"/>
      </w:r>
      <w:r w:rsidR="0B303A6F" w:rsidRPr="00477CAE">
        <w:rPr>
          <w:rFonts w:ascii="Times New Roman" w:hAnsi="Times New Roman" w:cs="Times New Roman"/>
          <w:noProof/>
        </w:rPr>
        <w:t>(Zondervan et al., 2018)</w:t>
      </w:r>
      <w:r w:rsidR="00043AB3" w:rsidRPr="00477CAE">
        <w:rPr>
          <w:rFonts w:ascii="Times New Roman" w:hAnsi="Times New Roman" w:cs="Times New Roman"/>
        </w:rPr>
        <w:fldChar w:fldCharType="end"/>
      </w:r>
      <w:r w:rsidRPr="00477CAE">
        <w:rPr>
          <w:rFonts w:ascii="Times New Roman" w:hAnsi="Times New Roman" w:cs="Times New Roman"/>
        </w:rPr>
        <w:t xml:space="preserve">. </w:t>
      </w:r>
      <w:r w:rsidR="0926F2F0" w:rsidRPr="00477CAE">
        <w:rPr>
          <w:rFonts w:ascii="Times New Roman" w:hAnsi="Times New Roman" w:cs="Times New Roman"/>
        </w:rPr>
        <w:t>D</w:t>
      </w:r>
      <w:r w:rsidR="183E0D03" w:rsidRPr="00477CAE">
        <w:rPr>
          <w:rFonts w:ascii="Times New Roman" w:hAnsi="Times New Roman" w:cs="Times New Roman"/>
        </w:rPr>
        <w:t xml:space="preserve">elays in diagnosis persist </w:t>
      </w:r>
      <w:r w:rsidR="00EB4E75" w:rsidRPr="00477CAE">
        <w:rPr>
          <w:rFonts w:ascii="Times New Roman" w:hAnsi="Times New Roman" w:cs="Times New Roman"/>
        </w:rPr>
        <w:fldChar w:fldCharType="begin"/>
      </w:r>
      <w:r w:rsidR="00472CAD" w:rsidRPr="00477CAE">
        <w:rPr>
          <w:rFonts w:ascii="Times New Roman" w:hAnsi="Times New Roman" w:cs="Times New Roman"/>
        </w:rPr>
        <w:instrText xml:space="preserve"> ADDIN EN.CITE &lt;EndNote&gt;&lt;Cite&gt;&lt;Author&gt;De Graaff&lt;/Author&gt;&lt;Year&gt;2013&lt;/Year&gt;&lt;RecNum&gt;76&lt;/RecNum&gt;&lt;DisplayText&gt;(De Graaff et al., 2013)&lt;/DisplayText&gt;&lt;record&gt;&lt;rec-number&gt;76&lt;/rec-number&gt;&lt;foreign-keys&gt;&lt;key app="EN" db-id="5ttxx52au90vs5edfx2ptxa9a20v20sxrrxv" timestamp="1721576974"&gt;76&lt;/key&gt;&lt;/foreign-keys&gt;&lt;ref-type name="Journal Article"&gt;17&lt;/ref-type&gt;&lt;contributors&gt;&lt;authors&gt;&lt;author&gt;De Graaff, A. A.&lt;/author&gt;&lt;author&gt;D&amp;apos;Hooghe, T. M.&lt;/author&gt;&lt;author&gt;Dunselman, G. A.&lt;/author&gt;&lt;author&gt;Dirksen, C. D.&lt;/author&gt;&lt;author&gt;Hummelshoj, L.&lt;/author&gt;&lt;author&gt;Simoens, S.&lt;/author&gt;&lt;/authors&gt;&lt;/contributors&gt;&lt;auth-address&gt;Department of Obstetrics &amp;amp; Gynaecology, Research Institute GROW, Maastricht University Medical Centre, Postbus 5800, 6202 AZ Maastricht, The Netherlands.&lt;/auth-address&gt;&lt;titles&gt;&lt;title&gt;The significant effect of endometriosis on physical, mental and social wellbeing: results from an international cross-sectional survey&lt;/title&gt;&lt;secondary-title&gt;Hum Reprod&lt;/secondary-title&gt;&lt;/titles&gt;&lt;periodical&gt;&lt;full-title&gt;Hum Reprod&lt;/full-title&gt;&lt;/periodical&gt;&lt;pages&gt;2677-85&lt;/pages&gt;&lt;volume&gt;28&lt;/volume&gt;&lt;number&gt;10&lt;/number&gt;&lt;edition&gt;20130711&lt;/edition&gt;&lt;keywords&gt;&lt;keyword&gt;Adolescent&lt;/keyword&gt;&lt;keyword&gt;Adult&lt;/keyword&gt;&lt;keyword&gt;Aged&lt;/keyword&gt;&lt;keyword&gt;Cross-Sectional Studies&lt;/keyword&gt;&lt;keyword&gt;Endometriosis/complications/*psychology&lt;/keyword&gt;&lt;keyword&gt;Female&lt;/keyword&gt;&lt;keyword&gt;Humans&lt;/keyword&gt;&lt;keyword&gt;Middle Aged&lt;/keyword&gt;&lt;keyword&gt;Multivariate Analysis&lt;/keyword&gt;&lt;keyword&gt;Quality of Life&lt;/keyword&gt;&lt;keyword&gt;endometriosis&lt;/keyword&gt;&lt;keyword&gt;international multicentre survey&lt;/keyword&gt;&lt;keyword&gt;patient questionnaire&lt;/keyword&gt;&lt;/keywords&gt;&lt;dates&gt;&lt;year&gt;2013&lt;/year&gt;&lt;pub-dates&gt;&lt;date&gt;Oct&lt;/date&gt;&lt;/pub-dates&gt;&lt;/dates&gt;&lt;isbn&gt;0268-1161&lt;/isbn&gt;&lt;accession-num&gt;23847114&lt;/accession-num&gt;&lt;urls&gt;&lt;/urls&gt;&lt;electronic-resource-num&gt;10.1093/humrep/det284&lt;/electronic-resource-num&gt;&lt;remote-database-provider&gt;NLM&lt;/remote-database-provider&gt;&lt;language&gt;eng&lt;/language&gt;&lt;/record&gt;&lt;/Cite&gt;&lt;/EndNote&gt;</w:instrText>
      </w:r>
      <w:r w:rsidR="00EB4E75" w:rsidRPr="00477CAE">
        <w:rPr>
          <w:rFonts w:ascii="Times New Roman" w:hAnsi="Times New Roman" w:cs="Times New Roman"/>
        </w:rPr>
        <w:fldChar w:fldCharType="separate"/>
      </w:r>
      <w:r w:rsidR="36FADA98" w:rsidRPr="00477CAE">
        <w:rPr>
          <w:rFonts w:ascii="Times New Roman" w:hAnsi="Times New Roman" w:cs="Times New Roman"/>
          <w:noProof/>
        </w:rPr>
        <w:t>(De Graaff et al., 2013)</w:t>
      </w:r>
      <w:r w:rsidR="00EB4E75" w:rsidRPr="00477CAE">
        <w:rPr>
          <w:rFonts w:ascii="Times New Roman" w:hAnsi="Times New Roman" w:cs="Times New Roman"/>
        </w:rPr>
        <w:fldChar w:fldCharType="end"/>
      </w:r>
      <w:r w:rsidR="7080C8D3" w:rsidRPr="00477CAE" w:rsidDel="410674F3">
        <w:rPr>
          <w:rFonts w:ascii="Times New Roman" w:hAnsi="Times New Roman" w:cs="Times New Roman"/>
        </w:rPr>
        <w:t xml:space="preserve"> and</w:t>
      </w:r>
      <w:r w:rsidR="00043AB3" w:rsidRPr="00477CAE" w:rsidDel="183E0D03">
        <w:rPr>
          <w:rFonts w:ascii="Times New Roman" w:hAnsi="Times New Roman" w:cs="Times New Roman"/>
        </w:rPr>
        <w:t xml:space="preserve"> </w:t>
      </w:r>
      <w:r w:rsidR="00043AB3" w:rsidRPr="00477CAE" w:rsidDel="1FBA820C">
        <w:rPr>
          <w:rFonts w:ascii="Times New Roman" w:hAnsi="Times New Roman" w:cs="Times New Roman"/>
        </w:rPr>
        <w:t>p</w:t>
      </w:r>
      <w:r w:rsidR="5CE0AE93" w:rsidRPr="00477CAE">
        <w:rPr>
          <w:rFonts w:ascii="Times New Roman" w:hAnsi="Times New Roman" w:cs="Times New Roman"/>
        </w:rPr>
        <w:t xml:space="preserve">atients report feeling dismissed or misunderstood by healthcare professionals, </w:t>
      </w:r>
      <w:r w:rsidR="4287AE6B" w:rsidRPr="00477CAE">
        <w:rPr>
          <w:rFonts w:ascii="Times New Roman" w:hAnsi="Times New Roman" w:cs="Times New Roman"/>
        </w:rPr>
        <w:t>with</w:t>
      </w:r>
      <w:r w:rsidR="5CE0AE93" w:rsidRPr="00477CAE">
        <w:rPr>
          <w:rFonts w:ascii="Times New Roman" w:hAnsi="Times New Roman" w:cs="Times New Roman"/>
        </w:rPr>
        <w:t xml:space="preserve"> diagnostic delays that can exceed eight years on average </w:t>
      </w:r>
      <w:r w:rsidR="002A5805" w:rsidRPr="00477CAE">
        <w:rPr>
          <w:rFonts w:ascii="Times New Roman" w:hAnsi="Times New Roman" w:cs="Times New Roman"/>
        </w:rPr>
        <w:fldChar w:fldCharType="begin"/>
      </w:r>
      <w:r w:rsidR="00CB162B" w:rsidRPr="00477CAE">
        <w:rPr>
          <w:rFonts w:ascii="Times New Roman" w:hAnsi="Times New Roman" w:cs="Times New Roman"/>
        </w:rPr>
        <w:instrText xml:space="preserve"> ADDIN EN.CITE &lt;EndNote&gt;&lt;Cite&gt;&lt;Author&gt;Hudelist&lt;/Author&gt;&lt;Year&gt;2012&lt;/Year&gt;&lt;RecNum&gt;74&lt;/RecNum&gt;&lt;DisplayText&gt;(Hudelist et al., 2012)&lt;/DisplayText&gt;&lt;record&gt;&lt;rec-number&gt;74&lt;/rec-number&gt;&lt;foreign-keys&gt;&lt;key app="EN" db-id="5ttxx52au90vs5edfx2ptxa9a20v20sxrrxv" timestamp="1721576036"&gt;74&lt;/key&gt;&lt;/foreign-keys&gt;&lt;ref-type name="Journal Article"&gt;17&lt;/ref-type&gt;&lt;contributors&gt;&lt;authors&gt;&lt;author&gt;Hudelist, G.&lt;/author&gt;&lt;author&gt;Fritzer, N.&lt;/author&gt;&lt;author&gt;Thomas, A.&lt;/author&gt;&lt;author&gt;Niehues, C.&lt;/author&gt;&lt;author&gt;Oppelt, P.&lt;/author&gt;&lt;author&gt;Haas, D.&lt;/author&gt;&lt;author&gt;Tammaa, A.&lt;/author&gt;&lt;author&gt;Salzer, H.&lt;/author&gt;&lt;/authors&gt;&lt;/contributors&gt;&lt;auth-address&gt;Department of Obstetrics and Gynaecology/Endometriosis and Pelvic Pain Clinic, Wilhelminen Hospital, Vienna, Austria.&lt;/auth-address&gt;&lt;titles&gt;&lt;title&gt;Diagnostic delay for endometriosis in Austria and Germany: causes and possible consequences&lt;/title&gt;&lt;secondary-title&gt;Hum Reprod&lt;/secondary-title&gt;&lt;/titles&gt;&lt;periodical&gt;&lt;full-title&gt;Hum Reprod&lt;/full-title&gt;&lt;/periodical&gt;&lt;pages&gt;3412-6&lt;/pages&gt;&lt;volume&gt;27&lt;/volume&gt;&lt;number&gt;12&lt;/number&gt;&lt;edition&gt;20120917&lt;/edition&gt;&lt;keywords&gt;&lt;keyword&gt;Adult&lt;/keyword&gt;&lt;keyword&gt;Attitude to Health&lt;/keyword&gt;&lt;keyword&gt;Austria/epidemiology&lt;/keyword&gt;&lt;keyword&gt;Cross-Sectional Studies&lt;/keyword&gt;&lt;keyword&gt;*Delayed Diagnosis&lt;/keyword&gt;&lt;keyword&gt;Diagnostic Errors&lt;/keyword&gt;&lt;keyword&gt;Dysmenorrhea/etiology&lt;/keyword&gt;&lt;keyword&gt;Endometriosis/*diagnosis/epidemiology/surgery&lt;/keyword&gt;&lt;keyword&gt;Female&lt;/keyword&gt;&lt;keyword&gt;Germany/epidemiology&lt;/keyword&gt;&lt;keyword&gt;Humans&lt;/keyword&gt;&lt;keyword&gt;Menarche/psychology&lt;/keyword&gt;&lt;keyword&gt;Menstruation/psychology&lt;/keyword&gt;&lt;keyword&gt;Surveys and Questionnaires&lt;/keyword&gt;&lt;/keywords&gt;&lt;dates&gt;&lt;year&gt;2012&lt;/year&gt;&lt;pub-dates&gt;&lt;date&gt;Dec&lt;/date&gt;&lt;/pub-dates&gt;&lt;/dates&gt;&lt;isbn&gt;0268-1161&lt;/isbn&gt;&lt;accession-num&gt;22990516&lt;/accession-num&gt;&lt;urls&gt;&lt;/urls&gt;&lt;electronic-resource-num&gt;10.1093/humrep/des316&lt;/electronic-resource-num&gt;&lt;remote-database-provider&gt;NLM&lt;/remote-database-provider&gt;&lt;language&gt;eng&lt;/language&gt;&lt;/record&gt;&lt;/Cite&gt;&lt;/EndNote&gt;</w:instrText>
      </w:r>
      <w:r w:rsidR="002A5805" w:rsidRPr="00477CAE">
        <w:rPr>
          <w:rFonts w:ascii="Times New Roman" w:hAnsi="Times New Roman" w:cs="Times New Roman"/>
        </w:rPr>
        <w:fldChar w:fldCharType="separate"/>
      </w:r>
      <w:r w:rsidR="0B303A6F" w:rsidRPr="00477CAE">
        <w:rPr>
          <w:rFonts w:ascii="Times New Roman" w:hAnsi="Times New Roman" w:cs="Times New Roman"/>
          <w:noProof/>
        </w:rPr>
        <w:t>(Hudelist et al., 2012)</w:t>
      </w:r>
      <w:r w:rsidR="002A5805" w:rsidRPr="00477CAE">
        <w:rPr>
          <w:rFonts w:ascii="Times New Roman" w:hAnsi="Times New Roman" w:cs="Times New Roman"/>
        </w:rPr>
        <w:fldChar w:fldCharType="end"/>
      </w:r>
      <w:r w:rsidR="5CE0AE93" w:rsidRPr="00477CAE">
        <w:rPr>
          <w:rFonts w:ascii="Times New Roman" w:hAnsi="Times New Roman" w:cs="Times New Roman"/>
        </w:rPr>
        <w:t xml:space="preserve">. </w:t>
      </w:r>
      <w:r w:rsidR="133F4FAA" w:rsidRPr="00477CAE">
        <w:rPr>
          <w:rFonts w:ascii="Times New Roman" w:hAnsi="Times New Roman" w:cs="Times New Roman"/>
        </w:rPr>
        <w:t>B</w:t>
      </w:r>
      <w:r w:rsidR="5CE0AE93" w:rsidRPr="00477CAE">
        <w:rPr>
          <w:rFonts w:ascii="Times New Roman" w:hAnsi="Times New Roman" w:cs="Times New Roman"/>
        </w:rPr>
        <w:t xml:space="preserve">arriers to timely diagnosis and effective treatment </w:t>
      </w:r>
      <w:r w:rsidR="74E2EB01" w:rsidRPr="00477CAE">
        <w:rPr>
          <w:rFonts w:ascii="Times New Roman" w:hAnsi="Times New Roman" w:cs="Times New Roman"/>
        </w:rPr>
        <w:t xml:space="preserve">not only </w:t>
      </w:r>
      <w:r w:rsidR="5CE0AE93" w:rsidRPr="00477CAE">
        <w:rPr>
          <w:rFonts w:ascii="Times New Roman" w:hAnsi="Times New Roman" w:cs="Times New Roman"/>
        </w:rPr>
        <w:t xml:space="preserve">exacerbate </w:t>
      </w:r>
      <w:r w:rsidR="5F5828BA" w:rsidRPr="00477CAE">
        <w:rPr>
          <w:rFonts w:ascii="Times New Roman" w:hAnsi="Times New Roman" w:cs="Times New Roman"/>
        </w:rPr>
        <w:t xml:space="preserve">the </w:t>
      </w:r>
      <w:r w:rsidR="5CE0AE93" w:rsidRPr="00477CAE">
        <w:rPr>
          <w:rFonts w:ascii="Times New Roman" w:hAnsi="Times New Roman" w:cs="Times New Roman"/>
        </w:rPr>
        <w:t>physical</w:t>
      </w:r>
      <w:r w:rsidR="77D3FE73" w:rsidRPr="00477CAE">
        <w:rPr>
          <w:rFonts w:ascii="Times New Roman" w:hAnsi="Times New Roman" w:cs="Times New Roman"/>
        </w:rPr>
        <w:t xml:space="preserve"> impacts of the condition, but can </w:t>
      </w:r>
      <w:r w:rsidR="365D91B4" w:rsidRPr="00477CAE">
        <w:rPr>
          <w:rFonts w:ascii="Times New Roman" w:hAnsi="Times New Roman" w:cs="Times New Roman"/>
        </w:rPr>
        <w:t>result in</w:t>
      </w:r>
      <w:r w:rsidR="77D3FE73" w:rsidRPr="00477CAE">
        <w:rPr>
          <w:rFonts w:ascii="Times New Roman" w:hAnsi="Times New Roman" w:cs="Times New Roman"/>
        </w:rPr>
        <w:t xml:space="preserve"> profound</w:t>
      </w:r>
      <w:r w:rsidR="5CE0AE93" w:rsidRPr="00477CAE">
        <w:rPr>
          <w:rFonts w:ascii="Times New Roman" w:hAnsi="Times New Roman" w:cs="Times New Roman"/>
        </w:rPr>
        <w:t xml:space="preserve"> psychological distress, further compromising patient wellbeing </w:t>
      </w:r>
      <w:r w:rsidR="002A5805" w:rsidRPr="00477CAE">
        <w:rPr>
          <w:rFonts w:ascii="Times New Roman" w:hAnsi="Times New Roman" w:cs="Times New Roman"/>
        </w:rPr>
        <w:fldChar w:fldCharType="begin">
          <w:fldData xml:space="preserve">PEVuZE5vdGU+PENpdGU+PEF1dGhvcj5GYWNjaGluPC9BdXRob3I+PFllYXI+MjAxNzwvWWVhcj48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</w:fldData>
        </w:fldChar>
      </w:r>
      <w:r w:rsidR="007D60BA" w:rsidRPr="00477CAE">
        <w:rPr>
          <w:rFonts w:ascii="Times New Roman" w:hAnsi="Times New Roman" w:cs="Times New Roman"/>
        </w:rPr>
        <w:instrText xml:space="preserve"> ADDIN EN.CITE </w:instrText>
      </w:r>
      <w:r w:rsidR="007D60BA" w:rsidRPr="00477CAE">
        <w:rPr>
          <w:rFonts w:ascii="Times New Roman" w:hAnsi="Times New Roman" w:cs="Times New Roman"/>
        </w:rPr>
        <w:fldChar w:fldCharType="begin">
          <w:fldData xml:space="preserve">PEVuZE5vdGU+PENpdGU+PEF1dGhvcj5GYWNjaGluPC9BdXRob3I+PFllYXI+MjAxNzwvWWVhcj48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</w:fldData>
        </w:fldChar>
      </w:r>
      <w:r w:rsidR="007D60BA" w:rsidRPr="00477CAE">
        <w:rPr>
          <w:rFonts w:ascii="Times New Roman" w:hAnsi="Times New Roman" w:cs="Times New Roman"/>
        </w:rPr>
        <w:instrText xml:space="preserve"> ADDIN EN.CITE.DATA </w:instrText>
      </w:r>
      <w:r w:rsidR="007D60BA" w:rsidRPr="00477CAE">
        <w:rPr>
          <w:rFonts w:ascii="Times New Roman" w:hAnsi="Times New Roman" w:cs="Times New Roman"/>
        </w:rPr>
      </w:r>
      <w:r w:rsidR="007D60BA" w:rsidRPr="00477CAE">
        <w:rPr>
          <w:rFonts w:ascii="Times New Roman" w:hAnsi="Times New Roman" w:cs="Times New Roman"/>
        </w:rPr>
        <w:fldChar w:fldCharType="end"/>
      </w:r>
      <w:r w:rsidR="002A5805" w:rsidRPr="00477CAE">
        <w:rPr>
          <w:rFonts w:ascii="Times New Roman" w:hAnsi="Times New Roman" w:cs="Times New Roman"/>
        </w:rPr>
      </w:r>
      <w:r w:rsidR="002A5805" w:rsidRPr="00477CAE">
        <w:rPr>
          <w:rFonts w:ascii="Times New Roman" w:hAnsi="Times New Roman" w:cs="Times New Roman"/>
        </w:rPr>
        <w:fldChar w:fldCharType="separate"/>
      </w:r>
      <w:r w:rsidR="007D60BA" w:rsidRPr="00477CAE">
        <w:rPr>
          <w:rFonts w:ascii="Times New Roman" w:hAnsi="Times New Roman" w:cs="Times New Roman"/>
          <w:noProof/>
        </w:rPr>
        <w:t>(Facchin et al., 2017; Maulenkul et al., 2024)</w:t>
      </w:r>
      <w:r w:rsidR="002A5805" w:rsidRPr="00477CAE">
        <w:rPr>
          <w:rFonts w:ascii="Times New Roman" w:hAnsi="Times New Roman" w:cs="Times New Roman"/>
        </w:rPr>
        <w:fldChar w:fldCharType="end"/>
      </w:r>
      <w:r w:rsidR="5CE0AE93" w:rsidRPr="00477CAE">
        <w:rPr>
          <w:rFonts w:ascii="Times New Roman" w:hAnsi="Times New Roman" w:cs="Times New Roman"/>
        </w:rPr>
        <w:t>.</w:t>
      </w:r>
    </w:p>
    <w:p w14:paraId="0A9C91F2" w14:textId="77777777" w:rsidR="003C6C67" w:rsidRPr="00477CAE" w:rsidRDefault="003C6C67" w:rsidP="00842C7D">
      <w:pPr>
        <w:spacing w:line="480" w:lineRule="auto"/>
        <w:rPr>
          <w:rFonts w:ascii="Times New Roman" w:hAnsi="Times New Roman" w:cs="Times New Roman"/>
        </w:rPr>
      </w:pPr>
    </w:p>
    <w:p w14:paraId="3D26D84A" w14:textId="4ADF4978" w:rsidR="00A43727" w:rsidRPr="00477CAE" w:rsidRDefault="5CE0AE93" w:rsidP="00842C7D">
      <w:pPr>
        <w:spacing w:line="480" w:lineRule="auto"/>
        <w:rPr>
          <w:rFonts w:ascii="Times New Roman" w:hAnsi="Times New Roman" w:cs="Times New Roman"/>
        </w:rPr>
      </w:pPr>
      <w:r w:rsidRPr="00477CAE">
        <w:rPr>
          <w:rFonts w:ascii="Times New Roman" w:hAnsi="Times New Roman" w:cs="Times New Roman"/>
        </w:rPr>
        <w:t xml:space="preserve">Primary healthcare </w:t>
      </w:r>
      <w:r w:rsidR="74C8660A" w:rsidRPr="00477CAE">
        <w:rPr>
          <w:rFonts w:ascii="Times New Roman" w:hAnsi="Times New Roman" w:cs="Times New Roman"/>
        </w:rPr>
        <w:t>pro</w:t>
      </w:r>
      <w:r w:rsidR="08614E0E" w:rsidRPr="00477CAE">
        <w:rPr>
          <w:rFonts w:ascii="Times New Roman" w:hAnsi="Times New Roman" w:cs="Times New Roman"/>
        </w:rPr>
        <w:t>fessionals</w:t>
      </w:r>
      <w:r w:rsidR="74C8660A" w:rsidRPr="00477CAE">
        <w:rPr>
          <w:rFonts w:ascii="Times New Roman" w:hAnsi="Times New Roman" w:cs="Times New Roman"/>
        </w:rPr>
        <w:t xml:space="preserve"> are</w:t>
      </w:r>
      <w:r w:rsidRPr="00477CAE">
        <w:rPr>
          <w:rFonts w:ascii="Times New Roman" w:hAnsi="Times New Roman" w:cs="Times New Roman"/>
        </w:rPr>
        <w:t xml:space="preserve"> often the first point of contact for individuals experiencing symptoms of </w:t>
      </w:r>
      <w:r w:rsidR="30E83925" w:rsidRPr="00477CAE">
        <w:rPr>
          <w:rFonts w:ascii="Times New Roman" w:hAnsi="Times New Roman" w:cs="Times New Roman"/>
        </w:rPr>
        <w:t>endometriosis</w:t>
      </w:r>
      <w:r w:rsidR="110F8775" w:rsidRPr="00477CAE">
        <w:rPr>
          <w:rFonts w:ascii="Times New Roman" w:hAnsi="Times New Roman" w:cs="Times New Roman"/>
        </w:rPr>
        <w:t xml:space="preserve"> in the UK</w:t>
      </w:r>
      <w:r w:rsidR="30E83925" w:rsidRPr="00477CAE">
        <w:rPr>
          <w:rFonts w:ascii="Times New Roman" w:hAnsi="Times New Roman" w:cs="Times New Roman"/>
        </w:rPr>
        <w:t>,</w:t>
      </w:r>
      <w:r w:rsidRPr="00477CAE">
        <w:rPr>
          <w:rFonts w:ascii="Times New Roman" w:hAnsi="Times New Roman" w:cs="Times New Roman"/>
        </w:rPr>
        <w:t xml:space="preserve"> </w:t>
      </w:r>
      <w:r w:rsidR="00C736E9" w:rsidRPr="00477CAE">
        <w:rPr>
          <w:rFonts w:ascii="Times New Roman" w:hAnsi="Times New Roman" w:cs="Times New Roman"/>
        </w:rPr>
        <w:t xml:space="preserve">with </w:t>
      </w:r>
      <w:proofErr w:type="gramStart"/>
      <w:r w:rsidR="00C736E9" w:rsidRPr="00477CAE">
        <w:rPr>
          <w:rFonts w:ascii="Times New Roman" w:hAnsi="Times New Roman" w:cs="Times New Roman"/>
        </w:rPr>
        <w:t>the vast majority of</w:t>
      </w:r>
      <w:proofErr w:type="gramEnd"/>
      <w:r w:rsidR="00C736E9" w:rsidRPr="00477CAE">
        <w:rPr>
          <w:rFonts w:ascii="Times New Roman" w:hAnsi="Times New Roman" w:cs="Times New Roman"/>
        </w:rPr>
        <w:t xml:space="preserve"> these interactions for initial symptoms of endometriosis being with general practitioners (GPs) or family doctors. However,</w:t>
      </w:r>
      <w:r w:rsidRPr="00477CAE">
        <w:rPr>
          <w:rFonts w:ascii="Times New Roman" w:hAnsi="Times New Roman" w:cs="Times New Roman"/>
        </w:rPr>
        <w:t xml:space="preserve"> evidence suggests that a lack of awareness</w:t>
      </w:r>
      <w:r w:rsidR="66E9AE23" w:rsidRPr="00477CAE">
        <w:rPr>
          <w:rFonts w:ascii="Times New Roman" w:hAnsi="Times New Roman" w:cs="Times New Roman"/>
        </w:rPr>
        <w:t xml:space="preserve"> </w:t>
      </w:r>
      <w:r w:rsidR="00C736E9" w:rsidRPr="00477CAE">
        <w:rPr>
          <w:rFonts w:ascii="Times New Roman" w:hAnsi="Times New Roman" w:cs="Times New Roman"/>
        </w:rPr>
        <w:t xml:space="preserve">from primary healthcare professionals </w:t>
      </w:r>
      <w:r w:rsidR="66E9AE23" w:rsidRPr="00477CAE">
        <w:rPr>
          <w:rFonts w:ascii="Times New Roman" w:hAnsi="Times New Roman" w:cs="Times New Roman"/>
        </w:rPr>
        <w:t>about the condition</w:t>
      </w:r>
      <w:r w:rsidRPr="00477CAE">
        <w:rPr>
          <w:rFonts w:ascii="Times New Roman" w:hAnsi="Times New Roman" w:cs="Times New Roman"/>
        </w:rPr>
        <w:t xml:space="preserve"> and inconsistent clinical guidelines across countries</w:t>
      </w:r>
      <w:r w:rsidR="42CDF367" w:rsidRPr="00477CAE">
        <w:rPr>
          <w:rFonts w:ascii="Times New Roman" w:hAnsi="Times New Roman" w:cs="Times New Roman"/>
        </w:rPr>
        <w:t xml:space="preserve"> </w:t>
      </w:r>
      <w:r w:rsidRPr="00477CAE">
        <w:rPr>
          <w:rFonts w:ascii="Times New Roman" w:hAnsi="Times New Roman" w:cs="Times New Roman"/>
        </w:rPr>
        <w:t xml:space="preserve">contribute to suboptimal patient experiences </w:t>
      </w:r>
      <w:r w:rsidR="002A5805" w:rsidRPr="00477CAE">
        <w:rPr>
          <w:rFonts w:ascii="Times New Roman" w:hAnsi="Times New Roman" w:cs="Times New Roman"/>
        </w:rPr>
        <w:fldChar w:fldCharType="begin">
          <w:fldData xml:space="preserve">PEVuZE5vdGU+PENpdGU+PEF1dGhvcj5TZWVhcjwvQXV0aG9yPjxZZWFyPjIwMDk8L1llYXI+PFJl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</w:fldData>
        </w:fldChar>
      </w:r>
      <w:r w:rsidR="00472CAD" w:rsidRPr="00477CAE">
        <w:rPr>
          <w:rFonts w:ascii="Times New Roman" w:hAnsi="Times New Roman" w:cs="Times New Roman"/>
        </w:rPr>
        <w:instrText xml:space="preserve"> ADDIN EN.CITE </w:instrText>
      </w:r>
      <w:r w:rsidR="00472CAD" w:rsidRPr="00477CAE">
        <w:rPr>
          <w:rFonts w:ascii="Times New Roman" w:hAnsi="Times New Roman" w:cs="Times New Roman"/>
        </w:rPr>
        <w:fldChar w:fldCharType="begin">
          <w:fldData xml:space="preserve">PEVuZE5vdGU+PENpdGU+PEF1dGhvcj5TZWVhcjwvQXV0aG9yPjxZZWFyPjIwMDk8L1llYXI+PFJl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</w:fldData>
        </w:fldChar>
      </w:r>
      <w:r w:rsidR="00472CAD" w:rsidRPr="00477CAE">
        <w:rPr>
          <w:rFonts w:ascii="Times New Roman" w:hAnsi="Times New Roman" w:cs="Times New Roman"/>
        </w:rPr>
        <w:instrText xml:space="preserve"> ADDIN EN.CITE.DATA </w:instrText>
      </w:r>
      <w:r w:rsidR="00472CAD" w:rsidRPr="00477CAE">
        <w:rPr>
          <w:rFonts w:ascii="Times New Roman" w:hAnsi="Times New Roman" w:cs="Times New Roman"/>
        </w:rPr>
      </w:r>
      <w:r w:rsidR="00472CAD" w:rsidRPr="00477CAE">
        <w:rPr>
          <w:rFonts w:ascii="Times New Roman" w:hAnsi="Times New Roman" w:cs="Times New Roman"/>
        </w:rPr>
        <w:fldChar w:fldCharType="end"/>
      </w:r>
      <w:r w:rsidR="002A5805" w:rsidRPr="00477CAE">
        <w:rPr>
          <w:rFonts w:ascii="Times New Roman" w:hAnsi="Times New Roman" w:cs="Times New Roman"/>
        </w:rPr>
      </w:r>
      <w:r w:rsidR="002A5805" w:rsidRPr="00477CAE">
        <w:rPr>
          <w:rFonts w:ascii="Times New Roman" w:hAnsi="Times New Roman" w:cs="Times New Roman"/>
        </w:rPr>
        <w:fldChar w:fldCharType="separate"/>
      </w:r>
      <w:r w:rsidR="36FADA98" w:rsidRPr="00477CAE">
        <w:rPr>
          <w:rFonts w:ascii="Times New Roman" w:hAnsi="Times New Roman" w:cs="Times New Roman"/>
          <w:noProof/>
        </w:rPr>
        <w:t>(Seear, 2009; van der Zanden et al., 2021)</w:t>
      </w:r>
      <w:r w:rsidR="002A5805" w:rsidRPr="00477CAE">
        <w:rPr>
          <w:rFonts w:ascii="Times New Roman" w:hAnsi="Times New Roman" w:cs="Times New Roman"/>
        </w:rPr>
        <w:fldChar w:fldCharType="end"/>
      </w:r>
      <w:r w:rsidR="166B27EF" w:rsidRPr="00477CAE">
        <w:rPr>
          <w:rFonts w:ascii="Times New Roman" w:hAnsi="Times New Roman" w:cs="Times New Roman"/>
        </w:rPr>
        <w:t xml:space="preserve">. Qualitative studies </w:t>
      </w:r>
      <w:r w:rsidR="781F1B72" w:rsidRPr="00477CAE">
        <w:rPr>
          <w:rFonts w:ascii="Times New Roman" w:hAnsi="Times New Roman" w:cs="Times New Roman"/>
        </w:rPr>
        <w:t>with</w:t>
      </w:r>
      <w:r w:rsidR="59CE539E" w:rsidRPr="00477CAE">
        <w:rPr>
          <w:rFonts w:ascii="Times New Roman" w:hAnsi="Times New Roman" w:cs="Times New Roman"/>
        </w:rPr>
        <w:t xml:space="preserve"> both patients and practitioners </w:t>
      </w:r>
      <w:r w:rsidR="166B27EF" w:rsidRPr="00477CAE">
        <w:rPr>
          <w:rFonts w:ascii="Times New Roman" w:hAnsi="Times New Roman" w:cs="Times New Roman"/>
        </w:rPr>
        <w:t xml:space="preserve">highlight themes of disbelief by </w:t>
      </w:r>
      <w:r w:rsidR="00C736E9" w:rsidRPr="00477CAE">
        <w:rPr>
          <w:rFonts w:ascii="Times New Roman" w:hAnsi="Times New Roman" w:cs="Times New Roman"/>
        </w:rPr>
        <w:t xml:space="preserve">GPs </w:t>
      </w:r>
      <w:r w:rsidR="05DAEFDB" w:rsidRPr="00477CAE">
        <w:rPr>
          <w:rFonts w:ascii="Times New Roman" w:hAnsi="Times New Roman" w:cs="Times New Roman"/>
        </w:rPr>
        <w:t xml:space="preserve">about the severity </w:t>
      </w:r>
      <w:r w:rsidR="6D3504BE" w:rsidRPr="00477CAE">
        <w:rPr>
          <w:rFonts w:ascii="Times New Roman" w:hAnsi="Times New Roman" w:cs="Times New Roman"/>
        </w:rPr>
        <w:t xml:space="preserve">of </w:t>
      </w:r>
      <w:r w:rsidR="05DAEFDB" w:rsidRPr="00477CAE">
        <w:rPr>
          <w:rFonts w:ascii="Times New Roman" w:hAnsi="Times New Roman" w:cs="Times New Roman"/>
        </w:rPr>
        <w:t>symptoms</w:t>
      </w:r>
      <w:r w:rsidR="166B27EF" w:rsidRPr="00477CAE">
        <w:rPr>
          <w:rFonts w:ascii="Times New Roman" w:hAnsi="Times New Roman" w:cs="Times New Roman"/>
        </w:rPr>
        <w:t>, normalisation of menstrual pain</w:t>
      </w:r>
      <w:r w:rsidR="6E537A4E" w:rsidRPr="00477CAE">
        <w:rPr>
          <w:rFonts w:ascii="Times New Roman" w:hAnsi="Times New Roman" w:cs="Times New Roman"/>
        </w:rPr>
        <w:t>, misdiagnosis</w:t>
      </w:r>
      <w:r w:rsidR="166B27EF" w:rsidRPr="00477CAE">
        <w:rPr>
          <w:rFonts w:ascii="Times New Roman" w:hAnsi="Times New Roman" w:cs="Times New Roman"/>
        </w:rPr>
        <w:t>, and inadequate symptom management</w:t>
      </w:r>
      <w:r w:rsidR="785C7A05" w:rsidRPr="00477CAE">
        <w:rPr>
          <w:rFonts w:ascii="Times New Roman" w:hAnsi="Times New Roman" w:cs="Times New Roman"/>
        </w:rPr>
        <w:t>,</w:t>
      </w:r>
      <w:r w:rsidR="166B27EF" w:rsidRPr="00477CAE">
        <w:rPr>
          <w:rFonts w:ascii="Times New Roman" w:hAnsi="Times New Roman" w:cs="Times New Roman"/>
        </w:rPr>
        <w:t xml:space="preserve"> as recurring issues within primary </w:t>
      </w:r>
      <w:r w:rsidR="08614E0E" w:rsidRPr="00477CAE">
        <w:rPr>
          <w:rFonts w:ascii="Times New Roman" w:hAnsi="Times New Roman" w:cs="Times New Roman"/>
        </w:rPr>
        <w:t>health</w:t>
      </w:r>
      <w:r w:rsidR="166B27EF" w:rsidRPr="00477CAE">
        <w:rPr>
          <w:rFonts w:ascii="Times New Roman" w:hAnsi="Times New Roman" w:cs="Times New Roman"/>
        </w:rPr>
        <w:t xml:space="preserve">care interactions </w:t>
      </w:r>
      <w:r w:rsidR="002A5805" w:rsidRPr="00477CAE">
        <w:rPr>
          <w:rFonts w:ascii="Times New Roman" w:hAnsi="Times New Roman" w:cs="Times New Roman"/>
        </w:rPr>
        <w:fldChar w:fldCharType="begin">
          <w:fldData xml:space="preserve">PEVuZE5vdGU+PENpdGU+PEF1dGhvcj5Nb3JhZGk8L0F1dGhvcj48WWVhcj4yMDE0PC9ZZWFyPjxS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=
</w:fldData>
        </w:fldChar>
      </w:r>
      <w:r w:rsidR="007D60BA" w:rsidRPr="00477CAE">
        <w:rPr>
          <w:rFonts w:ascii="Times New Roman" w:hAnsi="Times New Roman" w:cs="Times New Roman"/>
        </w:rPr>
        <w:instrText xml:space="preserve"> ADDIN EN.CITE </w:instrText>
      </w:r>
      <w:r w:rsidR="007D60BA" w:rsidRPr="00477CAE">
        <w:rPr>
          <w:rFonts w:ascii="Times New Roman" w:hAnsi="Times New Roman" w:cs="Times New Roman"/>
        </w:rPr>
        <w:fldChar w:fldCharType="begin">
          <w:fldData xml:space="preserve">PEVuZE5vdGU+PENpdGU+PEF1dGhvcj5Nb3JhZGk8L0F1dGhvcj48WWVhcj4yMDE0PC9ZZWFyPjxS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=
</w:fldData>
        </w:fldChar>
      </w:r>
      <w:r w:rsidR="007D60BA" w:rsidRPr="00477CAE">
        <w:rPr>
          <w:rFonts w:ascii="Times New Roman" w:hAnsi="Times New Roman" w:cs="Times New Roman"/>
        </w:rPr>
        <w:instrText xml:space="preserve"> ADDIN EN.CITE.DATA </w:instrText>
      </w:r>
      <w:r w:rsidR="007D60BA" w:rsidRPr="00477CAE">
        <w:rPr>
          <w:rFonts w:ascii="Times New Roman" w:hAnsi="Times New Roman" w:cs="Times New Roman"/>
        </w:rPr>
      </w:r>
      <w:r w:rsidR="007D60BA" w:rsidRPr="00477CAE">
        <w:rPr>
          <w:rFonts w:ascii="Times New Roman" w:hAnsi="Times New Roman" w:cs="Times New Roman"/>
        </w:rPr>
        <w:fldChar w:fldCharType="end"/>
      </w:r>
      <w:r w:rsidR="002A5805" w:rsidRPr="00477CAE">
        <w:rPr>
          <w:rFonts w:ascii="Times New Roman" w:hAnsi="Times New Roman" w:cs="Times New Roman"/>
        </w:rPr>
      </w:r>
      <w:r w:rsidR="002A5805" w:rsidRPr="00477CAE">
        <w:rPr>
          <w:rFonts w:ascii="Times New Roman" w:hAnsi="Times New Roman" w:cs="Times New Roman"/>
        </w:rPr>
        <w:fldChar w:fldCharType="separate"/>
      </w:r>
      <w:r w:rsidR="0B303A6F" w:rsidRPr="00477CAE">
        <w:rPr>
          <w:rFonts w:ascii="Times New Roman" w:hAnsi="Times New Roman" w:cs="Times New Roman"/>
          <w:noProof/>
        </w:rPr>
        <w:t>(Davenport et al., 2023; Moradi et al., 2014)</w:t>
      </w:r>
      <w:r w:rsidR="002A5805" w:rsidRPr="00477CAE">
        <w:rPr>
          <w:rFonts w:ascii="Times New Roman" w:hAnsi="Times New Roman" w:cs="Times New Roman"/>
        </w:rPr>
        <w:fldChar w:fldCharType="end"/>
      </w:r>
      <w:r w:rsidR="166B27EF" w:rsidRPr="00477CAE">
        <w:rPr>
          <w:rFonts w:ascii="Times New Roman" w:hAnsi="Times New Roman" w:cs="Times New Roman"/>
        </w:rPr>
        <w:t xml:space="preserve">. </w:t>
      </w:r>
      <w:r w:rsidR="703425ED" w:rsidRPr="00477CAE">
        <w:rPr>
          <w:rFonts w:ascii="Times New Roman" w:hAnsi="Times New Roman" w:cs="Times New Roman"/>
        </w:rPr>
        <w:t>In a</w:t>
      </w:r>
      <w:r w:rsidR="166B27EF" w:rsidRPr="00477CAE">
        <w:rPr>
          <w:rFonts w:ascii="Times New Roman" w:hAnsi="Times New Roman" w:cs="Times New Roman"/>
        </w:rPr>
        <w:t xml:space="preserve"> focus group</w:t>
      </w:r>
      <w:r w:rsidR="3EB69E4E" w:rsidRPr="00477CAE">
        <w:rPr>
          <w:rFonts w:ascii="Times New Roman" w:hAnsi="Times New Roman" w:cs="Times New Roman"/>
        </w:rPr>
        <w:t xml:space="preserve"> study</w:t>
      </w:r>
      <w:r w:rsidR="5CAEAB3F" w:rsidRPr="00477CAE">
        <w:rPr>
          <w:rFonts w:ascii="Times New Roman" w:hAnsi="Times New Roman" w:cs="Times New Roman"/>
        </w:rPr>
        <w:t xml:space="preserve"> </w:t>
      </w:r>
      <w:r w:rsidR="261C4ADE" w:rsidRPr="00477CAE">
        <w:rPr>
          <w:rFonts w:ascii="Times New Roman" w:hAnsi="Times New Roman" w:cs="Times New Roman"/>
        </w:rPr>
        <w:t xml:space="preserve">with </w:t>
      </w:r>
      <w:r w:rsidR="13C3920C" w:rsidRPr="00477CAE">
        <w:rPr>
          <w:rFonts w:ascii="Times New Roman" w:hAnsi="Times New Roman" w:cs="Times New Roman"/>
        </w:rPr>
        <w:t>26 women</w:t>
      </w:r>
      <w:r w:rsidR="6E537A4E" w:rsidRPr="00477CAE">
        <w:rPr>
          <w:rFonts w:ascii="Times New Roman" w:hAnsi="Times New Roman" w:cs="Times New Roman"/>
        </w:rPr>
        <w:t xml:space="preserve"> </w:t>
      </w:r>
      <w:r w:rsidR="56969CEB" w:rsidRPr="00477CAE">
        <w:rPr>
          <w:rFonts w:ascii="Times New Roman" w:hAnsi="Times New Roman" w:cs="Times New Roman"/>
        </w:rPr>
        <w:t>with endometriosis</w:t>
      </w:r>
      <w:r w:rsidR="36FADA98" w:rsidRPr="00477CAE">
        <w:rPr>
          <w:rFonts w:ascii="Times New Roman" w:hAnsi="Times New Roman" w:cs="Times New Roman"/>
        </w:rPr>
        <w:t xml:space="preserve">, </w:t>
      </w:r>
      <w:r w:rsidR="3AAA6FFD" w:rsidRPr="00477CAE">
        <w:rPr>
          <w:rFonts w:ascii="Times New Roman" w:hAnsi="Times New Roman" w:cs="Times New Roman"/>
        </w:rPr>
        <w:t>13</w:t>
      </w:r>
      <w:r w:rsidR="61D36D4D" w:rsidRPr="00477CAE">
        <w:rPr>
          <w:rFonts w:ascii="Times New Roman" w:hAnsi="Times New Roman" w:cs="Times New Roman"/>
        </w:rPr>
        <w:t xml:space="preserve"> </w:t>
      </w:r>
      <w:r w:rsidR="166B27EF" w:rsidRPr="00477CAE">
        <w:rPr>
          <w:rFonts w:ascii="Times New Roman" w:hAnsi="Times New Roman" w:cs="Times New Roman"/>
        </w:rPr>
        <w:t>of the 26</w:t>
      </w:r>
      <w:r w:rsidR="6E537A4E" w:rsidRPr="00477CAE">
        <w:rPr>
          <w:rStyle w:val="CommentReference"/>
        </w:rPr>
        <w:t xml:space="preserve"> </w:t>
      </w:r>
      <w:r w:rsidR="6E537A4E" w:rsidRPr="00477CAE">
        <w:rPr>
          <w:rStyle w:val="CommentReference"/>
          <w:rFonts w:ascii="Times New Roman" w:hAnsi="Times New Roman" w:cs="Times New Roman"/>
          <w:sz w:val="24"/>
          <w:szCs w:val="24"/>
        </w:rPr>
        <w:t>participants b</w:t>
      </w:r>
      <w:r w:rsidR="6F960027" w:rsidRPr="00477CAE">
        <w:rPr>
          <w:rFonts w:ascii="Times New Roman" w:hAnsi="Times New Roman" w:cs="Times New Roman"/>
        </w:rPr>
        <w:t>elieved that</w:t>
      </w:r>
      <w:r w:rsidR="166B27EF" w:rsidRPr="00477CAE">
        <w:rPr>
          <w:rFonts w:ascii="Times New Roman" w:hAnsi="Times New Roman" w:cs="Times New Roman"/>
        </w:rPr>
        <w:t xml:space="preserve"> knowledge of abnormal menstruation symptoms and endometriosis should be improved amongst GPs</w:t>
      </w:r>
      <w:r w:rsidR="3260EDA2" w:rsidRPr="00477CAE">
        <w:rPr>
          <w:rFonts w:ascii="Times New Roman" w:hAnsi="Times New Roman" w:cs="Times New Roman"/>
        </w:rPr>
        <w:t>,</w:t>
      </w:r>
      <w:r w:rsidR="166B27EF" w:rsidRPr="00477CAE">
        <w:rPr>
          <w:rFonts w:ascii="Times New Roman" w:hAnsi="Times New Roman" w:cs="Times New Roman"/>
        </w:rPr>
        <w:t xml:space="preserve"> to reduce diagnostic delay</w:t>
      </w:r>
      <w:r w:rsidR="5CDF3E1E" w:rsidRPr="00477CAE">
        <w:rPr>
          <w:rFonts w:ascii="Times New Roman" w:hAnsi="Times New Roman" w:cs="Times New Roman"/>
        </w:rPr>
        <w:t>s</w:t>
      </w:r>
      <w:r w:rsidR="166B27EF" w:rsidRPr="00477CAE">
        <w:rPr>
          <w:rFonts w:ascii="Times New Roman" w:hAnsi="Times New Roman" w:cs="Times New Roman"/>
        </w:rPr>
        <w:t xml:space="preserve"> </w:t>
      </w:r>
      <w:r w:rsidR="002A5805" w:rsidRPr="00477CAE">
        <w:rPr>
          <w:rFonts w:ascii="Times New Roman" w:hAnsi="Times New Roman" w:cs="Times New Roman"/>
        </w:rPr>
        <w:fldChar w:fldCharType="begin"/>
      </w:r>
      <w:r w:rsidR="00CB162B" w:rsidRPr="00477CAE">
        <w:rPr>
          <w:rFonts w:ascii="Times New Roman" w:hAnsi="Times New Roman" w:cs="Times New Roman"/>
        </w:rPr>
        <w:instrText xml:space="preserve"> ADDIN EN.CITE &lt;EndNote&gt;&lt;Cite&gt;&lt;Author&gt;van der Zanden&lt;/Author&gt;&lt;Year&gt;2021&lt;/Year&gt;&lt;RecNum&gt;167&lt;/RecNum&gt;&lt;DisplayText&gt;(van der Zanden et al., 2021)&lt;/DisplayText&gt;&lt;record&gt;&lt;rec-number&gt;167&lt;/rec-number&gt;&lt;foreign-keys&gt;&lt;key app="EN" db-id="5ttxx52au90vs5edfx2ptxa9a20v20sxrrxv" timestamp="1739220914"&gt;167&lt;/key&gt;&lt;/foreign-keys&gt;&lt;ref-type name="Journal Article"&gt;17&lt;/ref-type&gt;&lt;contributors&gt;&lt;authors&gt;&lt;author&gt;van der Zanden, M.&lt;/author&gt;&lt;author&gt;de Kok, L.&lt;/author&gt;&lt;author&gt;Nelen, Wldm&lt;/author&gt;&lt;author&gt;Braat, D. D. M.&lt;/author&gt;&lt;author&gt;Nap, A. W.&lt;/author&gt;&lt;/authors&gt;&lt;/contributors&gt;&lt;auth-address&gt;Department of Gynecology and Obstetrics, Radboud University Medical Center, Nijmegen, The Netherlands.&amp;#xD;Department of Gynecology and Obstetrics, Rijnstate Hospital, Arnhem, The Netherlands.&lt;/auth-address&gt;&lt;titles&gt;&lt;title&gt;Strengths and weaknesses in the diagnostic process of endometriosis from the patients&amp;apos; perspective: a focus group study&lt;/title&gt;&lt;secondary-title&gt;Diagnosis (Berl)&lt;/secondary-title&gt;&lt;/titles&gt;&lt;periodical&gt;&lt;full-title&gt;Diagnosis (Berl)&lt;/full-title&gt;&lt;/periodical&gt;&lt;pages&gt;333-339&lt;/pages&gt;&lt;volume&gt;8&lt;/volume&gt;&lt;number&gt;3&lt;/number&gt;&lt;edition&gt;20210728&lt;/edition&gt;&lt;keywords&gt;&lt;keyword&gt;Adolescent&lt;/keyword&gt;&lt;keyword&gt;Adult&lt;/keyword&gt;&lt;keyword&gt;Delayed Diagnosis&lt;/keyword&gt;&lt;keyword&gt;*Endometriosis/diagnosis&lt;/keyword&gt;&lt;keyword&gt;Female&lt;/keyword&gt;&lt;keyword&gt;Focus Groups&lt;/keyword&gt;&lt;keyword&gt;*General Practitioners&lt;/keyword&gt;&lt;keyword&gt;Humans&lt;/keyword&gt;&lt;keyword&gt;Middle Aged&lt;/keyword&gt;&lt;keyword&gt;Pregnancy&lt;/keyword&gt;&lt;keyword&gt;Referral and Consultation&lt;/keyword&gt;&lt;keyword&gt;Young Adult&lt;/keyword&gt;&lt;keyword&gt;diagnostic delay&lt;/keyword&gt;&lt;keyword&gt;endometriosis&lt;/keyword&gt;&lt;keyword&gt;focus group&lt;/keyword&gt;&lt;keyword&gt;patients perspective&lt;/keyword&gt;&lt;keyword&gt;qualitative study&lt;/keyword&gt;&lt;/keywords&gt;&lt;dates&gt;&lt;year&gt;2021&lt;/year&gt;&lt;pub-dates&gt;&lt;date&gt;Aug 26&lt;/date&gt;&lt;/pub-dates&gt;&lt;/dates&gt;&lt;isbn&gt;2194-802x&lt;/isbn&gt;&lt;accession-num&gt;34318653&lt;/accession-num&gt;&lt;urls&gt;&lt;/urls&gt;&lt;electronic-resource-num&gt;10.1515/dx-2021-0043&lt;/electronic-resource-num&gt;&lt;remote-database-provider&gt;NLM&lt;/remote-database-provider&gt;&lt;language&gt;eng&lt;/language&gt;&lt;/record&gt;&lt;/Cite&gt;&lt;/EndNote&gt;</w:instrText>
      </w:r>
      <w:r w:rsidR="002A5805" w:rsidRPr="00477CAE">
        <w:rPr>
          <w:rFonts w:ascii="Times New Roman" w:hAnsi="Times New Roman" w:cs="Times New Roman"/>
        </w:rPr>
        <w:fldChar w:fldCharType="separate"/>
      </w:r>
      <w:r w:rsidR="0B303A6F" w:rsidRPr="00477CAE">
        <w:rPr>
          <w:rFonts w:ascii="Times New Roman" w:hAnsi="Times New Roman" w:cs="Times New Roman"/>
          <w:noProof/>
        </w:rPr>
        <w:t>(van der Zanden et al., 2021)</w:t>
      </w:r>
      <w:r w:rsidR="002A5805" w:rsidRPr="00477CAE">
        <w:rPr>
          <w:rFonts w:ascii="Times New Roman" w:hAnsi="Times New Roman" w:cs="Times New Roman"/>
        </w:rPr>
        <w:fldChar w:fldCharType="end"/>
      </w:r>
      <w:r w:rsidR="166B27EF" w:rsidRPr="00477CAE">
        <w:rPr>
          <w:rFonts w:ascii="Times New Roman" w:hAnsi="Times New Roman" w:cs="Times New Roman"/>
        </w:rPr>
        <w:t xml:space="preserve">. </w:t>
      </w:r>
    </w:p>
    <w:p w14:paraId="689E97C7" w14:textId="77777777" w:rsidR="00A43727" w:rsidRPr="00477CAE" w:rsidRDefault="00A43727" w:rsidP="00842C7D">
      <w:pPr>
        <w:spacing w:line="480" w:lineRule="auto"/>
        <w:rPr>
          <w:rFonts w:ascii="Times New Roman" w:hAnsi="Times New Roman" w:cs="Times New Roman"/>
        </w:rPr>
      </w:pPr>
    </w:p>
    <w:p w14:paraId="5EBA0BC9" w14:textId="7EBEEA9D" w:rsidR="00633387" w:rsidRPr="00477CAE" w:rsidRDefault="00A43727" w:rsidP="00842C7D">
      <w:pPr>
        <w:spacing w:line="480" w:lineRule="auto"/>
        <w:rPr>
          <w:rFonts w:ascii="Times New Roman" w:hAnsi="Times New Roman" w:cs="Times New Roman"/>
        </w:rPr>
      </w:pPr>
      <w:r w:rsidRPr="00477CAE">
        <w:rPr>
          <w:rFonts w:ascii="Times New Roman" w:hAnsi="Times New Roman" w:cs="Times New Roman"/>
        </w:rPr>
        <w:t xml:space="preserve">Currently, </w:t>
      </w:r>
      <w:r w:rsidR="183E0D03" w:rsidRPr="00477CAE">
        <w:rPr>
          <w:rFonts w:ascii="Times New Roman" w:hAnsi="Times New Roman" w:cs="Times New Roman"/>
        </w:rPr>
        <w:t xml:space="preserve">the average time reported between the first consultation </w:t>
      </w:r>
      <w:r w:rsidR="6E537A4E" w:rsidRPr="00477CAE">
        <w:rPr>
          <w:rFonts w:ascii="Times New Roman" w:hAnsi="Times New Roman" w:cs="Times New Roman"/>
        </w:rPr>
        <w:t xml:space="preserve">with a primary </w:t>
      </w:r>
      <w:r w:rsidR="08614E0E" w:rsidRPr="00477CAE">
        <w:rPr>
          <w:rFonts w:ascii="Times New Roman" w:hAnsi="Times New Roman" w:cs="Times New Roman"/>
        </w:rPr>
        <w:t>health</w:t>
      </w:r>
      <w:r w:rsidR="6E537A4E" w:rsidRPr="00477CAE">
        <w:rPr>
          <w:rFonts w:ascii="Times New Roman" w:hAnsi="Times New Roman" w:cs="Times New Roman"/>
        </w:rPr>
        <w:t xml:space="preserve">care professional </w:t>
      </w:r>
      <w:r w:rsidR="183E0D03" w:rsidRPr="00477CAE">
        <w:rPr>
          <w:rFonts w:ascii="Times New Roman" w:hAnsi="Times New Roman" w:cs="Times New Roman"/>
        </w:rPr>
        <w:t xml:space="preserve">and referral to secondary care </w:t>
      </w:r>
      <w:r w:rsidRPr="00477CAE">
        <w:rPr>
          <w:rFonts w:ascii="Times New Roman" w:hAnsi="Times New Roman" w:cs="Times New Roman"/>
        </w:rPr>
        <w:t>is</w:t>
      </w:r>
      <w:r w:rsidR="183E0D03" w:rsidRPr="00477CAE">
        <w:rPr>
          <w:rFonts w:ascii="Times New Roman" w:hAnsi="Times New Roman" w:cs="Times New Roman"/>
        </w:rPr>
        <w:t xml:space="preserve"> </w:t>
      </w:r>
      <w:r w:rsidR="51BA583E" w:rsidRPr="00477CAE">
        <w:rPr>
          <w:rFonts w:ascii="Times New Roman" w:hAnsi="Times New Roman" w:cs="Times New Roman"/>
        </w:rPr>
        <w:t>36</w:t>
      </w:r>
      <w:r w:rsidR="5A7DCC49" w:rsidRPr="00477CAE">
        <w:rPr>
          <w:rFonts w:ascii="Times New Roman" w:hAnsi="Times New Roman" w:cs="Times New Roman"/>
        </w:rPr>
        <w:t>-</w:t>
      </w:r>
      <w:r w:rsidR="51BA583E" w:rsidRPr="00477CAE">
        <w:rPr>
          <w:rFonts w:ascii="Times New Roman" w:hAnsi="Times New Roman" w:cs="Times New Roman"/>
        </w:rPr>
        <w:t xml:space="preserve">months </w:t>
      </w:r>
      <w:r w:rsidR="000264D0" w:rsidRPr="00477CAE">
        <w:rPr>
          <w:rFonts w:ascii="Times New Roman" w:hAnsi="Times New Roman" w:cs="Times New Roman"/>
        </w:rPr>
        <w:fldChar w:fldCharType="begin"/>
      </w:r>
      <w:r w:rsidR="000264D0" w:rsidRPr="00477CAE">
        <w:rPr>
          <w:rFonts w:ascii="Times New Roman" w:hAnsi="Times New Roman" w:cs="Times New Roman"/>
        </w:rPr>
        <w:instrText xml:space="preserve"> ADDIN EN.CITE &lt;EndNote&gt;&lt;Cite&gt;&lt;Author&gt;Davenport&lt;/Author&gt;&lt;Year&gt;2023&lt;/Year&gt;&lt;RecNum&gt;149&lt;/RecNum&gt;&lt;DisplayText&gt;(Davenport et al., 2023)&lt;/DisplayText&gt;&lt;record&gt;&lt;rec-number&gt;149&lt;/rec-number&gt;&lt;foreign-keys&gt;&lt;key app="EN" db-id="5ttxx52au90vs5edfx2ptxa9a20v20sxrrxv" timestamp="1722970834"&gt;149&lt;/key&gt;&lt;/foreign-keys&gt;&lt;ref-type name="Journal Article"&gt;17&lt;/ref-type&gt;&lt;contributors&gt;&lt;authors&gt;&lt;author&gt;Davenport, S.&lt;/author&gt;&lt;author&gt;Smith, D.&lt;/author&gt;&lt;author&gt;Green, D. J.&lt;/author&gt;&lt;/authors&gt;&lt;/contributors&gt;&lt;auth-address&gt;School of Health and Related Research, Regent Court, University of Sheffield, and the College of Health, Wellbeing and Life Sciences, Sheffield Hallam University, Sheffield, and the College of Health and Life Sciences, Aston University, Birmingham, United Kingdom.&lt;/auth-address&gt;&lt;titles&gt;&lt;title&gt;Barriers to a Timely Diagnosis of Endometriosis: A Qualitative Systematic Review&lt;/title&gt;&lt;secondary-title&gt;Obstet Gynecol&lt;/secondary-title&gt;&lt;/titles&gt;&lt;periodical&gt;&lt;full-title&gt;Obstet Gynecol&lt;/full-title&gt;&lt;/periodical&gt;&lt;pages&gt;571-583&lt;/pages&gt;&lt;volume&gt;142&lt;/volume&gt;&lt;number&gt;3&lt;/number&gt;&lt;edition&gt;20230713&lt;/edition&gt;&lt;keywords&gt;&lt;keyword&gt;Humans&lt;/keyword&gt;&lt;keyword&gt;Female&lt;/keyword&gt;&lt;keyword&gt;*Endometriosis/diagnosis&lt;/keyword&gt;&lt;keyword&gt;Quality of Life&lt;/keyword&gt;&lt;keyword&gt;Menstruation&lt;/keyword&gt;&lt;keyword&gt;Dysmenorrhea&lt;/keyword&gt;&lt;keyword&gt;Health Personnel&lt;/keyword&gt;&lt;/keywords&gt;&lt;dates&gt;&lt;year&gt;2023&lt;/year&gt;&lt;pub-dates&gt;&lt;date&gt;Sep 1&lt;/date&gt;&lt;/pub-dates&gt;&lt;/dates&gt;&lt;isbn&gt;0029-7844&lt;/isbn&gt;&lt;accession-num&gt;37441792&lt;/accession-num&gt;&lt;urls&gt;&lt;/urls&gt;&lt;custom1&gt;Financial Disclosure The authors did not report any potential conflicts of interest.&lt;/custom1&gt;&lt;electronic-resource-num&gt;10.1097/aog.0000000000005255&lt;/electronic-resource-num&gt;&lt;remote-database-provider&gt;NLM&lt;/remote-database-provider&gt;&lt;language&gt;eng&lt;/language&gt;&lt;/record&gt;&lt;/Cite&gt;&lt;/EndNote&gt;</w:instrText>
      </w:r>
      <w:r w:rsidR="000264D0" w:rsidRPr="00477CAE">
        <w:rPr>
          <w:rFonts w:ascii="Times New Roman" w:hAnsi="Times New Roman" w:cs="Times New Roman"/>
        </w:rPr>
        <w:fldChar w:fldCharType="separate"/>
      </w:r>
      <w:r w:rsidR="000264D0" w:rsidRPr="00477CAE">
        <w:rPr>
          <w:rFonts w:ascii="Times New Roman" w:hAnsi="Times New Roman" w:cs="Times New Roman"/>
          <w:noProof/>
        </w:rPr>
        <w:t>(Davenport et al., 2023)</w:t>
      </w:r>
      <w:r w:rsidR="000264D0" w:rsidRPr="00477CAE">
        <w:rPr>
          <w:rFonts w:ascii="Times New Roman" w:hAnsi="Times New Roman" w:cs="Times New Roman"/>
        </w:rPr>
        <w:fldChar w:fldCharType="end"/>
      </w:r>
      <w:r w:rsidR="000264D0" w:rsidRPr="00477CAE">
        <w:rPr>
          <w:rFonts w:ascii="Times New Roman" w:hAnsi="Times New Roman" w:cs="Times New Roman"/>
        </w:rPr>
        <w:t xml:space="preserve">. </w:t>
      </w:r>
      <w:r w:rsidR="3D7CFC4A" w:rsidRPr="00477CAE">
        <w:rPr>
          <w:rFonts w:ascii="Times New Roman" w:hAnsi="Times New Roman" w:cs="Times New Roman"/>
        </w:rPr>
        <w:t xml:space="preserve">Whilst </w:t>
      </w:r>
      <w:r w:rsidR="00DD2CF4" w:rsidRPr="00477CAE">
        <w:rPr>
          <w:rFonts w:ascii="Times New Roman" w:hAnsi="Times New Roman" w:cs="Times New Roman"/>
        </w:rPr>
        <w:t>recent</w:t>
      </w:r>
      <w:r w:rsidR="3D7CFC4A" w:rsidRPr="00477CAE">
        <w:rPr>
          <w:rFonts w:ascii="Times New Roman" w:hAnsi="Times New Roman" w:cs="Times New Roman"/>
        </w:rPr>
        <w:t xml:space="preserve"> studies </w:t>
      </w:r>
      <w:r w:rsidR="59B7B6AF" w:rsidRPr="00477CAE">
        <w:rPr>
          <w:rFonts w:ascii="Times New Roman" w:hAnsi="Times New Roman" w:cs="Times New Roman"/>
        </w:rPr>
        <w:t xml:space="preserve">suggest </w:t>
      </w:r>
      <w:r w:rsidR="3D7CFC4A" w:rsidRPr="00477CAE">
        <w:rPr>
          <w:rFonts w:ascii="Times New Roman" w:hAnsi="Times New Roman" w:cs="Times New Roman"/>
        </w:rPr>
        <w:t xml:space="preserve">diagnostic delay and sub-optimal </w:t>
      </w:r>
      <w:r w:rsidR="1DDE849F" w:rsidRPr="00477CAE">
        <w:rPr>
          <w:rFonts w:ascii="Times New Roman" w:hAnsi="Times New Roman" w:cs="Times New Roman"/>
        </w:rPr>
        <w:t>treatment,</w:t>
      </w:r>
      <w:r w:rsidR="3D7CFC4A" w:rsidRPr="00477CAE">
        <w:rPr>
          <w:rFonts w:ascii="Times New Roman" w:hAnsi="Times New Roman" w:cs="Times New Roman"/>
        </w:rPr>
        <w:t xml:space="preserve">  no </w:t>
      </w:r>
      <w:r w:rsidR="3105058A" w:rsidRPr="00477CAE">
        <w:rPr>
          <w:rFonts w:ascii="Times New Roman" w:hAnsi="Times New Roman" w:cs="Times New Roman"/>
        </w:rPr>
        <w:t xml:space="preserve">qualitative </w:t>
      </w:r>
      <w:r w:rsidR="3D7CFC4A" w:rsidRPr="00477CAE">
        <w:rPr>
          <w:rFonts w:ascii="Times New Roman" w:hAnsi="Times New Roman" w:cs="Times New Roman"/>
        </w:rPr>
        <w:t>systematic reviews</w:t>
      </w:r>
      <w:r w:rsidR="6BBF60C1" w:rsidRPr="00477CAE">
        <w:rPr>
          <w:rFonts w:ascii="Times New Roman" w:hAnsi="Times New Roman" w:cs="Times New Roman"/>
        </w:rPr>
        <w:t xml:space="preserve"> </w:t>
      </w:r>
      <w:r w:rsidR="4CF2FFB7" w:rsidRPr="00477CAE">
        <w:rPr>
          <w:rFonts w:ascii="Times New Roman" w:hAnsi="Times New Roman" w:cs="Times New Roman"/>
        </w:rPr>
        <w:t xml:space="preserve">have </w:t>
      </w:r>
      <w:r w:rsidR="009D6F63" w:rsidRPr="00477CAE">
        <w:rPr>
          <w:rFonts w:ascii="Times New Roman" w:hAnsi="Times New Roman" w:cs="Times New Roman"/>
        </w:rPr>
        <w:t>focu</w:t>
      </w:r>
      <w:r w:rsidR="66E49F54" w:rsidRPr="00477CAE">
        <w:rPr>
          <w:rFonts w:ascii="Times New Roman" w:hAnsi="Times New Roman" w:cs="Times New Roman"/>
        </w:rPr>
        <w:t>sed</w:t>
      </w:r>
      <w:r w:rsidR="009D6F63" w:rsidRPr="00477CAE">
        <w:rPr>
          <w:rFonts w:ascii="Times New Roman" w:hAnsi="Times New Roman" w:cs="Times New Roman"/>
        </w:rPr>
        <w:t xml:space="preserve"> solely on interactions between endometriosis patients and primary </w:t>
      </w:r>
      <w:r w:rsidR="00E01ADA" w:rsidRPr="00477CAE">
        <w:rPr>
          <w:rFonts w:ascii="Times New Roman" w:hAnsi="Times New Roman" w:cs="Times New Roman"/>
        </w:rPr>
        <w:t>health</w:t>
      </w:r>
      <w:r w:rsidR="009D6F63" w:rsidRPr="00477CAE">
        <w:rPr>
          <w:rFonts w:ascii="Times New Roman" w:hAnsi="Times New Roman" w:cs="Times New Roman"/>
        </w:rPr>
        <w:t xml:space="preserve">care professionals, and patient perspectives on these interactions </w:t>
      </w:r>
      <w:r w:rsidR="3D7CFC4A" w:rsidRPr="00477CAE">
        <w:rPr>
          <w:rFonts w:ascii="Times New Roman" w:hAnsi="Times New Roman" w:cs="Times New Roman"/>
        </w:rPr>
        <w:fldChar w:fldCharType="begin">
          <w:fldData xml:space="preserve">PEVuZE5vdGU+PENpdGU+PEF1dGhvcj5EYXZlbnBvcnQ8L0F1dGhvcj48WWVhcj4yMDIzPC9ZZWFy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</w:fldData>
        </w:fldChar>
      </w:r>
      <w:r w:rsidR="007D60BA" w:rsidRPr="00477CAE">
        <w:rPr>
          <w:rFonts w:ascii="Times New Roman" w:hAnsi="Times New Roman" w:cs="Times New Roman"/>
        </w:rPr>
        <w:instrText xml:space="preserve"> ADDIN EN.CITE </w:instrText>
      </w:r>
      <w:r w:rsidR="007D60BA" w:rsidRPr="00477CAE">
        <w:rPr>
          <w:rFonts w:ascii="Times New Roman" w:hAnsi="Times New Roman" w:cs="Times New Roman"/>
        </w:rPr>
        <w:fldChar w:fldCharType="begin">
          <w:fldData xml:space="preserve">PEVuZE5vdGU+PENpdGU+PEF1dGhvcj5EYXZlbnBvcnQ8L0F1dGhvcj48WWVhcj4yMDIzPC9ZZWFy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</w:fldData>
        </w:fldChar>
      </w:r>
      <w:r w:rsidR="007D60BA" w:rsidRPr="00477CAE">
        <w:rPr>
          <w:rFonts w:ascii="Times New Roman" w:hAnsi="Times New Roman" w:cs="Times New Roman"/>
        </w:rPr>
        <w:instrText xml:space="preserve"> ADDIN EN.CITE.DATA </w:instrText>
      </w:r>
      <w:r w:rsidR="007D60BA" w:rsidRPr="00477CAE">
        <w:rPr>
          <w:rFonts w:ascii="Times New Roman" w:hAnsi="Times New Roman" w:cs="Times New Roman"/>
        </w:rPr>
      </w:r>
      <w:r w:rsidR="007D60BA" w:rsidRPr="00477CAE">
        <w:rPr>
          <w:rFonts w:ascii="Times New Roman" w:hAnsi="Times New Roman" w:cs="Times New Roman"/>
        </w:rPr>
        <w:fldChar w:fldCharType="end"/>
      </w:r>
      <w:r w:rsidR="3D7CFC4A" w:rsidRPr="00477CAE">
        <w:rPr>
          <w:rFonts w:ascii="Times New Roman" w:hAnsi="Times New Roman" w:cs="Times New Roman"/>
        </w:rPr>
      </w:r>
      <w:r w:rsidR="3D7CFC4A" w:rsidRPr="00477CAE">
        <w:rPr>
          <w:rFonts w:ascii="Times New Roman" w:hAnsi="Times New Roman" w:cs="Times New Roman"/>
        </w:rPr>
        <w:fldChar w:fldCharType="separate"/>
      </w:r>
      <w:r w:rsidR="007D60BA" w:rsidRPr="00477CAE">
        <w:rPr>
          <w:rFonts w:ascii="Times New Roman" w:hAnsi="Times New Roman" w:cs="Times New Roman"/>
          <w:noProof/>
        </w:rPr>
        <w:t>(Cunnington et al., 2024; Davenport et al., 2023; Maulenkul et al., 2024)</w:t>
      </w:r>
      <w:r w:rsidR="3D7CFC4A" w:rsidRPr="00477CAE">
        <w:rPr>
          <w:rFonts w:ascii="Times New Roman" w:hAnsi="Times New Roman" w:cs="Times New Roman"/>
        </w:rPr>
        <w:fldChar w:fldCharType="end"/>
      </w:r>
      <w:r w:rsidR="009D6F63" w:rsidRPr="00477CAE">
        <w:rPr>
          <w:rFonts w:ascii="Times New Roman" w:hAnsi="Times New Roman" w:cs="Times New Roman"/>
        </w:rPr>
        <w:t xml:space="preserve">. </w:t>
      </w:r>
      <w:r w:rsidR="429851E2" w:rsidRPr="00477CAE">
        <w:rPr>
          <w:rFonts w:ascii="Times New Roman" w:hAnsi="Times New Roman" w:cs="Times New Roman"/>
        </w:rPr>
        <w:t>Therefore</w:t>
      </w:r>
      <w:r w:rsidR="006B22ED" w:rsidRPr="00477CAE">
        <w:rPr>
          <w:rFonts w:ascii="Times New Roman" w:hAnsi="Times New Roman" w:cs="Times New Roman"/>
        </w:rPr>
        <w:t>, this review aims to identify key barriers to effective diagnosis and management</w:t>
      </w:r>
      <w:r w:rsidR="009D6F63" w:rsidRPr="00477CAE">
        <w:rPr>
          <w:rFonts w:ascii="Times New Roman" w:hAnsi="Times New Roman" w:cs="Times New Roman"/>
        </w:rPr>
        <w:t xml:space="preserve"> in primary care</w:t>
      </w:r>
      <w:r w:rsidR="006B22ED" w:rsidRPr="00477CAE">
        <w:rPr>
          <w:rFonts w:ascii="Times New Roman" w:hAnsi="Times New Roman" w:cs="Times New Roman"/>
        </w:rPr>
        <w:t xml:space="preserve">, providing insights into how healthcare systems can better support individuals with endometriosis. </w:t>
      </w:r>
    </w:p>
    <w:p w14:paraId="4121C8BD" w14:textId="3417B89F" w:rsidR="417B4695" w:rsidRPr="00477CAE" w:rsidRDefault="417B4695" w:rsidP="00842C7D">
      <w:pPr>
        <w:spacing w:line="480" w:lineRule="auto"/>
        <w:rPr>
          <w:rFonts w:ascii="Times New Roman" w:hAnsi="Times New Roman" w:cs="Times New Roman"/>
        </w:rPr>
      </w:pPr>
    </w:p>
    <w:p w14:paraId="6128D84E" w14:textId="57A4C270" w:rsidR="00633387" w:rsidRPr="00477CAE" w:rsidRDefault="00633387" w:rsidP="00842C7D">
      <w:pPr>
        <w:pStyle w:val="ListParagraph"/>
        <w:numPr>
          <w:ilvl w:val="0"/>
          <w:numId w:val="2"/>
        </w:numPr>
        <w:spacing w:line="480" w:lineRule="auto"/>
        <w:rPr>
          <w:rFonts w:ascii="Times New Roman" w:hAnsi="Times New Roman" w:cs="Times New Roman"/>
          <w:b/>
          <w:bCs/>
          <w:u w:val="single"/>
        </w:rPr>
      </w:pPr>
      <w:r w:rsidRPr="00477CAE">
        <w:rPr>
          <w:rFonts w:ascii="Times New Roman" w:hAnsi="Times New Roman" w:cs="Times New Roman"/>
          <w:b/>
          <w:bCs/>
          <w:u w:val="single"/>
        </w:rPr>
        <w:t xml:space="preserve">Methodology </w:t>
      </w:r>
    </w:p>
    <w:p w14:paraId="0A5DA738" w14:textId="77777777" w:rsidR="00633387" w:rsidRPr="00477CAE" w:rsidRDefault="00633387" w:rsidP="00842C7D">
      <w:pPr>
        <w:pStyle w:val="ListParagraph"/>
        <w:spacing w:line="480" w:lineRule="auto"/>
        <w:rPr>
          <w:rFonts w:ascii="Times New Roman" w:hAnsi="Times New Roman" w:cs="Times New Roman"/>
          <w:b/>
          <w:bCs/>
          <w:u w:val="single"/>
        </w:rPr>
      </w:pPr>
    </w:p>
    <w:p w14:paraId="3A568AE7" w14:textId="592611A7" w:rsidR="00633387" w:rsidRPr="00477CAE" w:rsidRDefault="00633387" w:rsidP="00842C7D">
      <w:pPr>
        <w:spacing w:line="480" w:lineRule="auto"/>
        <w:rPr>
          <w:rFonts w:ascii="Times New Roman" w:hAnsi="Times New Roman" w:cs="Times New Roman"/>
        </w:rPr>
      </w:pPr>
      <w:r w:rsidRPr="00477CAE">
        <w:rPr>
          <w:rFonts w:ascii="Times New Roman" w:hAnsi="Times New Roman" w:cs="Times New Roman"/>
        </w:rPr>
        <w:t xml:space="preserve">This review adhered to the Preferred Reporting Items for Systematic Reviews and Meta-Analyses (PRSIMA) guidelines </w:t>
      </w:r>
      <w:r w:rsidRPr="00477CAE">
        <w:rPr>
          <w:rFonts w:ascii="Times New Roman" w:hAnsi="Times New Roman" w:cs="Times New Roman"/>
        </w:rPr>
        <w:fldChar w:fldCharType="begin"/>
      </w:r>
      <w:r w:rsidR="00CB162B" w:rsidRPr="00477CAE">
        <w:rPr>
          <w:rFonts w:ascii="Times New Roman" w:hAnsi="Times New Roman" w:cs="Times New Roman"/>
        </w:rPr>
        <w:instrText xml:space="preserve"> ADDIN EN.CITE &lt;EndNote&gt;&lt;Cite&gt;&lt;Author&gt;Moher&lt;/Author&gt;&lt;Year&gt;2009&lt;/Year&gt;&lt;RecNum&gt;192&lt;/RecNum&gt;&lt;DisplayText&gt;(Moher et al., 2009)&lt;/DisplayText&gt;&lt;record&gt;&lt;rec-number&gt;192&lt;/rec-number&gt;&lt;foreign-keys&gt;&lt;key app="EN" db-id="5ttxx52au90vs5edfx2ptxa9a20v20sxrrxv" timestamp="1741716577"&gt;192&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Pr="00477CAE">
        <w:rPr>
          <w:rFonts w:ascii="Times New Roman" w:hAnsi="Times New Roman" w:cs="Times New Roman"/>
        </w:rPr>
        <w:fldChar w:fldCharType="separate"/>
      </w:r>
      <w:r w:rsidR="00CB162B" w:rsidRPr="00477CAE">
        <w:rPr>
          <w:rFonts w:ascii="Times New Roman" w:hAnsi="Times New Roman" w:cs="Times New Roman"/>
          <w:noProof/>
        </w:rPr>
        <w:t>(Moher et al., 2009)</w:t>
      </w:r>
      <w:r w:rsidRPr="00477CAE">
        <w:rPr>
          <w:rFonts w:ascii="Times New Roman" w:hAnsi="Times New Roman" w:cs="Times New Roman"/>
        </w:rPr>
        <w:fldChar w:fldCharType="end"/>
      </w:r>
      <w:r w:rsidRPr="00477CAE">
        <w:rPr>
          <w:rFonts w:ascii="Times New Roman" w:hAnsi="Times New Roman" w:cs="Times New Roman"/>
        </w:rPr>
        <w:t xml:space="preserve"> and was registered in PROSPERO (CRD42024510120). </w:t>
      </w:r>
      <w:r w:rsidR="00792781" w:rsidRPr="00477CAE">
        <w:rPr>
          <w:rFonts w:ascii="Times New Roman" w:hAnsi="Times New Roman" w:cs="Times New Roman"/>
        </w:rPr>
        <w:t xml:space="preserve">Ethical approval was not required for this study as there was no human participation. </w:t>
      </w:r>
    </w:p>
    <w:p w14:paraId="710FB2BA" w14:textId="77777777" w:rsidR="00633387" w:rsidRPr="00477CAE" w:rsidRDefault="00633387" w:rsidP="00842C7D">
      <w:pPr>
        <w:pStyle w:val="ListParagraph"/>
        <w:spacing w:line="480" w:lineRule="auto"/>
        <w:rPr>
          <w:rFonts w:ascii="Times New Roman" w:hAnsi="Times New Roman" w:cs="Times New Roman"/>
          <w:b/>
          <w:bCs/>
          <w:u w:val="single"/>
        </w:rPr>
      </w:pPr>
    </w:p>
    <w:p w14:paraId="3EF28814" w14:textId="2292994C" w:rsidR="00633387" w:rsidRPr="00477CAE" w:rsidRDefault="00633387" w:rsidP="00842C7D">
      <w:pPr>
        <w:pStyle w:val="ListParagraph"/>
        <w:spacing w:line="480" w:lineRule="auto"/>
        <w:rPr>
          <w:rFonts w:ascii="Times New Roman" w:hAnsi="Times New Roman" w:cs="Times New Roman"/>
          <w:b/>
          <w:bCs/>
          <w:u w:val="single"/>
        </w:rPr>
      </w:pPr>
      <w:r w:rsidRPr="00477CAE">
        <w:rPr>
          <w:rFonts w:ascii="Times New Roman" w:hAnsi="Times New Roman" w:cs="Times New Roman"/>
          <w:b/>
          <w:bCs/>
          <w:u w:val="single"/>
        </w:rPr>
        <w:t>2.1 Eligibility criteria</w:t>
      </w:r>
    </w:p>
    <w:p w14:paraId="2E523AAD" w14:textId="77777777" w:rsidR="00633387" w:rsidRPr="00477CAE" w:rsidRDefault="00633387" w:rsidP="00842C7D">
      <w:pPr>
        <w:pStyle w:val="ListParagraph"/>
        <w:spacing w:line="480" w:lineRule="auto"/>
        <w:rPr>
          <w:rFonts w:ascii="Times New Roman" w:hAnsi="Times New Roman" w:cs="Times New Roman"/>
          <w:b/>
          <w:bCs/>
          <w:u w:val="single"/>
        </w:rPr>
      </w:pPr>
    </w:p>
    <w:p w14:paraId="6A854D33" w14:textId="37025EB2" w:rsidR="00C43B7D" w:rsidRPr="00477CAE" w:rsidRDefault="6C2E7D5B" w:rsidP="00842C7D">
      <w:pPr>
        <w:spacing w:line="480" w:lineRule="auto"/>
        <w:rPr>
          <w:rFonts w:ascii="Times New Roman" w:hAnsi="Times New Roman" w:cs="Times New Roman"/>
        </w:rPr>
      </w:pPr>
      <w:r w:rsidRPr="00477CAE">
        <w:rPr>
          <w:rFonts w:ascii="Times New Roman" w:hAnsi="Times New Roman" w:cs="Times New Roman"/>
        </w:rPr>
        <w:t xml:space="preserve">For inclusion, papers </w:t>
      </w:r>
      <w:r w:rsidR="705B6327" w:rsidRPr="00477CAE">
        <w:rPr>
          <w:rFonts w:ascii="Times New Roman" w:hAnsi="Times New Roman" w:cs="Times New Roman"/>
        </w:rPr>
        <w:t>had</w:t>
      </w:r>
      <w:r w:rsidRPr="00477CAE">
        <w:rPr>
          <w:rFonts w:ascii="Times New Roman" w:hAnsi="Times New Roman" w:cs="Times New Roman"/>
        </w:rPr>
        <w:t xml:space="preserve"> to be published in peer-reviewed journals. They </w:t>
      </w:r>
      <w:r w:rsidR="776D87E4" w:rsidRPr="00477CAE">
        <w:rPr>
          <w:rFonts w:ascii="Times New Roman" w:hAnsi="Times New Roman" w:cs="Times New Roman"/>
        </w:rPr>
        <w:t xml:space="preserve">had to </w:t>
      </w:r>
      <w:r w:rsidR="1A6B5B86" w:rsidRPr="00477CAE">
        <w:rPr>
          <w:rFonts w:ascii="Times New Roman" w:hAnsi="Times New Roman" w:cs="Times New Roman"/>
        </w:rPr>
        <w:t>be</w:t>
      </w:r>
      <w:r w:rsidR="776D87E4" w:rsidRPr="00477CAE">
        <w:rPr>
          <w:rFonts w:ascii="Times New Roman" w:hAnsi="Times New Roman" w:cs="Times New Roman"/>
        </w:rPr>
        <w:t xml:space="preserve"> primary research </w:t>
      </w:r>
      <w:r w:rsidR="398763D9" w:rsidRPr="00477CAE">
        <w:rPr>
          <w:rFonts w:ascii="Times New Roman" w:hAnsi="Times New Roman" w:cs="Times New Roman"/>
        </w:rPr>
        <w:t>studies</w:t>
      </w:r>
      <w:r w:rsidR="776D87E4" w:rsidRPr="00477CAE">
        <w:rPr>
          <w:rFonts w:ascii="Times New Roman" w:hAnsi="Times New Roman" w:cs="Times New Roman"/>
        </w:rPr>
        <w:t xml:space="preserve"> that</w:t>
      </w:r>
      <w:r w:rsidR="00D55F95" w:rsidRPr="00477CAE">
        <w:rPr>
          <w:rFonts w:ascii="Times New Roman" w:hAnsi="Times New Roman" w:cs="Times New Roman"/>
        </w:rPr>
        <w:t xml:space="preserve"> </w:t>
      </w:r>
      <w:r w:rsidRPr="00477CAE">
        <w:rPr>
          <w:rFonts w:ascii="Times New Roman" w:hAnsi="Times New Roman" w:cs="Times New Roman"/>
        </w:rPr>
        <w:t>report</w:t>
      </w:r>
      <w:r w:rsidR="72B6FFEF" w:rsidRPr="00477CAE">
        <w:rPr>
          <w:rFonts w:ascii="Times New Roman" w:hAnsi="Times New Roman" w:cs="Times New Roman"/>
        </w:rPr>
        <w:t>ed</w:t>
      </w:r>
      <w:r w:rsidRPr="00477CAE">
        <w:rPr>
          <w:rFonts w:ascii="Times New Roman" w:hAnsi="Times New Roman" w:cs="Times New Roman"/>
        </w:rPr>
        <w:t xml:space="preserve"> on the experiences of </w:t>
      </w:r>
      <w:r w:rsidR="00792781" w:rsidRPr="00477CAE">
        <w:rPr>
          <w:rFonts w:ascii="Times New Roman" w:hAnsi="Times New Roman" w:cs="Times New Roman"/>
        </w:rPr>
        <w:t>adolescents</w:t>
      </w:r>
      <w:r w:rsidR="13BF297D" w:rsidRPr="00477CAE">
        <w:rPr>
          <w:rFonts w:ascii="Times New Roman" w:hAnsi="Times New Roman" w:cs="Times New Roman"/>
        </w:rPr>
        <w:t xml:space="preserve"> and</w:t>
      </w:r>
      <w:r w:rsidR="00792781" w:rsidRPr="00477CAE">
        <w:rPr>
          <w:rFonts w:ascii="Times New Roman" w:hAnsi="Times New Roman" w:cs="Times New Roman"/>
        </w:rPr>
        <w:t xml:space="preserve"> adults</w:t>
      </w:r>
      <w:r w:rsidRPr="00477CAE">
        <w:rPr>
          <w:rFonts w:ascii="Times New Roman" w:hAnsi="Times New Roman" w:cs="Times New Roman"/>
        </w:rPr>
        <w:t xml:space="preserve"> with endometriosis, regarding their interactions with primary healthcare professionals</w:t>
      </w:r>
      <w:r w:rsidR="26027EAE" w:rsidRPr="00477CAE">
        <w:rPr>
          <w:rFonts w:ascii="Times New Roman" w:hAnsi="Times New Roman" w:cs="Times New Roman"/>
        </w:rPr>
        <w:t xml:space="preserve"> </w:t>
      </w:r>
      <w:r w:rsidR="67AE1437" w:rsidRPr="00477CAE">
        <w:rPr>
          <w:rFonts w:ascii="Times New Roman" w:hAnsi="Times New Roman" w:cs="Times New Roman"/>
        </w:rPr>
        <w:t xml:space="preserve">before diagnosis </w:t>
      </w:r>
      <w:r w:rsidR="7D054391" w:rsidRPr="00477CAE">
        <w:rPr>
          <w:rFonts w:ascii="Times New Roman" w:hAnsi="Times New Roman" w:cs="Times New Roman"/>
        </w:rPr>
        <w:t xml:space="preserve">for presenting symptoms </w:t>
      </w:r>
      <w:r w:rsidR="67AE1437" w:rsidRPr="00477CAE">
        <w:rPr>
          <w:rFonts w:ascii="Times New Roman" w:hAnsi="Times New Roman" w:cs="Times New Roman"/>
        </w:rPr>
        <w:t>and/or post-diagnosis related to their endometriosis</w:t>
      </w:r>
      <w:r w:rsidR="1CBC4784" w:rsidRPr="00477CAE">
        <w:rPr>
          <w:rFonts w:ascii="Times New Roman" w:hAnsi="Times New Roman" w:cs="Times New Roman"/>
        </w:rPr>
        <w:t>,</w:t>
      </w:r>
      <w:r w:rsidRPr="00477CAE">
        <w:rPr>
          <w:rFonts w:ascii="Times New Roman" w:hAnsi="Times New Roman" w:cs="Times New Roman"/>
        </w:rPr>
        <w:t xml:space="preserve"> and their views and perceptions of these interactions. </w:t>
      </w:r>
      <w:r w:rsidR="00C43B7D" w:rsidRPr="00477CAE">
        <w:rPr>
          <w:rFonts w:ascii="Times New Roman" w:hAnsi="Times New Roman" w:cs="Times New Roman"/>
        </w:rPr>
        <w:t xml:space="preserve">It is important to note that whilst the term ‘women with endometriosis’ is used throughout this paper, endometriosis also </w:t>
      </w:r>
      <w:proofErr w:type="gramStart"/>
      <w:r w:rsidR="00C43B7D" w:rsidRPr="00477CAE">
        <w:rPr>
          <w:rFonts w:ascii="Times New Roman" w:hAnsi="Times New Roman" w:cs="Times New Roman"/>
        </w:rPr>
        <w:t xml:space="preserve">impacts  </w:t>
      </w:r>
      <w:r w:rsidR="00C43B7D" w:rsidRPr="00477CAE">
        <w:rPr>
          <w:rFonts w:ascii="Times New Roman" w:hAnsi="Times New Roman" w:cs="Times New Roman"/>
        </w:rPr>
        <w:lastRenderedPageBreak/>
        <w:t>gender</w:t>
      </w:r>
      <w:proofErr w:type="gramEnd"/>
      <w:r w:rsidR="004102F8" w:rsidRPr="00477CAE">
        <w:rPr>
          <w:rFonts w:ascii="Times New Roman" w:hAnsi="Times New Roman" w:cs="Times New Roman"/>
        </w:rPr>
        <w:t>-</w:t>
      </w:r>
      <w:r w:rsidR="00C43B7D" w:rsidRPr="00477CAE">
        <w:rPr>
          <w:rFonts w:ascii="Times New Roman" w:hAnsi="Times New Roman" w:cs="Times New Roman"/>
        </w:rPr>
        <w:t>diverse</w:t>
      </w:r>
      <w:r w:rsidR="004102F8" w:rsidRPr="00477CAE">
        <w:rPr>
          <w:rFonts w:ascii="Times New Roman" w:hAnsi="Times New Roman" w:cs="Times New Roman"/>
        </w:rPr>
        <w:t xml:space="preserve"> individuals. I</w:t>
      </w:r>
      <w:r w:rsidR="00C43B7D" w:rsidRPr="00477CAE">
        <w:rPr>
          <w:rFonts w:ascii="Times New Roman" w:hAnsi="Times New Roman" w:cs="Times New Roman"/>
        </w:rPr>
        <w:t xml:space="preserve">nclusion criteria </w:t>
      </w:r>
      <w:r w:rsidR="004102F8" w:rsidRPr="00477CAE">
        <w:rPr>
          <w:rFonts w:ascii="Times New Roman" w:hAnsi="Times New Roman" w:cs="Times New Roman"/>
        </w:rPr>
        <w:t>were not limited</w:t>
      </w:r>
      <w:r w:rsidR="00C43B7D" w:rsidRPr="00477CAE">
        <w:rPr>
          <w:rFonts w:ascii="Times New Roman" w:hAnsi="Times New Roman" w:cs="Times New Roman"/>
        </w:rPr>
        <w:t xml:space="preserve"> to those who only identified as female. </w:t>
      </w:r>
    </w:p>
    <w:p w14:paraId="7779D8D0" w14:textId="77777777" w:rsidR="00C43B7D" w:rsidRPr="00477CAE" w:rsidRDefault="00C43B7D" w:rsidP="00842C7D">
      <w:pPr>
        <w:spacing w:line="480" w:lineRule="auto"/>
        <w:rPr>
          <w:rFonts w:ascii="Times New Roman" w:hAnsi="Times New Roman" w:cs="Times New Roman"/>
        </w:rPr>
      </w:pPr>
    </w:p>
    <w:p w14:paraId="483B6B27" w14:textId="726CFCB6" w:rsidR="00633387" w:rsidRPr="00477CAE" w:rsidRDefault="6C2E7D5B" w:rsidP="00842C7D">
      <w:pPr>
        <w:spacing w:line="480" w:lineRule="auto"/>
        <w:rPr>
          <w:rFonts w:ascii="Times New Roman" w:hAnsi="Times New Roman" w:cs="Times New Roman"/>
        </w:rPr>
      </w:pPr>
      <w:r w:rsidRPr="00477CAE">
        <w:rPr>
          <w:rFonts w:ascii="Times New Roman" w:hAnsi="Times New Roman" w:cs="Times New Roman"/>
        </w:rPr>
        <w:t xml:space="preserve">Only papers that published qualitative, or mixed methods results, where the qualitative results could be </w:t>
      </w:r>
      <w:r w:rsidR="5950E29F" w:rsidRPr="00477CAE">
        <w:rPr>
          <w:rFonts w:ascii="Times New Roman" w:hAnsi="Times New Roman" w:cs="Times New Roman"/>
        </w:rPr>
        <w:t>distinguish</w:t>
      </w:r>
      <w:r w:rsidR="3B2A8096" w:rsidRPr="00477CAE">
        <w:rPr>
          <w:rFonts w:ascii="Times New Roman" w:hAnsi="Times New Roman" w:cs="Times New Roman"/>
        </w:rPr>
        <w:t>ed</w:t>
      </w:r>
      <w:r w:rsidRPr="00477CAE">
        <w:rPr>
          <w:rFonts w:ascii="Times New Roman" w:hAnsi="Times New Roman" w:cs="Times New Roman"/>
        </w:rPr>
        <w:t>, were included.</w:t>
      </w:r>
      <w:r w:rsidR="1CBC4784" w:rsidRPr="00477CAE">
        <w:rPr>
          <w:rFonts w:ascii="Times New Roman" w:hAnsi="Times New Roman" w:cs="Times New Roman"/>
        </w:rPr>
        <w:t xml:space="preserve"> </w:t>
      </w:r>
      <w:r w:rsidR="2269CD78" w:rsidRPr="00477CAE">
        <w:rPr>
          <w:rFonts w:ascii="Times New Roman" w:hAnsi="Times New Roman" w:cs="Times New Roman"/>
        </w:rPr>
        <w:t>Since t</w:t>
      </w:r>
      <w:r w:rsidR="07F05DC8" w:rsidRPr="00477CAE">
        <w:rPr>
          <w:rFonts w:ascii="Times New Roman" w:hAnsi="Times New Roman" w:cs="Times New Roman"/>
        </w:rPr>
        <w:t xml:space="preserve">his review included international papers,  several alternative terms </w:t>
      </w:r>
      <w:r w:rsidR="4EBBB542" w:rsidRPr="00477CAE">
        <w:rPr>
          <w:rFonts w:ascii="Times New Roman" w:hAnsi="Times New Roman" w:cs="Times New Roman"/>
        </w:rPr>
        <w:t>for primary healthcare professional</w:t>
      </w:r>
      <w:r w:rsidR="00D55F95" w:rsidRPr="00477CAE">
        <w:rPr>
          <w:rFonts w:ascii="Times New Roman" w:hAnsi="Times New Roman" w:cs="Times New Roman"/>
        </w:rPr>
        <w:t>s</w:t>
      </w:r>
      <w:r w:rsidR="07F05DC8" w:rsidRPr="00477CAE">
        <w:rPr>
          <w:rFonts w:ascii="Times New Roman" w:hAnsi="Times New Roman" w:cs="Times New Roman"/>
        </w:rPr>
        <w:t xml:space="preserve"> were included in the search strategy to ensure that all relevant papers were included </w:t>
      </w:r>
      <w:r w:rsidR="7952D5D6" w:rsidRPr="00477CAE">
        <w:rPr>
          <w:rFonts w:ascii="Times New Roman" w:hAnsi="Times New Roman" w:cs="Times New Roman"/>
        </w:rPr>
        <w:t xml:space="preserve">to reflect varied terminology </w:t>
      </w:r>
      <w:r w:rsidR="23F4471F" w:rsidRPr="00477CAE">
        <w:rPr>
          <w:rFonts w:ascii="Times New Roman" w:hAnsi="Times New Roman" w:cs="Times New Roman"/>
        </w:rPr>
        <w:t>between</w:t>
      </w:r>
      <w:r w:rsidR="7952D5D6" w:rsidRPr="00477CAE">
        <w:rPr>
          <w:rFonts w:ascii="Times New Roman" w:hAnsi="Times New Roman" w:cs="Times New Roman"/>
        </w:rPr>
        <w:t xml:space="preserve"> countries (e.g., general practitioner or family doctor) </w:t>
      </w:r>
      <w:r w:rsidR="00424D3E" w:rsidRPr="00477CAE">
        <w:rPr>
          <w:rFonts w:ascii="Times New Roman" w:hAnsi="Times New Roman" w:cs="Times New Roman"/>
        </w:rPr>
        <w:fldChar w:fldCharType="begin">
          <w:fldData xml:space="preserve">PEVuZE5vdGU+PENpdGU+PEF1dGhvcj5KYW1vdWxsZTwvQXV0aG9yPjxZZWFyPjIwMTc8L1llYXI+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</w:fldData>
        </w:fldChar>
      </w:r>
      <w:r w:rsidR="00424D3E" w:rsidRPr="00477CAE">
        <w:rPr>
          <w:rFonts w:ascii="Times New Roman" w:hAnsi="Times New Roman" w:cs="Times New Roman"/>
        </w:rPr>
        <w:instrText xml:space="preserve"> ADDIN EN.CITE </w:instrText>
      </w:r>
      <w:r w:rsidR="00424D3E" w:rsidRPr="00477CAE">
        <w:rPr>
          <w:rFonts w:ascii="Times New Roman" w:hAnsi="Times New Roman" w:cs="Times New Roman"/>
        </w:rPr>
        <w:fldChar w:fldCharType="begin">
          <w:fldData xml:space="preserve">PEVuZE5vdGU+PENpdGU+PEF1dGhvcj5KYW1vdWxsZTwvQXV0aG9yPjxZZWFyPjIwMTc8L1llYXI+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</w:fldData>
        </w:fldChar>
      </w:r>
      <w:r w:rsidR="00424D3E" w:rsidRPr="00477CAE">
        <w:rPr>
          <w:rFonts w:ascii="Times New Roman" w:hAnsi="Times New Roman" w:cs="Times New Roman"/>
        </w:rPr>
        <w:instrText xml:space="preserve"> ADDIN EN.CITE.DATA </w:instrText>
      </w:r>
      <w:r w:rsidR="00424D3E" w:rsidRPr="00477CAE">
        <w:rPr>
          <w:rFonts w:ascii="Times New Roman" w:hAnsi="Times New Roman" w:cs="Times New Roman"/>
        </w:rPr>
      </w:r>
      <w:r w:rsidR="00424D3E" w:rsidRPr="00477CAE">
        <w:rPr>
          <w:rFonts w:ascii="Times New Roman" w:hAnsi="Times New Roman" w:cs="Times New Roman"/>
        </w:rPr>
        <w:fldChar w:fldCharType="end"/>
      </w:r>
      <w:r w:rsidR="00424D3E" w:rsidRPr="00477CAE">
        <w:rPr>
          <w:rFonts w:ascii="Times New Roman" w:hAnsi="Times New Roman" w:cs="Times New Roman"/>
        </w:rPr>
      </w:r>
      <w:r w:rsidR="00424D3E" w:rsidRPr="00477CAE">
        <w:rPr>
          <w:rFonts w:ascii="Times New Roman" w:hAnsi="Times New Roman" w:cs="Times New Roman"/>
        </w:rPr>
        <w:fldChar w:fldCharType="separate"/>
      </w:r>
      <w:r w:rsidR="07F05DC8" w:rsidRPr="00477CAE">
        <w:rPr>
          <w:rFonts w:ascii="Times New Roman" w:hAnsi="Times New Roman" w:cs="Times New Roman"/>
          <w:noProof/>
        </w:rPr>
        <w:t>(Jamoulle et al., 2017)</w:t>
      </w:r>
      <w:r w:rsidR="00424D3E" w:rsidRPr="00477CAE">
        <w:rPr>
          <w:rFonts w:ascii="Times New Roman" w:hAnsi="Times New Roman" w:cs="Times New Roman"/>
        </w:rPr>
        <w:fldChar w:fldCharType="end"/>
      </w:r>
      <w:r w:rsidR="07F05DC8" w:rsidRPr="00477CAE">
        <w:rPr>
          <w:rFonts w:ascii="Times New Roman" w:hAnsi="Times New Roman" w:cs="Times New Roman"/>
        </w:rPr>
        <w:t xml:space="preserve">. </w:t>
      </w:r>
      <w:r w:rsidR="04FEEB87" w:rsidRPr="00477CAE">
        <w:rPr>
          <w:rFonts w:ascii="Times New Roman" w:hAnsi="Times New Roman" w:cs="Times New Roman"/>
        </w:rPr>
        <w:t xml:space="preserve">A decision aid </w:t>
      </w:r>
      <w:r w:rsidR="00D55F95" w:rsidRPr="00477CAE">
        <w:rPr>
          <w:rFonts w:ascii="Times New Roman" w:hAnsi="Times New Roman" w:cs="Times New Roman"/>
        </w:rPr>
        <w:t>tool</w:t>
      </w:r>
      <w:r w:rsidR="04FEEB87" w:rsidRPr="00477CAE">
        <w:rPr>
          <w:rFonts w:ascii="Times New Roman" w:hAnsi="Times New Roman" w:cs="Times New Roman"/>
        </w:rPr>
        <w:t xml:space="preserve"> was designed using the PICO ((P) Patient/Population, (I) Intervention, (C) Comparison, (O) Outcome) framework (Appendix 1) to aid in the screening process </w:t>
      </w:r>
      <w:r w:rsidR="00633387" w:rsidRPr="00477CAE">
        <w:rPr>
          <w:rFonts w:ascii="Times New Roman" w:hAnsi="Times New Roman" w:cs="Times New Roman"/>
        </w:rPr>
        <w:fldChar w:fldCharType="begin">
          <w:fldData xml:space="preserve">PEVuZE5vdGU+PENpdGU+PEF1dGhvcj5NZXRobGV5PC9BdXRob3I+PFllYXI+MjAxNDwvWWVhcj48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</w:fldData>
        </w:fldChar>
      </w:r>
      <w:r w:rsidR="00633387" w:rsidRPr="00477CAE">
        <w:rPr>
          <w:rFonts w:ascii="Times New Roman" w:hAnsi="Times New Roman" w:cs="Times New Roman"/>
        </w:rPr>
        <w:instrText xml:space="preserve"> ADDIN EN.CITE </w:instrText>
      </w:r>
      <w:r w:rsidR="00633387" w:rsidRPr="00477CAE">
        <w:rPr>
          <w:rFonts w:ascii="Times New Roman" w:hAnsi="Times New Roman" w:cs="Times New Roman"/>
        </w:rPr>
        <w:fldChar w:fldCharType="begin">
          <w:fldData xml:space="preserve">PEVuZE5vdGU+PENpdGU+PEF1dGhvcj5NZXRobGV5PC9BdXRob3I+PFllYXI+MjAxNDwvWWVhcj48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</w:fldData>
        </w:fldChar>
      </w:r>
      <w:r w:rsidR="00633387" w:rsidRPr="00477CAE">
        <w:rPr>
          <w:rFonts w:ascii="Times New Roman" w:hAnsi="Times New Roman" w:cs="Times New Roman"/>
        </w:rPr>
        <w:instrText xml:space="preserve"> ADDIN EN.CITE.DATA </w:instrText>
      </w:r>
      <w:r w:rsidR="00633387" w:rsidRPr="00477CAE">
        <w:rPr>
          <w:rFonts w:ascii="Times New Roman" w:hAnsi="Times New Roman" w:cs="Times New Roman"/>
        </w:rPr>
      </w:r>
      <w:r w:rsidR="00633387" w:rsidRPr="00477CAE">
        <w:rPr>
          <w:rFonts w:ascii="Times New Roman" w:hAnsi="Times New Roman" w:cs="Times New Roman"/>
        </w:rPr>
        <w:fldChar w:fldCharType="end"/>
      </w:r>
      <w:r w:rsidR="00633387" w:rsidRPr="00477CAE">
        <w:rPr>
          <w:rFonts w:ascii="Times New Roman" w:hAnsi="Times New Roman" w:cs="Times New Roman"/>
        </w:rPr>
      </w:r>
      <w:r w:rsidR="00633387" w:rsidRPr="00477CAE">
        <w:rPr>
          <w:rFonts w:ascii="Times New Roman" w:hAnsi="Times New Roman" w:cs="Times New Roman"/>
        </w:rPr>
        <w:fldChar w:fldCharType="separate"/>
      </w:r>
      <w:r w:rsidR="04FEEB87" w:rsidRPr="00477CAE">
        <w:rPr>
          <w:rFonts w:ascii="Times New Roman" w:hAnsi="Times New Roman" w:cs="Times New Roman"/>
          <w:noProof/>
        </w:rPr>
        <w:t>(Methley et al., 2014)</w:t>
      </w:r>
      <w:r w:rsidR="00633387" w:rsidRPr="00477CAE">
        <w:rPr>
          <w:rFonts w:ascii="Times New Roman" w:hAnsi="Times New Roman" w:cs="Times New Roman"/>
        </w:rPr>
        <w:fldChar w:fldCharType="end"/>
      </w:r>
      <w:r w:rsidR="04FEEB87" w:rsidRPr="00477CAE">
        <w:rPr>
          <w:rFonts w:ascii="Times New Roman" w:hAnsi="Times New Roman" w:cs="Times New Roman"/>
        </w:rPr>
        <w:t>.</w:t>
      </w:r>
    </w:p>
    <w:p w14:paraId="2A8AA1B8" w14:textId="77777777" w:rsidR="00633387" w:rsidRPr="00477CAE" w:rsidRDefault="00633387" w:rsidP="00842C7D">
      <w:pPr>
        <w:spacing w:line="480" w:lineRule="auto"/>
        <w:rPr>
          <w:rFonts w:ascii="Times New Roman" w:hAnsi="Times New Roman" w:cs="Times New Roman"/>
        </w:rPr>
      </w:pPr>
    </w:p>
    <w:p w14:paraId="0FAFCFE5" w14:textId="3571392C" w:rsidR="00633387" w:rsidRPr="00477CAE" w:rsidRDefault="00633387" w:rsidP="00842C7D">
      <w:pPr>
        <w:spacing w:line="480" w:lineRule="auto"/>
        <w:rPr>
          <w:rFonts w:ascii="Times New Roman" w:hAnsi="Times New Roman" w:cs="Times New Roman"/>
        </w:rPr>
      </w:pPr>
      <w:r w:rsidRPr="00477CAE">
        <w:rPr>
          <w:rFonts w:ascii="Times New Roman" w:hAnsi="Times New Roman" w:cs="Times New Roman"/>
        </w:rPr>
        <w:t>Papers</w:t>
      </w:r>
      <w:r w:rsidR="11C79C91" w:rsidRPr="00477CAE">
        <w:rPr>
          <w:rFonts w:ascii="Times New Roman" w:hAnsi="Times New Roman" w:cs="Times New Roman"/>
        </w:rPr>
        <w:t xml:space="preserve"> including</w:t>
      </w:r>
      <w:r w:rsidRPr="00477CAE">
        <w:rPr>
          <w:rFonts w:ascii="Times New Roman" w:hAnsi="Times New Roman" w:cs="Times New Roman"/>
        </w:rPr>
        <w:t xml:space="preserve"> </w:t>
      </w:r>
      <w:r w:rsidR="566436BD" w:rsidRPr="00477CAE">
        <w:rPr>
          <w:rFonts w:ascii="Times New Roman" w:hAnsi="Times New Roman" w:cs="Times New Roman"/>
        </w:rPr>
        <w:t xml:space="preserve">those without a formal </w:t>
      </w:r>
      <w:r w:rsidR="26D78D7F" w:rsidRPr="00477CAE">
        <w:rPr>
          <w:rFonts w:ascii="Times New Roman" w:hAnsi="Times New Roman" w:cs="Times New Roman"/>
        </w:rPr>
        <w:t xml:space="preserve">clinical </w:t>
      </w:r>
      <w:r w:rsidR="566436BD" w:rsidRPr="00477CAE">
        <w:rPr>
          <w:rFonts w:ascii="Times New Roman" w:hAnsi="Times New Roman" w:cs="Times New Roman"/>
        </w:rPr>
        <w:t>diagnosis of endometriosis</w:t>
      </w:r>
      <w:r w:rsidRPr="00477CAE">
        <w:rPr>
          <w:rFonts w:ascii="Times New Roman" w:hAnsi="Times New Roman" w:cs="Times New Roman"/>
        </w:rPr>
        <w:t xml:space="preserve">, or other participants in combination with those with endometriosis (such as partners or medical professionals), were excluded, unless the data of the experiences of women with </w:t>
      </w:r>
      <w:r w:rsidR="00A43727" w:rsidRPr="00477CAE">
        <w:rPr>
          <w:rFonts w:ascii="Times New Roman" w:hAnsi="Times New Roman" w:cs="Times New Roman"/>
        </w:rPr>
        <w:t xml:space="preserve">diagnosed </w:t>
      </w:r>
      <w:r w:rsidRPr="00477CAE">
        <w:rPr>
          <w:rFonts w:ascii="Times New Roman" w:hAnsi="Times New Roman" w:cs="Times New Roman"/>
        </w:rPr>
        <w:t xml:space="preserve">endometriosis could be separated. </w:t>
      </w:r>
      <w:r w:rsidR="009F5FA4" w:rsidRPr="00477CAE">
        <w:rPr>
          <w:rFonts w:ascii="Times New Roman" w:hAnsi="Times New Roman" w:cs="Times New Roman"/>
        </w:rPr>
        <w:t xml:space="preserve">This decision was made by the research team to ensure that the focus of the review </w:t>
      </w:r>
      <w:r w:rsidR="00712D89" w:rsidRPr="00477CAE">
        <w:rPr>
          <w:rFonts w:ascii="Times New Roman" w:hAnsi="Times New Roman" w:cs="Times New Roman"/>
        </w:rPr>
        <w:t xml:space="preserve">remained on endometriosis, and not on other conditions for which patients may present with similar symptoms. </w:t>
      </w:r>
    </w:p>
    <w:p w14:paraId="22C96DF5" w14:textId="77777777" w:rsidR="00633387" w:rsidRPr="00477CAE" w:rsidRDefault="00633387" w:rsidP="00842C7D">
      <w:pPr>
        <w:pStyle w:val="ListParagraph"/>
        <w:spacing w:line="480" w:lineRule="auto"/>
        <w:rPr>
          <w:rFonts w:ascii="Times New Roman" w:hAnsi="Times New Roman" w:cs="Times New Roman"/>
          <w:b/>
          <w:bCs/>
          <w:u w:val="single"/>
        </w:rPr>
      </w:pPr>
    </w:p>
    <w:p w14:paraId="25E2F5D7" w14:textId="1D8C9C26" w:rsidR="4C14D7AB" w:rsidRPr="00477CAE" w:rsidRDefault="4C14D7AB" w:rsidP="00842C7D">
      <w:pPr>
        <w:pStyle w:val="ListParagraph"/>
        <w:numPr>
          <w:ilvl w:val="1"/>
          <w:numId w:val="2"/>
        </w:numPr>
        <w:spacing w:line="480" w:lineRule="auto"/>
        <w:rPr>
          <w:rFonts w:ascii="Times New Roman" w:hAnsi="Times New Roman" w:cs="Times New Roman"/>
          <w:b/>
          <w:bCs/>
          <w:u w:val="single"/>
        </w:rPr>
      </w:pPr>
      <w:r w:rsidRPr="00477CAE">
        <w:rPr>
          <w:rFonts w:ascii="Times New Roman" w:hAnsi="Times New Roman" w:cs="Times New Roman"/>
          <w:b/>
          <w:bCs/>
          <w:u w:val="single"/>
        </w:rPr>
        <w:t xml:space="preserve">Search Strategy &amp; </w:t>
      </w:r>
      <w:r w:rsidR="00633387" w:rsidRPr="00477CAE">
        <w:rPr>
          <w:rFonts w:ascii="Times New Roman" w:hAnsi="Times New Roman" w:cs="Times New Roman"/>
          <w:b/>
          <w:bCs/>
          <w:u w:val="single"/>
        </w:rPr>
        <w:t>Study selection</w:t>
      </w:r>
    </w:p>
    <w:p w14:paraId="30CBB56E" w14:textId="6F5A846D" w:rsidR="1F4E7A84" w:rsidRPr="00477CAE" w:rsidRDefault="1F4E7A84" w:rsidP="00842C7D">
      <w:pPr>
        <w:spacing w:line="480" w:lineRule="auto"/>
        <w:rPr>
          <w:rFonts w:ascii="Times New Roman" w:hAnsi="Times New Roman" w:cs="Times New Roman"/>
          <w:b/>
          <w:bCs/>
          <w:u w:val="single"/>
        </w:rPr>
      </w:pPr>
    </w:p>
    <w:p w14:paraId="484D5B18" w14:textId="1E18A527" w:rsidR="00633387" w:rsidRPr="00477CAE" w:rsidRDefault="2DE5AD73" w:rsidP="00842C7D">
      <w:pPr>
        <w:spacing w:line="480" w:lineRule="auto"/>
        <w:rPr>
          <w:rFonts w:ascii="Times New Roman" w:hAnsi="Times New Roman" w:cs="Times New Roman"/>
        </w:rPr>
      </w:pPr>
      <w:r w:rsidRPr="00477CAE">
        <w:rPr>
          <w:rFonts w:ascii="Times New Roman" w:hAnsi="Times New Roman" w:cs="Times New Roman"/>
        </w:rPr>
        <w:t>A</w:t>
      </w:r>
      <w:r w:rsidR="151CD028" w:rsidRPr="00477CAE">
        <w:rPr>
          <w:rFonts w:ascii="Times New Roman" w:hAnsi="Times New Roman" w:cs="Times New Roman"/>
        </w:rPr>
        <w:t>n initial exploratory</w:t>
      </w:r>
      <w:r w:rsidRPr="00477CAE">
        <w:rPr>
          <w:rFonts w:ascii="Times New Roman" w:hAnsi="Times New Roman" w:cs="Times New Roman"/>
        </w:rPr>
        <w:t xml:space="preserve"> search provided an overview of the literature and identified relevant search terms for a systematic review</w:t>
      </w:r>
      <w:r w:rsidR="345C763E" w:rsidRPr="00477CAE">
        <w:rPr>
          <w:rFonts w:ascii="Times New Roman" w:hAnsi="Times New Roman" w:cs="Times New Roman"/>
        </w:rPr>
        <w:t xml:space="preserve">. The </w:t>
      </w:r>
      <w:r w:rsidR="38982D7F" w:rsidRPr="00477CAE">
        <w:rPr>
          <w:rFonts w:ascii="Times New Roman" w:hAnsi="Times New Roman" w:cs="Times New Roman"/>
        </w:rPr>
        <w:t>Cochrane</w:t>
      </w:r>
      <w:r w:rsidR="345C763E" w:rsidRPr="00477CAE">
        <w:rPr>
          <w:rFonts w:ascii="Times New Roman" w:hAnsi="Times New Roman" w:cs="Times New Roman"/>
        </w:rPr>
        <w:t xml:space="preserve"> Library and PROSPERO were also searched to identify systematic reviews on the topic using key terms related to endometriosis and interactions with</w:t>
      </w:r>
      <w:r w:rsidR="08614E0E" w:rsidRPr="00477CAE">
        <w:rPr>
          <w:rFonts w:ascii="Times New Roman" w:hAnsi="Times New Roman" w:cs="Times New Roman"/>
        </w:rPr>
        <w:t xml:space="preserve"> primary</w:t>
      </w:r>
      <w:r w:rsidR="345C763E" w:rsidRPr="00477CAE">
        <w:rPr>
          <w:rFonts w:ascii="Times New Roman" w:hAnsi="Times New Roman" w:cs="Times New Roman"/>
        </w:rPr>
        <w:t xml:space="preserve"> healthcare </w:t>
      </w:r>
      <w:r w:rsidR="577A52AA" w:rsidRPr="00477CAE">
        <w:rPr>
          <w:rFonts w:ascii="Times New Roman" w:hAnsi="Times New Roman" w:cs="Times New Roman"/>
        </w:rPr>
        <w:t>professionals and</w:t>
      </w:r>
      <w:r w:rsidR="4AFFE5BB" w:rsidRPr="00477CAE">
        <w:rPr>
          <w:rFonts w:ascii="Times New Roman" w:hAnsi="Times New Roman" w:cs="Times New Roman"/>
        </w:rPr>
        <w:t xml:space="preserve"> ensure this review did not repeat </w:t>
      </w:r>
      <w:r w:rsidR="4AFFE5BB" w:rsidRPr="00477CAE">
        <w:rPr>
          <w:rFonts w:ascii="Times New Roman" w:hAnsi="Times New Roman" w:cs="Times New Roman"/>
        </w:rPr>
        <w:lastRenderedPageBreak/>
        <w:t xml:space="preserve">any previously published or ongoing reviews. </w:t>
      </w:r>
      <w:r w:rsidR="10E570C5" w:rsidRPr="00477CAE">
        <w:rPr>
          <w:rFonts w:ascii="Times New Roman" w:hAnsi="Times New Roman" w:cs="Times New Roman"/>
        </w:rPr>
        <w:t>The University of Nottingham Research Librarian Team aided in the finalisation of searc</w:t>
      </w:r>
      <w:r w:rsidR="5A86404E" w:rsidRPr="00477CAE">
        <w:rPr>
          <w:rFonts w:ascii="Times New Roman" w:hAnsi="Times New Roman" w:cs="Times New Roman"/>
        </w:rPr>
        <w:t xml:space="preserve">h terms.  </w:t>
      </w:r>
    </w:p>
    <w:p w14:paraId="3E327720" w14:textId="65F25796" w:rsidR="1F4E7A84" w:rsidRPr="00477CAE" w:rsidRDefault="1F4E7A84" w:rsidP="00842C7D">
      <w:pPr>
        <w:spacing w:line="480" w:lineRule="auto"/>
        <w:rPr>
          <w:rFonts w:ascii="Times New Roman" w:hAnsi="Times New Roman" w:cs="Times New Roman"/>
        </w:rPr>
      </w:pPr>
    </w:p>
    <w:p w14:paraId="4D226FF5" w14:textId="40419659" w:rsidR="00633387" w:rsidRPr="00477CAE" w:rsidRDefault="00633387" w:rsidP="00842C7D">
      <w:pPr>
        <w:spacing w:line="480" w:lineRule="auto"/>
        <w:rPr>
          <w:rFonts w:ascii="Times New Roman" w:hAnsi="Times New Roman" w:cs="Times New Roman"/>
        </w:rPr>
      </w:pPr>
      <w:r w:rsidRPr="00477CAE">
        <w:rPr>
          <w:rFonts w:ascii="Times New Roman" w:hAnsi="Times New Roman" w:cs="Times New Roman"/>
        </w:rPr>
        <w:t xml:space="preserve">Six electronic databases were searched from their respective inception dates to March </w:t>
      </w:r>
      <w:r w:rsidR="00C736E9" w:rsidRPr="00477CAE">
        <w:rPr>
          <w:rFonts w:ascii="Times New Roman" w:hAnsi="Times New Roman" w:cs="Times New Roman"/>
        </w:rPr>
        <w:t>2024:</w:t>
      </w:r>
      <w:r w:rsidRPr="00477CAE">
        <w:rPr>
          <w:rFonts w:ascii="Times New Roman" w:hAnsi="Times New Roman" w:cs="Times New Roman"/>
        </w:rPr>
        <w:t xml:space="preserve"> CINAHL, MEDLINE, Embase, PubMed, Scopus and PsycINFO. </w:t>
      </w:r>
      <w:r w:rsidR="5698A6F3" w:rsidRPr="00477CAE">
        <w:rPr>
          <w:rFonts w:ascii="Times New Roman" w:hAnsi="Times New Roman" w:cs="Times New Roman"/>
        </w:rPr>
        <w:t xml:space="preserve">A full list of search terms for each database can be found in Appendix </w:t>
      </w:r>
      <w:r w:rsidR="6B65B595" w:rsidRPr="00477CAE">
        <w:rPr>
          <w:rFonts w:ascii="Times New Roman" w:hAnsi="Times New Roman" w:cs="Times New Roman"/>
        </w:rPr>
        <w:t>2</w:t>
      </w:r>
      <w:r w:rsidR="5698A6F3" w:rsidRPr="00477CAE">
        <w:rPr>
          <w:rFonts w:ascii="Times New Roman" w:hAnsi="Times New Roman" w:cs="Times New Roman"/>
        </w:rPr>
        <w:t xml:space="preserve">. </w:t>
      </w:r>
      <w:r w:rsidRPr="00477CAE">
        <w:rPr>
          <w:rFonts w:ascii="Times New Roman" w:hAnsi="Times New Roman" w:cs="Times New Roman"/>
        </w:rPr>
        <w:t>The reference lists of included studies were also screened for additional studies. All studies were imported into Rayyan software and duplicates were removed</w:t>
      </w:r>
      <w:r w:rsidR="00F671E4" w:rsidRPr="00477CAE">
        <w:rPr>
          <w:rFonts w:ascii="Times New Roman" w:hAnsi="Times New Roman" w:cs="Times New Roman"/>
        </w:rPr>
        <w:t xml:space="preserve"> </w:t>
      </w:r>
      <w:r w:rsidRPr="00477CAE">
        <w:rPr>
          <w:rFonts w:ascii="Times New Roman" w:hAnsi="Times New Roman" w:cs="Times New Roman"/>
        </w:rPr>
        <w:fldChar w:fldCharType="begin"/>
      </w:r>
      <w:r w:rsidRPr="00477CAE">
        <w:rPr>
          <w:rFonts w:ascii="Times New Roman" w:hAnsi="Times New Roman" w:cs="Times New Roman"/>
        </w:rPr>
        <w:instrText xml:space="preserve"> ADDIN EN.CITE &lt;EndNote&gt;&lt;Cite&gt;&lt;Author&gt;Ouzzani&lt;/Author&gt;&lt;Year&gt;2016&lt;/Year&gt;&lt;RecNum&gt;208&lt;/RecNum&gt;&lt;DisplayText&gt;(Ouzzani et al., 2016)&lt;/DisplayText&gt;&lt;record&gt;&lt;rec-number&gt;208&lt;/rec-number&gt;&lt;foreign-keys&gt;&lt;key app="EN" db-id="5ttxx52au90vs5edfx2ptxa9a20v20sxrrxv" timestamp="1744741400"&gt;208&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pub-dates&gt;&lt;date&gt;2016/12/05&lt;/date&gt;&lt;/pub-dates&gt;&lt;/dates&gt;&lt;isbn&gt;2046-4053&lt;/isbn&gt;&lt;urls&gt;&lt;related-urls&gt;&lt;url&gt;https://doi.org/10.1186/s13643-016-0384-4&lt;/url&gt;&lt;/related-urls&gt;&lt;/urls&gt;&lt;electronic-resource-num&gt;10.1186/s13643-016-0384-4&lt;/electronic-resource-num&gt;&lt;/record&gt;&lt;/Cite&gt;&lt;/EndNote&gt;</w:instrText>
      </w:r>
      <w:r w:rsidRPr="00477CAE">
        <w:rPr>
          <w:rFonts w:ascii="Times New Roman" w:hAnsi="Times New Roman" w:cs="Times New Roman"/>
        </w:rPr>
        <w:fldChar w:fldCharType="separate"/>
      </w:r>
      <w:r w:rsidR="00CB162B" w:rsidRPr="00477CAE">
        <w:rPr>
          <w:rFonts w:ascii="Times New Roman" w:hAnsi="Times New Roman" w:cs="Times New Roman"/>
          <w:noProof/>
        </w:rPr>
        <w:t>(Ouzzani et al., 2016)</w:t>
      </w:r>
      <w:r w:rsidRPr="00477CAE">
        <w:rPr>
          <w:rFonts w:ascii="Times New Roman" w:hAnsi="Times New Roman" w:cs="Times New Roman"/>
        </w:rPr>
        <w:fldChar w:fldCharType="end"/>
      </w:r>
      <w:r w:rsidRPr="00477CAE">
        <w:rPr>
          <w:rFonts w:ascii="Times New Roman" w:hAnsi="Times New Roman" w:cs="Times New Roman"/>
        </w:rPr>
        <w:t xml:space="preserve">. Titles and abstracts were </w:t>
      </w:r>
      <w:r w:rsidR="241C1E69" w:rsidRPr="00477CAE">
        <w:rPr>
          <w:rFonts w:ascii="Times New Roman" w:hAnsi="Times New Roman" w:cs="Times New Roman"/>
        </w:rPr>
        <w:t xml:space="preserve">double </w:t>
      </w:r>
      <w:r w:rsidRPr="00477CAE">
        <w:rPr>
          <w:rFonts w:ascii="Times New Roman" w:hAnsi="Times New Roman" w:cs="Times New Roman"/>
        </w:rPr>
        <w:t xml:space="preserve">screened against the eligibility criteria. </w:t>
      </w:r>
      <w:r w:rsidR="1B8A11D5" w:rsidRPr="00477CAE">
        <w:rPr>
          <w:rFonts w:ascii="Times New Roman" w:hAnsi="Times New Roman" w:cs="Times New Roman"/>
        </w:rPr>
        <w:t>SH screened all title</w:t>
      </w:r>
      <w:r w:rsidR="7C109A2A" w:rsidRPr="00477CAE">
        <w:rPr>
          <w:rFonts w:ascii="Times New Roman" w:hAnsi="Times New Roman" w:cs="Times New Roman"/>
        </w:rPr>
        <w:t>s</w:t>
      </w:r>
      <w:r w:rsidR="1B8A11D5" w:rsidRPr="00477CAE">
        <w:rPr>
          <w:rFonts w:ascii="Times New Roman" w:hAnsi="Times New Roman" w:cs="Times New Roman"/>
        </w:rPr>
        <w:t xml:space="preserve"> and abstracts</w:t>
      </w:r>
      <w:r w:rsidR="5905FFA8" w:rsidRPr="00477CAE">
        <w:rPr>
          <w:rFonts w:ascii="Times New Roman" w:hAnsi="Times New Roman" w:cs="Times New Roman"/>
        </w:rPr>
        <w:t xml:space="preserve">, and </w:t>
      </w:r>
      <w:r w:rsidR="4F5E6A29" w:rsidRPr="00477CAE">
        <w:rPr>
          <w:rFonts w:ascii="Times New Roman" w:hAnsi="Times New Roman" w:cs="Times New Roman"/>
        </w:rPr>
        <w:t>i</w:t>
      </w:r>
      <w:r w:rsidR="0F916945" w:rsidRPr="00477CAE">
        <w:rPr>
          <w:rFonts w:ascii="Times New Roman" w:hAnsi="Times New Roman" w:cs="Times New Roman"/>
        </w:rPr>
        <w:t xml:space="preserve">ndependent </w:t>
      </w:r>
      <w:r w:rsidR="69639FC4" w:rsidRPr="00477CAE">
        <w:rPr>
          <w:rFonts w:ascii="Times New Roman" w:hAnsi="Times New Roman" w:cs="Times New Roman"/>
        </w:rPr>
        <w:t>second screening</w:t>
      </w:r>
      <w:r w:rsidR="3EE6D16F" w:rsidRPr="00477CAE">
        <w:rPr>
          <w:rFonts w:ascii="Times New Roman" w:hAnsi="Times New Roman" w:cs="Times New Roman"/>
        </w:rPr>
        <w:t xml:space="preserve"> was cond</w:t>
      </w:r>
      <w:r w:rsidR="23DEFB3A" w:rsidRPr="00477CAE">
        <w:rPr>
          <w:rFonts w:ascii="Times New Roman" w:hAnsi="Times New Roman" w:cs="Times New Roman"/>
        </w:rPr>
        <w:t>u</w:t>
      </w:r>
      <w:r w:rsidR="3EE6D16F" w:rsidRPr="00477CAE">
        <w:rPr>
          <w:rFonts w:ascii="Times New Roman" w:hAnsi="Times New Roman" w:cs="Times New Roman"/>
        </w:rPr>
        <w:t xml:space="preserve">cted by </w:t>
      </w:r>
      <w:r w:rsidR="1B8A11D5" w:rsidRPr="00477CAE">
        <w:rPr>
          <w:rFonts w:ascii="Times New Roman" w:hAnsi="Times New Roman" w:cs="Times New Roman"/>
        </w:rPr>
        <w:t>MB, L</w:t>
      </w:r>
      <w:r w:rsidR="4EAE7BA2" w:rsidRPr="00477CAE">
        <w:rPr>
          <w:rFonts w:ascii="Times New Roman" w:hAnsi="Times New Roman" w:cs="Times New Roman"/>
        </w:rPr>
        <w:t>J</w:t>
      </w:r>
      <w:r w:rsidR="1B8A11D5" w:rsidRPr="00477CAE">
        <w:rPr>
          <w:rFonts w:ascii="Times New Roman" w:hAnsi="Times New Roman" w:cs="Times New Roman"/>
        </w:rPr>
        <w:t>T, and N</w:t>
      </w:r>
      <w:r w:rsidR="013348C3" w:rsidRPr="00477CAE">
        <w:rPr>
          <w:rFonts w:ascii="Times New Roman" w:hAnsi="Times New Roman" w:cs="Times New Roman"/>
        </w:rPr>
        <w:t xml:space="preserve">Q </w:t>
      </w:r>
      <w:r w:rsidR="13E5CFDF" w:rsidRPr="00477CAE">
        <w:rPr>
          <w:rFonts w:ascii="Times New Roman" w:hAnsi="Times New Roman" w:cs="Times New Roman"/>
        </w:rPr>
        <w:t>with</w:t>
      </w:r>
      <w:r w:rsidR="013348C3" w:rsidRPr="00477CAE">
        <w:rPr>
          <w:rFonts w:ascii="Times New Roman" w:hAnsi="Times New Roman" w:cs="Times New Roman"/>
        </w:rPr>
        <w:t xml:space="preserve"> 30%</w:t>
      </w:r>
      <w:r w:rsidR="0F7A7E6E" w:rsidRPr="00477CAE">
        <w:rPr>
          <w:rFonts w:ascii="Times New Roman" w:hAnsi="Times New Roman" w:cs="Times New Roman"/>
        </w:rPr>
        <w:t xml:space="preserve"> each</w:t>
      </w:r>
      <w:r w:rsidR="013348C3" w:rsidRPr="00477CAE">
        <w:rPr>
          <w:rFonts w:ascii="Times New Roman" w:hAnsi="Times New Roman" w:cs="Times New Roman"/>
        </w:rPr>
        <w:t>,</w:t>
      </w:r>
      <w:r w:rsidR="2C68FBA9" w:rsidRPr="00477CAE">
        <w:rPr>
          <w:rFonts w:ascii="Times New Roman" w:hAnsi="Times New Roman" w:cs="Times New Roman"/>
        </w:rPr>
        <w:t xml:space="preserve"> and</w:t>
      </w:r>
      <w:r w:rsidR="013348C3" w:rsidRPr="00477CAE">
        <w:rPr>
          <w:rFonts w:ascii="Times New Roman" w:hAnsi="Times New Roman" w:cs="Times New Roman"/>
        </w:rPr>
        <w:t xml:space="preserve"> KR </w:t>
      </w:r>
      <w:r w:rsidR="26C7625B" w:rsidRPr="00477CAE">
        <w:rPr>
          <w:rFonts w:ascii="Times New Roman" w:hAnsi="Times New Roman" w:cs="Times New Roman"/>
        </w:rPr>
        <w:t>with</w:t>
      </w:r>
      <w:r w:rsidR="013348C3" w:rsidRPr="00477CAE">
        <w:rPr>
          <w:rFonts w:ascii="Times New Roman" w:hAnsi="Times New Roman" w:cs="Times New Roman"/>
        </w:rPr>
        <w:t xml:space="preserve"> the remaining 10%. </w:t>
      </w:r>
      <w:r w:rsidRPr="00477CAE">
        <w:rPr>
          <w:rFonts w:ascii="Times New Roman" w:hAnsi="Times New Roman" w:cs="Times New Roman"/>
        </w:rPr>
        <w:t xml:space="preserve">Full texts of potentially relevant articles were then obtained and </w:t>
      </w:r>
      <w:r w:rsidR="33381613" w:rsidRPr="00477CAE">
        <w:rPr>
          <w:rFonts w:ascii="Times New Roman" w:hAnsi="Times New Roman" w:cs="Times New Roman"/>
        </w:rPr>
        <w:t>double screened</w:t>
      </w:r>
      <w:r w:rsidRPr="00477CAE">
        <w:rPr>
          <w:rFonts w:ascii="Times New Roman" w:hAnsi="Times New Roman" w:cs="Times New Roman"/>
        </w:rPr>
        <w:t>.</w:t>
      </w:r>
      <w:r w:rsidR="2A1F4377" w:rsidRPr="00477CAE">
        <w:rPr>
          <w:rFonts w:ascii="Times New Roman" w:hAnsi="Times New Roman" w:cs="Times New Roman"/>
        </w:rPr>
        <w:t xml:space="preserve"> </w:t>
      </w:r>
      <w:r w:rsidR="00FFB668" w:rsidRPr="00477CAE">
        <w:rPr>
          <w:rFonts w:ascii="Times New Roman" w:hAnsi="Times New Roman" w:cs="Times New Roman"/>
        </w:rPr>
        <w:t xml:space="preserve">SH screened all full-texts, and the rest of the research team </w:t>
      </w:r>
      <w:r w:rsidR="183C56DB" w:rsidRPr="00477CAE">
        <w:rPr>
          <w:rFonts w:ascii="Times New Roman" w:hAnsi="Times New Roman" w:cs="Times New Roman"/>
        </w:rPr>
        <w:t xml:space="preserve">independently </w:t>
      </w:r>
      <w:r w:rsidR="00FFB668" w:rsidRPr="00477CAE">
        <w:rPr>
          <w:rFonts w:ascii="Times New Roman" w:hAnsi="Times New Roman" w:cs="Times New Roman"/>
        </w:rPr>
        <w:t>screened 25% each.</w:t>
      </w:r>
      <w:r w:rsidRPr="00477CAE">
        <w:rPr>
          <w:rFonts w:ascii="Times New Roman" w:hAnsi="Times New Roman" w:cs="Times New Roman"/>
        </w:rPr>
        <w:t xml:space="preserve"> Those that failed to meet the inclusion criteria were excluded. </w:t>
      </w:r>
      <w:r w:rsidR="267CDA95" w:rsidRPr="00477CAE">
        <w:rPr>
          <w:rFonts w:ascii="Times New Roman" w:hAnsi="Times New Roman" w:cs="Times New Roman"/>
        </w:rPr>
        <w:t>A</w:t>
      </w:r>
      <w:r w:rsidRPr="00477CAE">
        <w:rPr>
          <w:rFonts w:ascii="Times New Roman" w:hAnsi="Times New Roman" w:cs="Times New Roman"/>
        </w:rPr>
        <w:t xml:space="preserve">ny discrepancies </w:t>
      </w:r>
      <w:r w:rsidR="64949730" w:rsidRPr="00477CAE">
        <w:rPr>
          <w:rFonts w:ascii="Times New Roman" w:hAnsi="Times New Roman" w:cs="Times New Roman"/>
        </w:rPr>
        <w:t xml:space="preserve">between the </w:t>
      </w:r>
      <w:r w:rsidR="490869FF" w:rsidRPr="00477CAE">
        <w:rPr>
          <w:rFonts w:ascii="Times New Roman" w:hAnsi="Times New Roman" w:cs="Times New Roman"/>
        </w:rPr>
        <w:t>two</w:t>
      </w:r>
      <w:r w:rsidR="64949730" w:rsidRPr="00477CAE">
        <w:rPr>
          <w:rFonts w:ascii="Times New Roman" w:hAnsi="Times New Roman" w:cs="Times New Roman"/>
        </w:rPr>
        <w:t xml:space="preserve"> independent screeners at title/abstract and full-text stages </w:t>
      </w:r>
      <w:r w:rsidRPr="00477CAE">
        <w:rPr>
          <w:rFonts w:ascii="Times New Roman" w:hAnsi="Times New Roman" w:cs="Times New Roman"/>
        </w:rPr>
        <w:t>were resolved through discussion</w:t>
      </w:r>
      <w:r w:rsidR="6E4BBF18" w:rsidRPr="00477CAE">
        <w:rPr>
          <w:rFonts w:ascii="Times New Roman" w:hAnsi="Times New Roman" w:cs="Times New Roman"/>
        </w:rPr>
        <w:t xml:space="preserve"> between SH and the other reviewer</w:t>
      </w:r>
      <w:r w:rsidR="55B3EA58" w:rsidRPr="00477CAE">
        <w:rPr>
          <w:rFonts w:ascii="Times New Roman" w:hAnsi="Times New Roman" w:cs="Times New Roman"/>
        </w:rPr>
        <w:t>, with a third reviewer involved if further resolution was needed</w:t>
      </w:r>
      <w:r w:rsidR="6E4BBF18" w:rsidRPr="00477CAE">
        <w:rPr>
          <w:rFonts w:ascii="Times New Roman" w:hAnsi="Times New Roman" w:cs="Times New Roman"/>
        </w:rPr>
        <w:t xml:space="preserve">. </w:t>
      </w:r>
    </w:p>
    <w:p w14:paraId="0A45CBA2" w14:textId="77777777" w:rsidR="00633387" w:rsidRPr="00477CAE" w:rsidRDefault="00633387" w:rsidP="00842C7D">
      <w:pPr>
        <w:pStyle w:val="ListParagraph"/>
        <w:spacing w:line="480" w:lineRule="auto"/>
        <w:ind w:left="1100"/>
        <w:rPr>
          <w:rFonts w:ascii="Times New Roman" w:hAnsi="Times New Roman" w:cs="Times New Roman"/>
          <w:b/>
          <w:bCs/>
          <w:u w:val="single"/>
        </w:rPr>
      </w:pPr>
    </w:p>
    <w:p w14:paraId="0FCB1374" w14:textId="4871BA2C" w:rsidR="00633387" w:rsidRPr="00477CAE" w:rsidRDefault="00633387" w:rsidP="00842C7D">
      <w:pPr>
        <w:pStyle w:val="ListParagraph"/>
        <w:numPr>
          <w:ilvl w:val="1"/>
          <w:numId w:val="2"/>
        </w:numPr>
        <w:spacing w:line="480" w:lineRule="auto"/>
        <w:rPr>
          <w:rFonts w:ascii="Times New Roman" w:hAnsi="Times New Roman" w:cs="Times New Roman"/>
          <w:b/>
          <w:bCs/>
          <w:u w:val="single"/>
        </w:rPr>
      </w:pPr>
      <w:r w:rsidRPr="00477CAE">
        <w:rPr>
          <w:rFonts w:ascii="Times New Roman" w:hAnsi="Times New Roman" w:cs="Times New Roman"/>
          <w:b/>
          <w:bCs/>
          <w:u w:val="single"/>
        </w:rPr>
        <w:t xml:space="preserve"> Quality Appraisal</w:t>
      </w:r>
    </w:p>
    <w:p w14:paraId="099071E0" w14:textId="77777777" w:rsidR="00633387" w:rsidRPr="00477CAE" w:rsidRDefault="00633387" w:rsidP="00842C7D">
      <w:pPr>
        <w:spacing w:line="480" w:lineRule="auto"/>
        <w:rPr>
          <w:rFonts w:ascii="Times New Roman" w:hAnsi="Times New Roman" w:cs="Times New Roman"/>
          <w:b/>
          <w:bCs/>
          <w:u w:val="single"/>
        </w:rPr>
      </w:pPr>
    </w:p>
    <w:p w14:paraId="76C21F4A" w14:textId="42323D27" w:rsidR="00633387" w:rsidRPr="00477CAE" w:rsidRDefault="6C2E7D5B" w:rsidP="00842C7D">
      <w:pPr>
        <w:spacing w:line="480" w:lineRule="auto"/>
        <w:rPr>
          <w:rFonts w:ascii="Times New Roman" w:hAnsi="Times New Roman" w:cs="Times New Roman"/>
        </w:rPr>
      </w:pPr>
      <w:r w:rsidRPr="00477CAE">
        <w:rPr>
          <w:rFonts w:ascii="Times New Roman" w:hAnsi="Times New Roman" w:cs="Times New Roman"/>
        </w:rPr>
        <w:t xml:space="preserve">All studies were assessed for quality using the Critical Appraisal Skills Programme (CASP) tool for qualitative research </w:t>
      </w:r>
      <w:r w:rsidR="00633387" w:rsidRPr="00477CAE">
        <w:rPr>
          <w:rFonts w:ascii="Times New Roman" w:hAnsi="Times New Roman" w:cs="Times New Roman"/>
        </w:rPr>
        <w:fldChar w:fldCharType="begin"/>
      </w:r>
      <w:r w:rsidR="00633387" w:rsidRPr="00477CAE">
        <w:rPr>
          <w:rFonts w:ascii="Times New Roman" w:hAnsi="Times New Roman" w:cs="Times New Roman"/>
        </w:rPr>
        <w:instrText xml:space="preserve"> ADDIN EN.CITE &lt;EndNote&gt;&lt;Cite&gt;&lt;Author&gt;Long&lt;/Author&gt;&lt;Year&gt;2020&lt;/Year&gt;&lt;RecNum&gt;180&lt;/RecNum&gt;&lt;DisplayText&gt;(Long et al., 2020)&lt;/DisplayText&gt;&lt;record&gt;&lt;rec-number&gt;180&lt;/rec-number&gt;&lt;foreign-keys&gt;&lt;key app="EN" db-id="5ttxx52au90vs5edfx2ptxa9a20v20sxrrxv" timestamp="1739287210"&gt;180&lt;/key&gt;&lt;/foreign-keys&gt;&lt;ref-type name="Journal Article"&gt;17&lt;/ref-type&gt;&lt;contributors&gt;&lt;authors&gt;&lt;author&gt;Long, Hannah A&lt;/author&gt;&lt;author&gt;French, David P&lt;/author&gt;&lt;author&gt;Brooks, Joanna M&lt;/author&gt;&lt;/authors&gt;&lt;/contributors&gt;&lt;titles&gt;&lt;title&gt;Optimising the value of the critical appraisal skills programme (CASP) tool for quality appraisal in qualitative evidence synthesis&lt;/title&gt;&lt;secondary-title&gt;Research Methods in Medicine &amp;amp; Health Sciences&lt;/secondary-title&gt;&lt;/titles&gt;&lt;periodical&gt;&lt;full-title&gt;Research Methods in Medicine &amp;amp; Health Sciences&lt;/full-title&gt;&lt;/periodical&gt;&lt;pages&gt;31-42&lt;/pages&gt;&lt;volume&gt;1&lt;/volume&gt;&lt;number&gt;1&lt;/number&gt;&lt;keywords&gt;&lt;keyword&gt;Qualitative evidence synthesis,systematic review,critical appraisal,quality appraisal,Critical Appraisal Skills Programme&lt;/keyword&gt;&lt;/keywords&gt;&lt;dates&gt;&lt;year&gt;2020&lt;/year&gt;&lt;/dates&gt;&lt;urls&gt;&lt;related-urls&gt;&lt;url&gt;https://journals.sagepub.com/doi/abs/10.1177/2632084320947559&lt;/url&gt;&lt;/related-urls&gt;&lt;/urls&gt;&lt;electronic-resource-num&gt;10.1177/2632084320947559&lt;/electronic-resource-num&gt;&lt;/record&gt;&lt;/Cite&gt;&lt;/EndNote&gt;</w:instrText>
      </w:r>
      <w:r w:rsidR="00633387" w:rsidRPr="00477CAE">
        <w:rPr>
          <w:rFonts w:ascii="Times New Roman" w:hAnsi="Times New Roman" w:cs="Times New Roman"/>
        </w:rPr>
        <w:fldChar w:fldCharType="separate"/>
      </w:r>
      <w:r w:rsidR="0B303A6F" w:rsidRPr="00477CAE">
        <w:rPr>
          <w:rFonts w:ascii="Times New Roman" w:hAnsi="Times New Roman" w:cs="Times New Roman"/>
          <w:noProof/>
        </w:rPr>
        <w:t>(Long et al., 2020)</w:t>
      </w:r>
      <w:r w:rsidR="00633387" w:rsidRPr="00477CAE">
        <w:rPr>
          <w:rFonts w:ascii="Times New Roman" w:hAnsi="Times New Roman" w:cs="Times New Roman"/>
        </w:rPr>
        <w:fldChar w:fldCharType="end"/>
      </w:r>
      <w:r w:rsidRPr="00477CAE">
        <w:rPr>
          <w:rFonts w:ascii="Times New Roman" w:hAnsi="Times New Roman" w:cs="Times New Roman"/>
        </w:rPr>
        <w:t xml:space="preserve">. The toolkit consists of 10 questions that were used to assess the study’s rigor, relevance, appropriateness of research design, methods of data collection, and analysis, as well as ethical considerations. Studies were not excluded based on the quality assessment, but the CASP checklist was used to inform the overall </w:t>
      </w:r>
      <w:r w:rsidRPr="00477CAE">
        <w:rPr>
          <w:rFonts w:ascii="Times New Roman" w:hAnsi="Times New Roman" w:cs="Times New Roman"/>
        </w:rPr>
        <w:lastRenderedPageBreak/>
        <w:t xml:space="preserve">assessment of the strength of the evidence presented in the review </w:t>
      </w:r>
      <w:r w:rsidR="00633387" w:rsidRPr="00477CAE">
        <w:rPr>
          <w:rFonts w:ascii="Times New Roman" w:hAnsi="Times New Roman" w:cs="Times New Roman"/>
        </w:rPr>
        <w:fldChar w:fldCharType="begin"/>
      </w:r>
      <w:r w:rsidR="00633387" w:rsidRPr="00477CAE">
        <w:rPr>
          <w:rFonts w:ascii="Times New Roman" w:hAnsi="Times New Roman" w:cs="Times New Roman"/>
        </w:rPr>
        <w:instrText xml:space="preserve"> ADDIN EN.CITE &lt;EndNote&gt;&lt;Cite&gt;&lt;Author&gt;Walsh&lt;/Author&gt;&lt;Year&gt;2005&lt;/Year&gt;&lt;RecNum&gt;195&lt;/RecNum&gt;&lt;DisplayText&gt;(Walsh &amp;amp; Downe, 2005)&lt;/DisplayText&gt;&lt;record&gt;&lt;rec-number&gt;195&lt;/rec-number&gt;&lt;foreign-keys&gt;&lt;key app="EN" db-id="5ttxx52au90vs5edfx2ptxa9a20v20sxrrxv" timestamp="1741717083"&gt;195&lt;/key&gt;&lt;/foreign-keys&gt;&lt;ref-type name="Journal Article"&gt;17&lt;/ref-type&gt;&lt;contributors&gt;&lt;authors&gt;&lt;author&gt;Walsh, D.&lt;/author&gt;&lt;author&gt;Downe, S.&lt;/author&gt;&lt;/authors&gt;&lt;/contributors&gt;&lt;auth-address&gt;Department of Midwifery, Faculty of Health, University of Central Lancashire, Preston PR1 2HE, UK. denis.walsh@ntlworld.com&lt;/auth-address&gt;&lt;titles&gt;&lt;title&gt;Meta-synthesis method for qualitative research: a literature review&lt;/title&gt;&lt;secondary-title&gt;J Adv Nurs&lt;/secondary-title&gt;&lt;/titles&gt;&lt;periodical&gt;&lt;full-title&gt;J Adv Nurs&lt;/full-title&gt;&lt;/periodical&gt;&lt;pages&gt;204-11&lt;/pages&gt;&lt;volume&gt;50&lt;/volume&gt;&lt;number&gt;2&lt;/number&gt;&lt;keywords&gt;&lt;keyword&gt;Data Interpretation, Statistical&lt;/keyword&gt;&lt;keyword&gt;Humans&lt;/keyword&gt;&lt;keyword&gt;*Meta-Analysis as Topic&lt;/keyword&gt;&lt;keyword&gt;Nursing Research/*methods&lt;/keyword&gt;&lt;keyword&gt;*Qualitative Research&lt;/keyword&gt;&lt;keyword&gt;Review Literature as Topic&lt;/keyword&gt;&lt;/keywords&gt;&lt;dates&gt;&lt;year&gt;2005&lt;/year&gt;&lt;pub-dates&gt;&lt;date&gt;Apr&lt;/date&gt;&lt;/pub-dates&gt;&lt;/dates&gt;&lt;isbn&gt;0309-2402 (Print)&amp;#xD;0309-2402&lt;/isbn&gt;&lt;accession-num&gt;15788085&lt;/accession-num&gt;&lt;urls&gt;&lt;/urls&gt;&lt;electronic-resource-num&gt;10.1111/j.1365-2648.2005.03380.x&lt;/electronic-resource-num&gt;&lt;remote-database-provider&gt;NLM&lt;/remote-database-provider&gt;&lt;language&gt;eng&lt;/language&gt;&lt;/record&gt;&lt;/Cite&gt;&lt;/EndNote&gt;</w:instrText>
      </w:r>
      <w:r w:rsidR="00633387" w:rsidRPr="00477CAE">
        <w:rPr>
          <w:rFonts w:ascii="Times New Roman" w:hAnsi="Times New Roman" w:cs="Times New Roman"/>
        </w:rPr>
        <w:fldChar w:fldCharType="separate"/>
      </w:r>
      <w:r w:rsidR="0B303A6F" w:rsidRPr="00477CAE">
        <w:rPr>
          <w:rFonts w:ascii="Times New Roman" w:hAnsi="Times New Roman" w:cs="Times New Roman"/>
          <w:noProof/>
        </w:rPr>
        <w:t>(Walsh &amp; Downe, 2005)</w:t>
      </w:r>
      <w:r w:rsidR="00633387" w:rsidRPr="00477CAE">
        <w:rPr>
          <w:rFonts w:ascii="Times New Roman" w:hAnsi="Times New Roman" w:cs="Times New Roman"/>
        </w:rPr>
        <w:fldChar w:fldCharType="end"/>
      </w:r>
      <w:r w:rsidRPr="00477CAE">
        <w:rPr>
          <w:rFonts w:ascii="Times New Roman" w:hAnsi="Times New Roman" w:cs="Times New Roman"/>
        </w:rPr>
        <w:t xml:space="preserve">. </w:t>
      </w:r>
      <w:r w:rsidR="69F915AE" w:rsidRPr="00477CAE">
        <w:rPr>
          <w:rFonts w:ascii="Times New Roman" w:hAnsi="Times New Roman" w:cs="Times New Roman"/>
        </w:rPr>
        <w:t xml:space="preserve">A CASP Checklist for the included studies can be found in Appendix </w:t>
      </w:r>
      <w:r w:rsidR="3F8D69C4" w:rsidRPr="00477CAE">
        <w:rPr>
          <w:rFonts w:ascii="Times New Roman" w:hAnsi="Times New Roman" w:cs="Times New Roman"/>
        </w:rPr>
        <w:t xml:space="preserve">3. </w:t>
      </w:r>
    </w:p>
    <w:p w14:paraId="20087D64" w14:textId="77777777" w:rsidR="00E01ADA" w:rsidRPr="00477CAE" w:rsidRDefault="00E01ADA" w:rsidP="00842C7D">
      <w:pPr>
        <w:spacing w:line="480" w:lineRule="auto"/>
        <w:rPr>
          <w:rFonts w:ascii="Times New Roman" w:hAnsi="Times New Roman" w:cs="Times New Roman"/>
          <w:b/>
          <w:bCs/>
          <w:u w:val="single"/>
        </w:rPr>
      </w:pPr>
    </w:p>
    <w:p w14:paraId="722F40DB" w14:textId="4AA1C256" w:rsidR="00633387" w:rsidRPr="00477CAE" w:rsidRDefault="00633387" w:rsidP="00842C7D">
      <w:pPr>
        <w:pStyle w:val="ListParagraph"/>
        <w:numPr>
          <w:ilvl w:val="1"/>
          <w:numId w:val="2"/>
        </w:numPr>
        <w:spacing w:line="480" w:lineRule="auto"/>
        <w:rPr>
          <w:rFonts w:ascii="Times New Roman" w:hAnsi="Times New Roman" w:cs="Times New Roman"/>
          <w:b/>
          <w:bCs/>
          <w:u w:val="single"/>
        </w:rPr>
      </w:pPr>
      <w:r w:rsidRPr="00477CAE">
        <w:rPr>
          <w:rFonts w:ascii="Times New Roman" w:hAnsi="Times New Roman" w:cs="Times New Roman"/>
          <w:b/>
          <w:bCs/>
          <w:u w:val="single"/>
        </w:rPr>
        <w:t>Data extraction</w:t>
      </w:r>
    </w:p>
    <w:p w14:paraId="4DFA456C" w14:textId="77777777" w:rsidR="00633387" w:rsidRPr="00477CAE" w:rsidRDefault="00633387" w:rsidP="00842C7D">
      <w:pPr>
        <w:spacing w:line="480" w:lineRule="auto"/>
        <w:rPr>
          <w:rFonts w:ascii="Times New Roman" w:hAnsi="Times New Roman" w:cs="Times New Roman"/>
          <w:b/>
          <w:bCs/>
          <w:u w:val="single"/>
        </w:rPr>
      </w:pPr>
    </w:p>
    <w:p w14:paraId="0F840BDC" w14:textId="4BA81F08" w:rsidR="00633387" w:rsidRPr="00477CAE" w:rsidRDefault="6C2E7D5B" w:rsidP="00842C7D">
      <w:pPr>
        <w:spacing w:line="480" w:lineRule="auto"/>
        <w:rPr>
          <w:rFonts w:ascii="Times New Roman" w:hAnsi="Times New Roman" w:cs="Times New Roman"/>
        </w:rPr>
      </w:pPr>
      <w:r w:rsidRPr="00477CAE">
        <w:rPr>
          <w:rFonts w:ascii="Times New Roman" w:hAnsi="Times New Roman" w:cs="Times New Roman"/>
        </w:rPr>
        <w:t>Relevant data from the studies was extracted</w:t>
      </w:r>
      <w:r w:rsidR="0602470C" w:rsidRPr="00477CAE">
        <w:rPr>
          <w:rFonts w:ascii="Times New Roman" w:hAnsi="Times New Roman" w:cs="Times New Roman"/>
        </w:rPr>
        <w:t xml:space="preserve"> by SH</w:t>
      </w:r>
      <w:r w:rsidRPr="00477CAE">
        <w:rPr>
          <w:rFonts w:ascii="Times New Roman" w:hAnsi="Times New Roman" w:cs="Times New Roman"/>
        </w:rPr>
        <w:t>.</w:t>
      </w:r>
      <w:r w:rsidR="1A88A47E" w:rsidRPr="00477CAE">
        <w:rPr>
          <w:rFonts w:ascii="Times New Roman" w:hAnsi="Times New Roman" w:cs="Times New Roman"/>
        </w:rPr>
        <w:t xml:space="preserve"> </w:t>
      </w:r>
      <w:r w:rsidRPr="00477CAE">
        <w:rPr>
          <w:rFonts w:ascii="Times New Roman" w:hAnsi="Times New Roman" w:cs="Times New Roman"/>
        </w:rPr>
        <w:t>After piloting the form on 10% of the included studies, the extracts were discussed with the research team to ensure that the appropriate data</w:t>
      </w:r>
      <w:r w:rsidR="0012364B" w:rsidRPr="00477CAE">
        <w:rPr>
          <w:rFonts w:ascii="Times New Roman" w:hAnsi="Times New Roman" w:cs="Times New Roman"/>
        </w:rPr>
        <w:t xml:space="preserve"> </w:t>
      </w:r>
      <w:r w:rsidRPr="00477CAE">
        <w:rPr>
          <w:rFonts w:ascii="Times New Roman" w:hAnsi="Times New Roman" w:cs="Times New Roman"/>
        </w:rPr>
        <w:t xml:space="preserve">was being retrieved. The following data was extracted; author(s), year of publication, country of study, methodology, number of participants, age and ethnicity of participants, </w:t>
      </w:r>
      <w:r w:rsidR="0141837D" w:rsidRPr="00477CAE">
        <w:rPr>
          <w:rFonts w:ascii="Times New Roman" w:hAnsi="Times New Roman" w:cs="Times New Roman"/>
        </w:rPr>
        <w:t xml:space="preserve">and all text data for data synthesis: </w:t>
      </w:r>
      <w:r w:rsidRPr="00477CAE">
        <w:rPr>
          <w:rFonts w:ascii="Times New Roman" w:hAnsi="Times New Roman" w:cs="Times New Roman"/>
        </w:rPr>
        <w:t>results from findings that were relevant to primary care</w:t>
      </w:r>
      <w:r w:rsidR="23EEE0F3" w:rsidRPr="00477CAE">
        <w:rPr>
          <w:rFonts w:ascii="Times New Roman" w:hAnsi="Times New Roman" w:cs="Times New Roman"/>
        </w:rPr>
        <w:t xml:space="preserve"> (e.g., themes identified)</w:t>
      </w:r>
      <w:r w:rsidRPr="00477CAE">
        <w:rPr>
          <w:rFonts w:ascii="Times New Roman" w:hAnsi="Times New Roman" w:cs="Times New Roman"/>
        </w:rPr>
        <w:t xml:space="preserve">, </w:t>
      </w:r>
      <w:r w:rsidR="3E9F1F6C" w:rsidRPr="00477CAE">
        <w:rPr>
          <w:rFonts w:ascii="Times New Roman" w:hAnsi="Times New Roman" w:cs="Times New Roman"/>
        </w:rPr>
        <w:t>text</w:t>
      </w:r>
      <w:r w:rsidRPr="00477CAE">
        <w:rPr>
          <w:rFonts w:ascii="Times New Roman" w:hAnsi="Times New Roman" w:cs="Times New Roman"/>
        </w:rPr>
        <w:t xml:space="preserve"> from the discussion </w:t>
      </w:r>
      <w:r w:rsidR="54780F9E" w:rsidRPr="00477CAE">
        <w:rPr>
          <w:rFonts w:ascii="Times New Roman" w:hAnsi="Times New Roman" w:cs="Times New Roman"/>
        </w:rPr>
        <w:t xml:space="preserve">section </w:t>
      </w:r>
      <w:r w:rsidRPr="00477CAE">
        <w:rPr>
          <w:rFonts w:ascii="Times New Roman" w:hAnsi="Times New Roman" w:cs="Times New Roman"/>
        </w:rPr>
        <w:t>that w</w:t>
      </w:r>
      <w:r w:rsidR="63A42A57" w:rsidRPr="00477CAE">
        <w:rPr>
          <w:rFonts w:ascii="Times New Roman" w:hAnsi="Times New Roman" w:cs="Times New Roman"/>
        </w:rPr>
        <w:t>as</w:t>
      </w:r>
      <w:r w:rsidRPr="00477CAE">
        <w:rPr>
          <w:rFonts w:ascii="Times New Roman" w:hAnsi="Times New Roman" w:cs="Times New Roman"/>
        </w:rPr>
        <w:t xml:space="preserve"> relevant to primary care</w:t>
      </w:r>
      <w:r w:rsidR="0CB4E2D8" w:rsidRPr="00477CAE">
        <w:rPr>
          <w:rFonts w:ascii="Times New Roman" w:hAnsi="Times New Roman" w:cs="Times New Roman"/>
        </w:rPr>
        <w:t xml:space="preserve"> (i.e., drawing on results and author explanations of findings)</w:t>
      </w:r>
      <w:r w:rsidRPr="00477CAE">
        <w:rPr>
          <w:rFonts w:ascii="Times New Roman" w:hAnsi="Times New Roman" w:cs="Times New Roman"/>
        </w:rPr>
        <w:t xml:space="preserve">, and </w:t>
      </w:r>
      <w:r w:rsidR="5477C044" w:rsidRPr="00477CAE">
        <w:rPr>
          <w:rFonts w:ascii="Times New Roman" w:hAnsi="Times New Roman" w:cs="Times New Roman"/>
        </w:rPr>
        <w:t xml:space="preserve">all </w:t>
      </w:r>
      <w:r w:rsidRPr="00477CAE">
        <w:rPr>
          <w:rFonts w:ascii="Times New Roman" w:hAnsi="Times New Roman" w:cs="Times New Roman"/>
        </w:rPr>
        <w:t>direct quotes from participants</w:t>
      </w:r>
      <w:r w:rsidR="5827AC1E" w:rsidRPr="00477CAE">
        <w:rPr>
          <w:rFonts w:ascii="Times New Roman" w:hAnsi="Times New Roman" w:cs="Times New Roman"/>
        </w:rPr>
        <w:t xml:space="preserve"> cited in the paper or any appendices</w:t>
      </w:r>
      <w:r w:rsidRPr="00477CAE">
        <w:rPr>
          <w:rFonts w:ascii="Times New Roman" w:hAnsi="Times New Roman" w:cs="Times New Roman"/>
        </w:rPr>
        <w:t xml:space="preserve">. </w:t>
      </w:r>
    </w:p>
    <w:p w14:paraId="12F7362F" w14:textId="77777777" w:rsidR="00E41E0B" w:rsidRPr="00477CAE" w:rsidRDefault="00E41E0B" w:rsidP="00842C7D">
      <w:pPr>
        <w:spacing w:line="480" w:lineRule="auto"/>
        <w:rPr>
          <w:rFonts w:ascii="Times New Roman" w:hAnsi="Times New Roman" w:cs="Times New Roman"/>
        </w:rPr>
      </w:pPr>
    </w:p>
    <w:p w14:paraId="4F6D89F6" w14:textId="3132ADA4" w:rsidR="00E41E0B" w:rsidRPr="00477CAE" w:rsidRDefault="00E41E0B" w:rsidP="00842C7D">
      <w:pPr>
        <w:spacing w:line="480" w:lineRule="auto"/>
        <w:rPr>
          <w:rFonts w:ascii="Times New Roman" w:hAnsi="Times New Roman" w:cs="Times New Roman"/>
        </w:rPr>
      </w:pPr>
      <w:r w:rsidRPr="00477CAE">
        <w:rPr>
          <w:rFonts w:ascii="Times New Roman" w:hAnsi="Times New Roman" w:cs="Times New Roman"/>
          <w:noProof/>
          <w:sz w:val="16"/>
          <w:szCs w:val="16"/>
        </w:rPr>
        <w:drawing>
          <wp:anchor distT="0" distB="0" distL="114300" distR="114300" simplePos="0" relativeHeight="251658240" behindDoc="0" locked="0" layoutInCell="1" allowOverlap="1" wp14:anchorId="39FAC0DB" wp14:editId="54D58EB1">
            <wp:simplePos x="0" y="0"/>
            <wp:positionH relativeFrom="column">
              <wp:posOffset>0</wp:posOffset>
            </wp:positionH>
            <wp:positionV relativeFrom="paragraph">
              <wp:posOffset>5080</wp:posOffset>
            </wp:positionV>
            <wp:extent cx="7342193" cy="1465385"/>
            <wp:effectExtent l="0" t="0" r="0" b="0"/>
            <wp:wrapTopAndBottom/>
            <wp:docPr id="940055303"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055303" name="Picture 1" descr="A diagram of a process&#10;&#10;AI-generated content may be incorrect."/>
                    <pic:cNvPicPr/>
                  </pic:nvPicPr>
                  <pic:blipFill rotWithShape="1">
                    <a:blip r:embed="rId8">
                      <a:extLst>
                        <a:ext uri="{28A0092B-C50C-407E-A947-70E740481C1C}">
                          <a14:useLocalDpi xmlns:a14="http://schemas.microsoft.com/office/drawing/2010/main" val="0"/>
                        </a:ext>
                      </a:extLst>
                    </a:blip>
                    <a:srcRect t="29110" r="12809" b="39955"/>
                    <a:stretch>
                      <a:fillRect/>
                    </a:stretch>
                  </pic:blipFill>
                  <pic:spPr bwMode="auto">
                    <a:xfrm>
                      <a:off x="0" y="0"/>
                      <a:ext cx="7342193" cy="1465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77CAE">
        <w:rPr>
          <w:rFonts w:ascii="Times New Roman" w:hAnsi="Times New Roman" w:cs="Times New Roman"/>
          <w:sz w:val="16"/>
          <w:szCs w:val="16"/>
        </w:rPr>
        <w:t>Figure 1. Data Synthesis Process</w:t>
      </w:r>
    </w:p>
    <w:p w14:paraId="41EBD62B" w14:textId="5695E3A4" w:rsidR="00633387" w:rsidRPr="00477CAE" w:rsidRDefault="00633387" w:rsidP="00842C7D">
      <w:pPr>
        <w:spacing w:line="480" w:lineRule="auto"/>
        <w:rPr>
          <w:rFonts w:ascii="Times New Roman" w:hAnsi="Times New Roman" w:cs="Times New Roman"/>
          <w:b/>
          <w:bCs/>
          <w:u w:val="single"/>
        </w:rPr>
      </w:pPr>
    </w:p>
    <w:p w14:paraId="0AE37916" w14:textId="4900E346" w:rsidR="00633387" w:rsidRPr="00477CAE" w:rsidRDefault="00633387" w:rsidP="00842C7D">
      <w:pPr>
        <w:pStyle w:val="ListParagraph"/>
        <w:numPr>
          <w:ilvl w:val="1"/>
          <w:numId w:val="2"/>
        </w:numPr>
        <w:spacing w:line="480" w:lineRule="auto"/>
        <w:rPr>
          <w:rFonts w:ascii="Times New Roman" w:hAnsi="Times New Roman" w:cs="Times New Roman"/>
          <w:b/>
          <w:bCs/>
          <w:u w:val="single"/>
        </w:rPr>
      </w:pPr>
      <w:r w:rsidRPr="00477CAE">
        <w:rPr>
          <w:rFonts w:ascii="Times New Roman" w:hAnsi="Times New Roman" w:cs="Times New Roman"/>
          <w:b/>
          <w:bCs/>
          <w:u w:val="single"/>
        </w:rPr>
        <w:t>Data synthesis</w:t>
      </w:r>
    </w:p>
    <w:p w14:paraId="1B834B80" w14:textId="47F2AAAB" w:rsidR="1F4E7A84" w:rsidRPr="00477CAE" w:rsidRDefault="1F4E7A84" w:rsidP="00842C7D">
      <w:pPr>
        <w:spacing w:line="480" w:lineRule="auto"/>
        <w:ind w:left="1100"/>
        <w:rPr>
          <w:rFonts w:ascii="Times New Roman" w:hAnsi="Times New Roman" w:cs="Times New Roman"/>
        </w:rPr>
      </w:pPr>
    </w:p>
    <w:p w14:paraId="2669ACE6" w14:textId="5A05A516" w:rsidR="009075B5" w:rsidRPr="00477CAE" w:rsidRDefault="6A97D109" w:rsidP="00842C7D">
      <w:pPr>
        <w:spacing w:line="480" w:lineRule="auto"/>
        <w:rPr>
          <w:rFonts w:ascii="Times New Roman" w:hAnsi="Times New Roman" w:cs="Times New Roman"/>
        </w:rPr>
      </w:pPr>
      <w:r w:rsidRPr="00477CAE">
        <w:rPr>
          <w:rFonts w:ascii="Times New Roman" w:hAnsi="Times New Roman" w:cs="Times New Roman"/>
        </w:rPr>
        <w:t>Included s</w:t>
      </w:r>
      <w:r w:rsidR="480256AE" w:rsidRPr="00477CAE">
        <w:rPr>
          <w:rFonts w:ascii="Times New Roman" w:hAnsi="Times New Roman" w:cs="Times New Roman"/>
        </w:rPr>
        <w:t xml:space="preserve">tudies were imported into </w:t>
      </w:r>
      <w:r w:rsidR="7FFEF501" w:rsidRPr="00477CAE">
        <w:rPr>
          <w:rFonts w:ascii="Times New Roman" w:hAnsi="Times New Roman" w:cs="Times New Roman"/>
        </w:rPr>
        <w:t>NVivo</w:t>
      </w:r>
      <w:r w:rsidR="480256AE" w:rsidRPr="00477CAE">
        <w:rPr>
          <w:rFonts w:ascii="Times New Roman" w:hAnsi="Times New Roman" w:cs="Times New Roman"/>
        </w:rPr>
        <w:t xml:space="preserve"> 15 for analysis</w:t>
      </w:r>
      <w:r w:rsidR="0012364B" w:rsidRPr="00477CAE">
        <w:rPr>
          <w:rFonts w:ascii="Times New Roman" w:hAnsi="Times New Roman" w:cs="Times New Roman"/>
        </w:rPr>
        <w:t xml:space="preserve"> </w:t>
      </w:r>
      <w:r w:rsidR="0012364B" w:rsidRPr="00477CAE">
        <w:rPr>
          <w:rFonts w:ascii="Times New Roman" w:hAnsi="Times New Roman" w:cs="Times New Roman"/>
        </w:rPr>
        <w:fldChar w:fldCharType="begin"/>
      </w:r>
      <w:r w:rsidR="0012364B" w:rsidRPr="00477CAE">
        <w:rPr>
          <w:rFonts w:ascii="Times New Roman" w:hAnsi="Times New Roman" w:cs="Times New Roman"/>
        </w:rPr>
        <w:instrText xml:space="preserve"> ADDIN EN.CITE &lt;EndNote&gt;&lt;Cite&gt;&lt;Author&gt;Welsh&lt;/Author&gt;&lt;Year&gt;2002&lt;/Year&gt;&lt;RecNum&gt;214&lt;/RecNum&gt;&lt;DisplayText&gt;(Welsh, 2002)&lt;/DisplayText&gt;&lt;record&gt;&lt;rec-number&gt;214&lt;/rec-number&gt;&lt;foreign-keys&gt;&lt;key app="EN" db-id="5ttxx52au90vs5edfx2ptxa9a20v20sxrrxv" timestamp="1745926371"&gt;214&lt;/key&gt;&lt;/foreign-keys&gt;&lt;ref-type name="Conference Proceedings"&gt;10&lt;/ref-type&gt;&lt;contributors&gt;&lt;authors&gt;&lt;author&gt;Welsh, Elaine&lt;/author&gt;&lt;/authors&gt;&lt;/contributors&gt;&lt;titles&gt;&lt;title&gt;Dealing with data: Using NVivo in the qualitative data analysis process&lt;/title&gt;&lt;secondary-title&gt;Forum qualitative sozialforschung/Forum: qualitative social research&lt;/secondary-title&gt;&lt;/titles&gt;&lt;volume&gt;3&lt;/volume&gt;&lt;number&gt;2&lt;/number&gt;&lt;dates&gt;&lt;year&gt;2002&lt;/year&gt;&lt;/dates&gt;&lt;isbn&gt;1438-5627&lt;/isbn&gt;&lt;urls&gt;&lt;/urls&gt;&lt;/record&gt;&lt;/Cite&gt;&lt;/EndNote&gt;</w:instrText>
      </w:r>
      <w:r w:rsidR="0012364B" w:rsidRPr="00477CAE">
        <w:rPr>
          <w:rFonts w:ascii="Times New Roman" w:hAnsi="Times New Roman" w:cs="Times New Roman"/>
        </w:rPr>
        <w:fldChar w:fldCharType="separate"/>
      </w:r>
      <w:r w:rsidR="0012364B" w:rsidRPr="00477CAE">
        <w:rPr>
          <w:rFonts w:ascii="Times New Roman" w:hAnsi="Times New Roman" w:cs="Times New Roman"/>
          <w:noProof/>
        </w:rPr>
        <w:t>(Welsh, 2002)</w:t>
      </w:r>
      <w:r w:rsidR="0012364B" w:rsidRPr="00477CAE">
        <w:rPr>
          <w:rFonts w:ascii="Times New Roman" w:hAnsi="Times New Roman" w:cs="Times New Roman"/>
        </w:rPr>
        <w:fldChar w:fldCharType="end"/>
      </w:r>
      <w:r w:rsidR="480256AE" w:rsidRPr="00477CAE">
        <w:rPr>
          <w:rFonts w:ascii="Times New Roman" w:hAnsi="Times New Roman" w:cs="Times New Roman"/>
        </w:rPr>
        <w:t xml:space="preserve">. </w:t>
      </w:r>
      <w:r w:rsidR="6C2E7D5B" w:rsidRPr="00477CAE">
        <w:rPr>
          <w:rFonts w:ascii="Times New Roman" w:hAnsi="Times New Roman" w:cs="Times New Roman"/>
        </w:rPr>
        <w:t xml:space="preserve">Data was analysed using thematic synthesis  </w:t>
      </w:r>
      <w:r w:rsidR="009075B5" w:rsidRPr="00477CAE">
        <w:rPr>
          <w:rFonts w:ascii="Times New Roman" w:hAnsi="Times New Roman" w:cs="Times New Roman"/>
        </w:rPr>
        <w:fldChar w:fldCharType="begin"/>
      </w:r>
      <w:r w:rsidR="009075B5" w:rsidRPr="00477CAE">
        <w:rPr>
          <w:rFonts w:ascii="Times New Roman" w:hAnsi="Times New Roman" w:cs="Times New Roman"/>
        </w:rPr>
        <w:instrText xml:space="preserve"> ADDIN EN.CITE &lt;EndNote&gt;&lt;Cite&gt;&lt;Author&gt;Harden&lt;/Author&gt;&lt;Year&gt;2008&lt;/Year&gt;&lt;RecNum&gt;182&lt;/RecNum&gt;&lt;DisplayText&gt;(Harden &amp;amp; Thomas, 2008)&lt;/DisplayText&gt;&lt;record&gt;&lt;rec-number&gt;182&lt;/rec-number&gt;&lt;foreign-keys&gt;&lt;key app="EN" db-id="5ttxx52au90vs5edfx2ptxa9a20v20sxrrxv" timestamp="1739287261"&gt;182&lt;/key&gt;&lt;/foreign-keys&gt;&lt;ref-type name="Journal Article"&gt;17&lt;/ref-type&gt;&lt;contributors&gt;&lt;authors&gt;&lt;author&gt;Harden, Angela&lt;/author&gt;&lt;author&gt;Thomas, James&lt;/author&gt;&lt;/authors&gt;&lt;/contributors&gt;&lt;titles&gt;&lt;title&gt;Thematic synthesis&lt;/title&gt;&lt;secondary-title&gt;ESRC Research Methods Festival&lt;/secondary-title&gt;&lt;/titles&gt;&lt;periodical&gt;&lt;full-title&gt;ESRC Research Methods Festival&lt;/full-title&gt;&lt;/periodical&gt;&lt;dates&gt;&lt;year&gt;2008&lt;/year&gt;&lt;/dates&gt;&lt;urls&gt;&lt;/urls&gt;&lt;/record&gt;&lt;/Cite&gt;&lt;/EndNote&gt;</w:instrText>
      </w:r>
      <w:r w:rsidR="009075B5" w:rsidRPr="00477CAE">
        <w:rPr>
          <w:rFonts w:ascii="Times New Roman" w:hAnsi="Times New Roman" w:cs="Times New Roman"/>
        </w:rPr>
        <w:fldChar w:fldCharType="separate"/>
      </w:r>
      <w:r w:rsidR="0B303A6F" w:rsidRPr="00477CAE">
        <w:rPr>
          <w:rFonts w:ascii="Times New Roman" w:hAnsi="Times New Roman" w:cs="Times New Roman"/>
          <w:noProof/>
        </w:rPr>
        <w:t>(Harden &amp; Thomas, 2008)</w:t>
      </w:r>
      <w:r w:rsidR="009075B5" w:rsidRPr="00477CAE">
        <w:rPr>
          <w:rFonts w:ascii="Times New Roman" w:hAnsi="Times New Roman" w:cs="Times New Roman"/>
        </w:rPr>
        <w:fldChar w:fldCharType="end"/>
      </w:r>
      <w:r w:rsidR="6C2E7D5B" w:rsidRPr="00477CAE">
        <w:rPr>
          <w:rFonts w:ascii="Times New Roman" w:hAnsi="Times New Roman" w:cs="Times New Roman"/>
        </w:rPr>
        <w:t xml:space="preserve">. </w:t>
      </w:r>
      <w:r w:rsidRPr="00477CAE">
        <w:rPr>
          <w:rFonts w:ascii="Times New Roman" w:hAnsi="Times New Roman" w:cs="Times New Roman"/>
        </w:rPr>
        <w:t xml:space="preserve">Content from the studies that mentioned patient interactions with primary </w:t>
      </w:r>
      <w:r w:rsidR="08614E0E" w:rsidRPr="00477CAE">
        <w:rPr>
          <w:rFonts w:ascii="Times New Roman" w:hAnsi="Times New Roman" w:cs="Times New Roman"/>
        </w:rPr>
        <w:t>health</w:t>
      </w:r>
      <w:r w:rsidRPr="00477CAE">
        <w:rPr>
          <w:rFonts w:ascii="Times New Roman" w:hAnsi="Times New Roman" w:cs="Times New Roman"/>
        </w:rPr>
        <w:t xml:space="preserve">care professionals (e.g., quotes from participants, </w:t>
      </w:r>
      <w:r w:rsidRPr="00477CAE">
        <w:rPr>
          <w:rFonts w:ascii="Times New Roman" w:hAnsi="Times New Roman" w:cs="Times New Roman"/>
        </w:rPr>
        <w:lastRenderedPageBreak/>
        <w:t xml:space="preserve">relevant results, study author interpretations) was extracted for analysis, to ensure that only content relevant to the topic was analysed. </w:t>
      </w:r>
    </w:p>
    <w:p w14:paraId="79D6B9D9" w14:textId="77777777" w:rsidR="009075B5" w:rsidRPr="00477CAE" w:rsidRDefault="009075B5" w:rsidP="00842C7D">
      <w:pPr>
        <w:spacing w:line="480" w:lineRule="auto"/>
        <w:rPr>
          <w:rFonts w:ascii="Times New Roman" w:hAnsi="Times New Roman" w:cs="Times New Roman"/>
        </w:rPr>
      </w:pPr>
    </w:p>
    <w:p w14:paraId="4A1A8DD6" w14:textId="1878A469" w:rsidR="00633387" w:rsidRPr="00477CAE" w:rsidRDefault="6C2E7D5B" w:rsidP="00842C7D">
      <w:pPr>
        <w:spacing w:line="480" w:lineRule="auto"/>
        <w:rPr>
          <w:rFonts w:ascii="Times New Roman" w:hAnsi="Times New Roman" w:cs="Times New Roman"/>
        </w:rPr>
      </w:pPr>
      <w:r w:rsidRPr="00477CAE">
        <w:rPr>
          <w:rFonts w:ascii="Times New Roman" w:hAnsi="Times New Roman" w:cs="Times New Roman"/>
        </w:rPr>
        <w:t xml:space="preserve">Data synthesis </w:t>
      </w:r>
      <w:r w:rsidR="5D82DA1C" w:rsidRPr="00477CAE">
        <w:rPr>
          <w:rFonts w:ascii="Times New Roman" w:hAnsi="Times New Roman" w:cs="Times New Roman"/>
        </w:rPr>
        <w:t>comprised</w:t>
      </w:r>
      <w:r w:rsidRPr="00477CAE">
        <w:rPr>
          <w:rFonts w:ascii="Times New Roman" w:hAnsi="Times New Roman" w:cs="Times New Roman"/>
        </w:rPr>
        <w:t xml:space="preserve"> </w:t>
      </w:r>
      <w:r w:rsidR="0715477B" w:rsidRPr="00477CAE">
        <w:rPr>
          <w:rFonts w:ascii="Times New Roman" w:hAnsi="Times New Roman" w:cs="Times New Roman"/>
        </w:rPr>
        <w:t>several</w:t>
      </w:r>
      <w:r w:rsidRPr="00477CAE">
        <w:rPr>
          <w:rFonts w:ascii="Times New Roman" w:hAnsi="Times New Roman" w:cs="Times New Roman"/>
        </w:rPr>
        <w:t xml:space="preserve"> stages. </w:t>
      </w:r>
      <w:r w:rsidR="3FD05BA9" w:rsidRPr="00477CAE">
        <w:rPr>
          <w:rFonts w:ascii="Times New Roman" w:hAnsi="Times New Roman" w:cs="Times New Roman"/>
        </w:rPr>
        <w:t xml:space="preserve">The initial stages involved </w:t>
      </w:r>
      <w:r w:rsidR="63C41D04" w:rsidRPr="00477CAE">
        <w:rPr>
          <w:rFonts w:ascii="Times New Roman" w:hAnsi="Times New Roman" w:cs="Times New Roman"/>
        </w:rPr>
        <w:t xml:space="preserve">data </w:t>
      </w:r>
      <w:r w:rsidR="3FD05BA9" w:rsidRPr="00477CAE">
        <w:rPr>
          <w:rFonts w:ascii="Times New Roman" w:hAnsi="Times New Roman" w:cs="Times New Roman"/>
        </w:rPr>
        <w:t xml:space="preserve">familiarisation </w:t>
      </w:r>
      <w:r w:rsidR="21D141AE" w:rsidRPr="00477CAE">
        <w:rPr>
          <w:rFonts w:ascii="Times New Roman" w:hAnsi="Times New Roman" w:cs="Times New Roman"/>
        </w:rPr>
        <w:t>(reading and re-reading)</w:t>
      </w:r>
      <w:r w:rsidR="3FD05BA9" w:rsidRPr="00477CAE">
        <w:rPr>
          <w:rFonts w:ascii="Times New Roman" w:hAnsi="Times New Roman" w:cs="Times New Roman"/>
        </w:rPr>
        <w:t>, before then</w:t>
      </w:r>
      <w:r w:rsidRPr="00477CAE">
        <w:rPr>
          <w:rFonts w:ascii="Times New Roman" w:hAnsi="Times New Roman" w:cs="Times New Roman"/>
        </w:rPr>
        <w:t xml:space="preserve"> going through each line of text and applying a code to </w:t>
      </w:r>
      <w:r w:rsidR="1DB86C38" w:rsidRPr="00477CAE">
        <w:rPr>
          <w:rFonts w:ascii="Times New Roman" w:hAnsi="Times New Roman" w:cs="Times New Roman"/>
        </w:rPr>
        <w:t>indicate</w:t>
      </w:r>
      <w:r w:rsidRPr="00477CAE">
        <w:rPr>
          <w:rFonts w:ascii="Times New Roman" w:hAnsi="Times New Roman" w:cs="Times New Roman"/>
        </w:rPr>
        <w:t xml:space="preserve"> meaning and content</w:t>
      </w:r>
      <w:r w:rsidR="41D0D36F" w:rsidRPr="00477CAE">
        <w:rPr>
          <w:rFonts w:ascii="Times New Roman" w:hAnsi="Times New Roman" w:cs="Times New Roman"/>
        </w:rPr>
        <w:t>.</w:t>
      </w:r>
      <w:r w:rsidR="27F1D08A" w:rsidRPr="00477CAE">
        <w:rPr>
          <w:rFonts w:ascii="Times New Roman" w:hAnsi="Times New Roman" w:cs="Times New Roman"/>
        </w:rPr>
        <w:t xml:space="preserve"> This was done</w:t>
      </w:r>
      <w:r w:rsidR="18762623" w:rsidRPr="00477CAE">
        <w:rPr>
          <w:rFonts w:ascii="Times New Roman" w:hAnsi="Times New Roman" w:cs="Times New Roman"/>
        </w:rPr>
        <w:t xml:space="preserve"> by SH, who</w:t>
      </w:r>
      <w:r w:rsidR="27F1D08A" w:rsidRPr="00477CAE">
        <w:rPr>
          <w:rFonts w:ascii="Times New Roman" w:hAnsi="Times New Roman" w:cs="Times New Roman"/>
        </w:rPr>
        <w:t xml:space="preserve"> then discussed</w:t>
      </w:r>
      <w:r w:rsidR="6F9897A9" w:rsidRPr="00477CAE">
        <w:rPr>
          <w:rFonts w:ascii="Times New Roman" w:hAnsi="Times New Roman" w:cs="Times New Roman"/>
        </w:rPr>
        <w:t xml:space="preserve"> the codes</w:t>
      </w:r>
      <w:r w:rsidR="27F1D08A" w:rsidRPr="00477CAE">
        <w:rPr>
          <w:rFonts w:ascii="Times New Roman" w:hAnsi="Times New Roman" w:cs="Times New Roman"/>
        </w:rPr>
        <w:t xml:space="preserve"> with the research team to ensure validity.</w:t>
      </w:r>
      <w:r w:rsidR="41D0D36F" w:rsidRPr="00477CAE">
        <w:rPr>
          <w:rFonts w:ascii="Times New Roman" w:hAnsi="Times New Roman" w:cs="Times New Roman"/>
        </w:rPr>
        <w:t xml:space="preserve"> </w:t>
      </w:r>
      <w:r w:rsidRPr="00477CAE">
        <w:rPr>
          <w:rFonts w:ascii="Times New Roman" w:hAnsi="Times New Roman" w:cs="Times New Roman"/>
        </w:rPr>
        <w:t xml:space="preserve">The </w:t>
      </w:r>
      <w:r w:rsidR="641486DD" w:rsidRPr="00477CAE">
        <w:rPr>
          <w:rFonts w:ascii="Times New Roman" w:hAnsi="Times New Roman" w:cs="Times New Roman"/>
        </w:rPr>
        <w:t>following</w:t>
      </w:r>
      <w:r w:rsidRPr="00477CAE">
        <w:rPr>
          <w:rFonts w:ascii="Times New Roman" w:hAnsi="Times New Roman" w:cs="Times New Roman"/>
        </w:rPr>
        <w:t xml:space="preserve"> stage</w:t>
      </w:r>
      <w:r w:rsidR="4442D1B4" w:rsidRPr="00477CAE">
        <w:rPr>
          <w:rFonts w:ascii="Times New Roman" w:hAnsi="Times New Roman" w:cs="Times New Roman"/>
        </w:rPr>
        <w:t>s</w:t>
      </w:r>
      <w:r w:rsidRPr="00477CAE">
        <w:rPr>
          <w:rFonts w:ascii="Times New Roman" w:hAnsi="Times New Roman" w:cs="Times New Roman"/>
        </w:rPr>
        <w:t xml:space="preserve"> involved examining the codes for similarities and differences and then </w:t>
      </w:r>
      <w:r w:rsidR="046BF9F2" w:rsidRPr="00477CAE">
        <w:rPr>
          <w:rFonts w:ascii="Times New Roman" w:hAnsi="Times New Roman" w:cs="Times New Roman"/>
        </w:rPr>
        <w:t>developing descriptive</w:t>
      </w:r>
      <w:r w:rsidRPr="00477CAE">
        <w:rPr>
          <w:rFonts w:ascii="Times New Roman" w:hAnsi="Times New Roman" w:cs="Times New Roman"/>
        </w:rPr>
        <w:t xml:space="preserve"> theme</w:t>
      </w:r>
      <w:r w:rsidR="7F36A67F" w:rsidRPr="00477CAE">
        <w:rPr>
          <w:rFonts w:ascii="Times New Roman" w:hAnsi="Times New Roman" w:cs="Times New Roman"/>
        </w:rPr>
        <w:t>s</w:t>
      </w:r>
      <w:r w:rsidR="7807BA12" w:rsidRPr="00477CAE">
        <w:rPr>
          <w:rFonts w:ascii="Times New Roman" w:hAnsi="Times New Roman" w:cs="Times New Roman"/>
        </w:rPr>
        <w:t>;</w:t>
      </w:r>
      <w:r w:rsidR="3E27B3F5" w:rsidRPr="00477CAE">
        <w:rPr>
          <w:rFonts w:ascii="Times New Roman" w:hAnsi="Times New Roman" w:cs="Times New Roman"/>
        </w:rPr>
        <w:t xml:space="preserve"> </w:t>
      </w:r>
      <w:r w:rsidR="4E68F0F9" w:rsidRPr="00477CAE">
        <w:rPr>
          <w:rFonts w:ascii="Times New Roman" w:hAnsi="Times New Roman" w:cs="Times New Roman"/>
        </w:rPr>
        <w:t>this was done by SH, with MB also independently developing descriptive themes for 10% of studies</w:t>
      </w:r>
      <w:r w:rsidRPr="00477CAE">
        <w:rPr>
          <w:rFonts w:ascii="Times New Roman" w:hAnsi="Times New Roman" w:cs="Times New Roman"/>
        </w:rPr>
        <w:t xml:space="preserve">. Descriptive themes were then grouped together and discussed with the entire research team, which led to refinements ahead of the final stage of the </w:t>
      </w:r>
      <w:r w:rsidR="0C1E2B6B" w:rsidRPr="00477CAE">
        <w:rPr>
          <w:rFonts w:ascii="Times New Roman" w:hAnsi="Times New Roman" w:cs="Times New Roman"/>
        </w:rPr>
        <w:t>synthesis</w:t>
      </w:r>
      <w:r w:rsidR="2F5E6A7B" w:rsidRPr="00477CAE">
        <w:rPr>
          <w:rFonts w:ascii="Times New Roman" w:hAnsi="Times New Roman" w:cs="Times New Roman"/>
        </w:rPr>
        <w:t>.</w:t>
      </w:r>
      <w:r w:rsidR="599A7DBC" w:rsidRPr="00477CAE">
        <w:rPr>
          <w:rFonts w:ascii="Times New Roman" w:hAnsi="Times New Roman" w:cs="Times New Roman"/>
        </w:rPr>
        <w:t xml:space="preserve"> </w:t>
      </w:r>
    </w:p>
    <w:p w14:paraId="77C01990" w14:textId="77777777" w:rsidR="00633387" w:rsidRPr="00477CAE" w:rsidRDefault="00633387" w:rsidP="00842C7D">
      <w:pPr>
        <w:spacing w:line="480" w:lineRule="auto"/>
        <w:rPr>
          <w:rFonts w:ascii="Times New Roman" w:hAnsi="Times New Roman" w:cs="Times New Roman"/>
        </w:rPr>
      </w:pPr>
    </w:p>
    <w:p w14:paraId="2CA6CF97" w14:textId="29EE6316" w:rsidR="00633387" w:rsidRPr="00477CAE" w:rsidRDefault="00633387" w:rsidP="00842C7D">
      <w:pPr>
        <w:spacing w:line="480" w:lineRule="auto"/>
        <w:rPr>
          <w:rFonts w:ascii="Times New Roman" w:hAnsi="Times New Roman" w:cs="Times New Roman"/>
        </w:rPr>
      </w:pPr>
      <w:r w:rsidRPr="00477CAE">
        <w:rPr>
          <w:rFonts w:ascii="Times New Roman" w:hAnsi="Times New Roman" w:cs="Times New Roman"/>
        </w:rPr>
        <w:t>The final stage involved the generation of analytic</w:t>
      </w:r>
      <w:r w:rsidR="00792781" w:rsidRPr="00477CAE">
        <w:rPr>
          <w:rFonts w:ascii="Times New Roman" w:hAnsi="Times New Roman" w:cs="Times New Roman"/>
        </w:rPr>
        <w:t>al</w:t>
      </w:r>
      <w:r w:rsidRPr="00477CAE">
        <w:rPr>
          <w:rFonts w:ascii="Times New Roman" w:hAnsi="Times New Roman" w:cs="Times New Roman"/>
        </w:rPr>
        <w:t xml:space="preserve"> themes, the purpose of which was to go beyond the content of the original research papers. This allowed for the revelation of new and systematic understandings of experiences of endometriosis patients during primary healthcare encounters</w:t>
      </w:r>
      <w:r w:rsidR="004D7B23" w:rsidRPr="00477CAE">
        <w:rPr>
          <w:rFonts w:ascii="Times New Roman" w:hAnsi="Times New Roman" w:cs="Times New Roman"/>
        </w:rPr>
        <w:t xml:space="preserve"> based on the interpretation of the reviewer. </w:t>
      </w:r>
    </w:p>
    <w:p w14:paraId="6A097238" w14:textId="49DEC648" w:rsidR="2E4214C2" w:rsidRPr="00477CAE" w:rsidRDefault="2E4214C2" w:rsidP="00842C7D">
      <w:pPr>
        <w:spacing w:line="480" w:lineRule="auto"/>
        <w:rPr>
          <w:rFonts w:ascii="Times New Roman" w:hAnsi="Times New Roman" w:cs="Times New Roman"/>
        </w:rPr>
      </w:pPr>
    </w:p>
    <w:p w14:paraId="396BA43C" w14:textId="717CB45A" w:rsidR="005902B0" w:rsidRPr="00477CAE" w:rsidRDefault="005902B0" w:rsidP="00842C7D">
      <w:pPr>
        <w:pStyle w:val="ListParagraph"/>
        <w:numPr>
          <w:ilvl w:val="1"/>
          <w:numId w:val="2"/>
        </w:numPr>
        <w:spacing w:line="480" w:lineRule="auto"/>
        <w:rPr>
          <w:rFonts w:ascii="Times New Roman" w:hAnsi="Times New Roman" w:cs="Times New Roman"/>
          <w:b/>
          <w:bCs/>
          <w:u w:val="single"/>
        </w:rPr>
      </w:pPr>
      <w:r w:rsidRPr="00477CAE">
        <w:rPr>
          <w:rFonts w:ascii="Times New Roman" w:hAnsi="Times New Roman" w:cs="Times New Roman"/>
          <w:b/>
          <w:bCs/>
          <w:u w:val="single"/>
        </w:rPr>
        <w:t>Reflection on the review process</w:t>
      </w:r>
    </w:p>
    <w:p w14:paraId="4D221E49" w14:textId="26705B10" w:rsidR="2E4214C2" w:rsidRPr="00477CAE" w:rsidRDefault="2E4214C2" w:rsidP="00842C7D">
      <w:pPr>
        <w:spacing w:line="480" w:lineRule="auto"/>
        <w:rPr>
          <w:rFonts w:ascii="Times New Roman" w:hAnsi="Times New Roman" w:cs="Times New Roman"/>
          <w:b/>
          <w:bCs/>
          <w:u w:val="single"/>
        </w:rPr>
      </w:pPr>
    </w:p>
    <w:p w14:paraId="148942AA" w14:textId="1C49BA62" w:rsidR="005902B0" w:rsidRPr="00477CAE" w:rsidRDefault="380D5675" w:rsidP="00842C7D">
      <w:pPr>
        <w:spacing w:line="480" w:lineRule="auto"/>
        <w:rPr>
          <w:rFonts w:ascii="Times New Roman" w:hAnsi="Times New Roman" w:cs="Times New Roman"/>
        </w:rPr>
      </w:pPr>
      <w:r w:rsidRPr="00477CAE">
        <w:rPr>
          <w:rFonts w:ascii="Times New Roman" w:hAnsi="Times New Roman" w:cs="Times New Roman"/>
        </w:rPr>
        <w:t xml:space="preserve">SH </w:t>
      </w:r>
      <w:r w:rsidR="264C359A" w:rsidRPr="00477CAE">
        <w:rPr>
          <w:rFonts w:ascii="Times New Roman" w:hAnsi="Times New Roman" w:cs="Times New Roman"/>
        </w:rPr>
        <w:t>was the primary researcher in this study</w:t>
      </w:r>
      <w:r w:rsidR="00EF1BBF" w:rsidRPr="00477CAE">
        <w:rPr>
          <w:rFonts w:ascii="Times New Roman" w:hAnsi="Times New Roman" w:cs="Times New Roman"/>
        </w:rPr>
        <w:t xml:space="preserve">. This research was </w:t>
      </w:r>
      <w:r w:rsidR="264C359A" w:rsidRPr="00477CAE">
        <w:rPr>
          <w:rFonts w:ascii="Times New Roman" w:hAnsi="Times New Roman" w:cs="Times New Roman"/>
        </w:rPr>
        <w:t xml:space="preserve">conducted as part of </w:t>
      </w:r>
      <w:r w:rsidR="000264D0" w:rsidRPr="00477CAE">
        <w:rPr>
          <w:rFonts w:ascii="Times New Roman" w:hAnsi="Times New Roman" w:cs="Times New Roman"/>
        </w:rPr>
        <w:t>their</w:t>
      </w:r>
      <w:r w:rsidR="264C359A" w:rsidRPr="00477CAE">
        <w:rPr>
          <w:rFonts w:ascii="Times New Roman" w:hAnsi="Times New Roman" w:cs="Times New Roman"/>
        </w:rPr>
        <w:t xml:space="preserve"> PhD research into barriers to endometriosis diagnosis in primary care. As well as this, </w:t>
      </w:r>
      <w:r w:rsidR="000264D0" w:rsidRPr="00477CAE">
        <w:rPr>
          <w:rFonts w:ascii="Times New Roman" w:hAnsi="Times New Roman" w:cs="Times New Roman"/>
        </w:rPr>
        <w:t>SH h</w:t>
      </w:r>
      <w:r w:rsidR="264C359A" w:rsidRPr="00477CAE">
        <w:rPr>
          <w:rFonts w:ascii="Times New Roman" w:hAnsi="Times New Roman" w:cs="Times New Roman"/>
        </w:rPr>
        <w:t>a</w:t>
      </w:r>
      <w:r w:rsidR="000264D0" w:rsidRPr="00477CAE">
        <w:rPr>
          <w:rFonts w:ascii="Times New Roman" w:hAnsi="Times New Roman" w:cs="Times New Roman"/>
        </w:rPr>
        <w:t>s</w:t>
      </w:r>
      <w:r w:rsidR="264C359A" w:rsidRPr="00477CAE">
        <w:rPr>
          <w:rFonts w:ascii="Times New Roman" w:hAnsi="Times New Roman" w:cs="Times New Roman"/>
        </w:rPr>
        <w:t xml:space="preserve"> lived experience of receiving a delayed endometriosis </w:t>
      </w:r>
      <w:r w:rsidR="0DDB99DD" w:rsidRPr="00477CAE">
        <w:rPr>
          <w:rFonts w:ascii="Times New Roman" w:hAnsi="Times New Roman" w:cs="Times New Roman"/>
        </w:rPr>
        <w:t>diagnosis and</w:t>
      </w:r>
      <w:r w:rsidR="264C359A" w:rsidRPr="00477CAE">
        <w:rPr>
          <w:rFonts w:ascii="Times New Roman" w:hAnsi="Times New Roman" w:cs="Times New Roman"/>
        </w:rPr>
        <w:t xml:space="preserve"> subsequently interacting with primary healthcare professionals about endometriosis symptoms. All members of the research team were made aware of </w:t>
      </w:r>
      <w:proofErr w:type="gramStart"/>
      <w:r w:rsidR="264C359A" w:rsidRPr="00477CAE">
        <w:rPr>
          <w:rFonts w:ascii="Times New Roman" w:hAnsi="Times New Roman" w:cs="Times New Roman"/>
        </w:rPr>
        <w:t>this, and</w:t>
      </w:r>
      <w:proofErr w:type="gramEnd"/>
      <w:r w:rsidR="264C359A" w:rsidRPr="00477CAE">
        <w:rPr>
          <w:rFonts w:ascii="Times New Roman" w:hAnsi="Times New Roman" w:cs="Times New Roman"/>
        </w:rPr>
        <w:t xml:space="preserve"> were therefore able to identify when they thought </w:t>
      </w:r>
      <w:r w:rsidR="000264D0" w:rsidRPr="00477CAE">
        <w:rPr>
          <w:rFonts w:ascii="Times New Roman" w:hAnsi="Times New Roman" w:cs="Times New Roman"/>
        </w:rPr>
        <w:t>the</w:t>
      </w:r>
      <w:r w:rsidR="264C359A" w:rsidRPr="00477CAE">
        <w:rPr>
          <w:rFonts w:ascii="Times New Roman" w:hAnsi="Times New Roman" w:cs="Times New Roman"/>
        </w:rPr>
        <w:t xml:space="preserve"> personal experiences</w:t>
      </w:r>
      <w:r w:rsidR="0DDB99DD" w:rsidRPr="00477CAE">
        <w:rPr>
          <w:rFonts w:ascii="Times New Roman" w:hAnsi="Times New Roman" w:cs="Times New Roman"/>
        </w:rPr>
        <w:t xml:space="preserve"> </w:t>
      </w:r>
      <w:r w:rsidR="000264D0" w:rsidRPr="00477CAE">
        <w:rPr>
          <w:rFonts w:ascii="Times New Roman" w:hAnsi="Times New Roman" w:cs="Times New Roman"/>
        </w:rPr>
        <w:t xml:space="preserve">of SH </w:t>
      </w:r>
      <w:r w:rsidR="0DDB99DD" w:rsidRPr="00477CAE">
        <w:rPr>
          <w:rFonts w:ascii="Times New Roman" w:hAnsi="Times New Roman" w:cs="Times New Roman"/>
        </w:rPr>
        <w:t>were influencing the review. Frequent discussions with</w:t>
      </w:r>
      <w:r w:rsidR="000264D0" w:rsidRPr="00477CAE">
        <w:rPr>
          <w:rFonts w:ascii="Times New Roman" w:hAnsi="Times New Roman" w:cs="Times New Roman"/>
        </w:rPr>
        <w:t xml:space="preserve"> the</w:t>
      </w:r>
      <w:r w:rsidR="0DDB99DD" w:rsidRPr="00477CAE">
        <w:rPr>
          <w:rFonts w:ascii="Times New Roman" w:hAnsi="Times New Roman" w:cs="Times New Roman"/>
        </w:rPr>
        <w:t xml:space="preserve"> </w:t>
      </w:r>
      <w:r w:rsidR="0DDB99DD" w:rsidRPr="00477CAE">
        <w:rPr>
          <w:rFonts w:ascii="Times New Roman" w:hAnsi="Times New Roman" w:cs="Times New Roman"/>
        </w:rPr>
        <w:lastRenderedPageBreak/>
        <w:t>supervisor</w:t>
      </w:r>
      <w:r w:rsidR="000264D0" w:rsidRPr="00477CAE">
        <w:rPr>
          <w:rFonts w:ascii="Times New Roman" w:hAnsi="Times New Roman" w:cs="Times New Roman"/>
        </w:rPr>
        <w:t>y team</w:t>
      </w:r>
      <w:r w:rsidR="0DDB99DD" w:rsidRPr="00477CAE">
        <w:rPr>
          <w:rFonts w:ascii="Times New Roman" w:hAnsi="Times New Roman" w:cs="Times New Roman"/>
        </w:rPr>
        <w:t xml:space="preserve"> (MB, L</w:t>
      </w:r>
      <w:r w:rsidR="00671276" w:rsidRPr="00477CAE">
        <w:rPr>
          <w:rFonts w:ascii="Times New Roman" w:hAnsi="Times New Roman" w:cs="Times New Roman"/>
        </w:rPr>
        <w:t>J</w:t>
      </w:r>
      <w:r w:rsidR="0DDB99DD" w:rsidRPr="00477CAE">
        <w:rPr>
          <w:rFonts w:ascii="Times New Roman" w:hAnsi="Times New Roman" w:cs="Times New Roman"/>
        </w:rPr>
        <w:t xml:space="preserve">T, NQ) allowed </w:t>
      </w:r>
      <w:r w:rsidR="000264D0" w:rsidRPr="00477CAE">
        <w:rPr>
          <w:rFonts w:ascii="Times New Roman" w:hAnsi="Times New Roman" w:cs="Times New Roman"/>
        </w:rPr>
        <w:t>SH</w:t>
      </w:r>
      <w:r w:rsidR="0DDB99DD" w:rsidRPr="00477CAE">
        <w:rPr>
          <w:rFonts w:ascii="Times New Roman" w:hAnsi="Times New Roman" w:cs="Times New Roman"/>
        </w:rPr>
        <w:t xml:space="preserve"> to reflect throughout the process</w:t>
      </w:r>
      <w:r w:rsidR="2B3D35AB" w:rsidRPr="00477CAE">
        <w:rPr>
          <w:rFonts w:ascii="Times New Roman" w:hAnsi="Times New Roman" w:cs="Times New Roman"/>
        </w:rPr>
        <w:t xml:space="preserve"> and </w:t>
      </w:r>
      <w:r w:rsidR="008C1B74" w:rsidRPr="00477CAE">
        <w:rPr>
          <w:rFonts w:ascii="Times New Roman" w:hAnsi="Times New Roman" w:cs="Times New Roman"/>
        </w:rPr>
        <w:t>limit</w:t>
      </w:r>
      <w:r w:rsidR="2B3D35AB" w:rsidRPr="00477CAE">
        <w:rPr>
          <w:rFonts w:ascii="Times New Roman" w:hAnsi="Times New Roman" w:cs="Times New Roman"/>
        </w:rPr>
        <w:t xml:space="preserve"> the risk of bias</w:t>
      </w:r>
      <w:r w:rsidR="000264D0" w:rsidRPr="00477CAE">
        <w:rPr>
          <w:rFonts w:ascii="Times New Roman" w:hAnsi="Times New Roman" w:cs="Times New Roman"/>
        </w:rPr>
        <w:t xml:space="preserve"> </w:t>
      </w:r>
      <w:r w:rsidR="000264D0" w:rsidRPr="00477CAE">
        <w:rPr>
          <w:rFonts w:ascii="Times New Roman" w:hAnsi="Times New Roman" w:cs="Times New Roman"/>
        </w:rPr>
        <w:fldChar w:fldCharType="begin"/>
      </w:r>
      <w:r w:rsidR="000264D0" w:rsidRPr="00477CAE">
        <w:rPr>
          <w:rFonts w:ascii="Times New Roman" w:hAnsi="Times New Roman" w:cs="Times New Roman"/>
        </w:rPr>
        <w:instrText xml:space="preserve"> ADDIN EN.CITE &lt;EndNote&gt;&lt;Cite&gt;&lt;Author&gt;Mann&lt;/Author&gt;&lt;Year&gt;2009&lt;/Year&gt;&lt;RecNum&gt;213&lt;/RecNum&gt;&lt;DisplayText&gt;(Mann et al., 2009)&lt;/DisplayText&gt;&lt;record&gt;&lt;rec-number&gt;213&lt;/rec-number&gt;&lt;foreign-keys&gt;&lt;key app="EN" db-id="5ttxx52au90vs5edfx2ptxa9a20v20sxrrxv" timestamp="1745514977"&gt;213&lt;/key&gt;&lt;/foreign-keys&gt;&lt;ref-type name="Journal Article"&gt;17&lt;/ref-type&gt;&lt;contributors&gt;&lt;authors&gt;&lt;author&gt;Mann, K.&lt;/author&gt;&lt;author&gt;Gordon, J.&lt;/author&gt;&lt;author&gt;MacLeod, A.&lt;/author&gt;&lt;/authors&gt;&lt;/contributors&gt;&lt;auth-address&gt;Division of Medical Education, Faculty of Medicine, Dalhousie University, Halifax, NS, Canada B3H4H7. karen.mann@dal.ca&lt;/auth-address&gt;&lt;titles&gt;&lt;title&gt;Reflection and reflective practice in health professions education: a systematic review&lt;/title&gt;&lt;secondary-title&gt;Adv Health Sci Educ Theory Pract&lt;/secondary-title&gt;&lt;/titles&gt;&lt;periodical&gt;&lt;full-title&gt;Adv Health Sci Educ Theory Pract&lt;/full-title&gt;&lt;/periodical&gt;&lt;pages&gt;595-621&lt;/pages&gt;&lt;volume&gt;14&lt;/volume&gt;&lt;number&gt;4&lt;/number&gt;&lt;edition&gt;20071123&lt;/edition&gt;&lt;keywords&gt;&lt;keyword&gt;*Attitude of Health Personnel&lt;/keyword&gt;&lt;keyword&gt;Australia&lt;/keyword&gt;&lt;keyword&gt;Character&lt;/keyword&gt;&lt;keyword&gt;Educational Status&lt;/keyword&gt;&lt;keyword&gt;Ethics, Medical&lt;/keyword&gt;&lt;keyword&gt;Health Occupations/*education&lt;/keyword&gt;&lt;keyword&gt;Humans&lt;/keyword&gt;&lt;keyword&gt;Professional Competence/*standards&lt;/keyword&gt;&lt;keyword&gt;Self-Assessment&lt;/keyword&gt;&lt;keyword&gt;Virtues&lt;/keyword&gt;&lt;/keywords&gt;&lt;dates&gt;&lt;year&gt;2009&lt;/year&gt;&lt;pub-dates&gt;&lt;date&gt;Oct&lt;/date&gt;&lt;/pub-dates&gt;&lt;/dates&gt;&lt;isbn&gt;1382-4996&lt;/isbn&gt;&lt;accession-num&gt;18034364&lt;/accession-num&gt;&lt;urls&gt;&lt;/urls&gt;&lt;electronic-resource-num&gt;10.1007/s10459-007-9090-2&lt;/electronic-resource-num&gt;&lt;remote-database-provider&gt;NLM&lt;/remote-database-provider&gt;&lt;language&gt;eng&lt;/language&gt;&lt;/record&gt;&lt;/Cite&gt;&lt;/EndNote&gt;</w:instrText>
      </w:r>
      <w:r w:rsidR="000264D0" w:rsidRPr="00477CAE">
        <w:rPr>
          <w:rFonts w:ascii="Times New Roman" w:hAnsi="Times New Roman" w:cs="Times New Roman"/>
        </w:rPr>
        <w:fldChar w:fldCharType="separate"/>
      </w:r>
      <w:r w:rsidR="000264D0" w:rsidRPr="00477CAE">
        <w:rPr>
          <w:rFonts w:ascii="Times New Roman" w:hAnsi="Times New Roman" w:cs="Times New Roman"/>
          <w:noProof/>
        </w:rPr>
        <w:t>(Mann et al., 2009)</w:t>
      </w:r>
      <w:r w:rsidR="000264D0" w:rsidRPr="00477CAE">
        <w:rPr>
          <w:rFonts w:ascii="Times New Roman" w:hAnsi="Times New Roman" w:cs="Times New Roman"/>
        </w:rPr>
        <w:fldChar w:fldCharType="end"/>
      </w:r>
      <w:r w:rsidR="2B3D35AB" w:rsidRPr="00477CAE">
        <w:rPr>
          <w:rFonts w:ascii="Times New Roman" w:hAnsi="Times New Roman" w:cs="Times New Roman"/>
        </w:rPr>
        <w:t xml:space="preserve">. </w:t>
      </w:r>
    </w:p>
    <w:p w14:paraId="268C32A2" w14:textId="77777777" w:rsidR="00F02DA3" w:rsidRPr="00477CAE" w:rsidRDefault="00F02DA3" w:rsidP="00842C7D">
      <w:pPr>
        <w:spacing w:line="480" w:lineRule="auto"/>
        <w:rPr>
          <w:rFonts w:ascii="Times New Roman" w:hAnsi="Times New Roman" w:cs="Times New Roman"/>
          <w:b/>
          <w:bCs/>
          <w:u w:val="single"/>
        </w:rPr>
      </w:pPr>
    </w:p>
    <w:p w14:paraId="2994A1BD" w14:textId="19B961A3" w:rsidR="00633387" w:rsidRPr="00477CAE" w:rsidRDefault="00957EE9" w:rsidP="00842C7D">
      <w:pPr>
        <w:pStyle w:val="ListParagraph"/>
        <w:numPr>
          <w:ilvl w:val="0"/>
          <w:numId w:val="2"/>
        </w:numPr>
        <w:spacing w:line="480" w:lineRule="auto"/>
        <w:rPr>
          <w:rFonts w:ascii="Times New Roman" w:hAnsi="Times New Roman" w:cs="Times New Roman"/>
          <w:b/>
          <w:bCs/>
          <w:u w:val="single"/>
        </w:rPr>
      </w:pPr>
      <w:r w:rsidRPr="00477CAE">
        <w:rPr>
          <w:rFonts w:ascii="Times New Roman" w:hAnsi="Times New Roman" w:cs="Times New Roman"/>
          <w:b/>
          <w:bCs/>
          <w:u w:val="single"/>
        </w:rPr>
        <w:t>Results</w:t>
      </w:r>
    </w:p>
    <w:p w14:paraId="3F5B81F1" w14:textId="77777777" w:rsidR="00631715" w:rsidRPr="00477CAE" w:rsidRDefault="00631715" w:rsidP="00842C7D">
      <w:pPr>
        <w:spacing w:line="480" w:lineRule="auto"/>
        <w:rPr>
          <w:rFonts w:ascii="Times New Roman" w:hAnsi="Times New Roman" w:cs="Times New Roman"/>
          <w:b/>
          <w:bCs/>
          <w:u w:val="single"/>
        </w:rPr>
      </w:pPr>
    </w:p>
    <w:p w14:paraId="122E876E" w14:textId="507EBFE5" w:rsidR="00957EE9" w:rsidRPr="00477CAE" w:rsidRDefault="00957EE9" w:rsidP="00842C7D">
      <w:pPr>
        <w:pStyle w:val="ListParagraph"/>
        <w:spacing w:line="480" w:lineRule="auto"/>
        <w:rPr>
          <w:rFonts w:ascii="Times New Roman" w:hAnsi="Times New Roman" w:cs="Times New Roman"/>
          <w:b/>
          <w:bCs/>
          <w:u w:val="single"/>
        </w:rPr>
      </w:pPr>
      <w:r w:rsidRPr="00477CAE">
        <w:rPr>
          <w:rFonts w:ascii="Times New Roman" w:hAnsi="Times New Roman" w:cs="Times New Roman"/>
          <w:u w:val="single"/>
        </w:rPr>
        <w:t>3.1 Search outcomes</w:t>
      </w:r>
    </w:p>
    <w:p w14:paraId="7B301B1C" w14:textId="77777777" w:rsidR="00907017" w:rsidRPr="00477CAE" w:rsidRDefault="00907017" w:rsidP="00842C7D">
      <w:pPr>
        <w:spacing w:line="480" w:lineRule="auto"/>
        <w:rPr>
          <w:rFonts w:ascii="Times New Roman" w:hAnsi="Times New Roman" w:cs="Times New Roman"/>
          <w:u w:val="single"/>
        </w:rPr>
      </w:pPr>
    </w:p>
    <w:p w14:paraId="214E115C" w14:textId="6E2B80E0" w:rsidR="6A37AF9E" w:rsidRPr="00477CAE" w:rsidRDefault="00907017" w:rsidP="00842C7D">
      <w:pPr>
        <w:spacing w:line="480" w:lineRule="auto"/>
        <w:rPr>
          <w:rFonts w:ascii="Times New Roman" w:hAnsi="Times New Roman" w:cs="Times New Roman"/>
          <w:strike/>
        </w:rPr>
      </w:pPr>
      <w:r w:rsidRPr="00477CAE">
        <w:rPr>
          <w:rFonts w:ascii="Times New Roman" w:hAnsi="Times New Roman" w:cs="Times New Roman"/>
        </w:rPr>
        <w:t>The search strategy identified 4540 articles</w:t>
      </w:r>
      <w:r w:rsidR="6053BE1C" w:rsidRPr="00477CAE">
        <w:rPr>
          <w:rFonts w:ascii="Times New Roman" w:hAnsi="Times New Roman" w:cs="Times New Roman"/>
        </w:rPr>
        <w:t xml:space="preserve"> (Figure </w:t>
      </w:r>
      <w:r w:rsidR="0012364B" w:rsidRPr="00477CAE">
        <w:rPr>
          <w:rFonts w:ascii="Times New Roman" w:hAnsi="Times New Roman" w:cs="Times New Roman"/>
        </w:rPr>
        <w:t>1</w:t>
      </w:r>
      <w:r w:rsidR="6053BE1C" w:rsidRPr="00477CAE">
        <w:rPr>
          <w:rFonts w:ascii="Times New Roman" w:hAnsi="Times New Roman" w:cs="Times New Roman"/>
        </w:rPr>
        <w:t>)</w:t>
      </w:r>
      <w:r w:rsidRPr="00477CAE">
        <w:rPr>
          <w:rFonts w:ascii="Times New Roman" w:hAnsi="Times New Roman" w:cs="Times New Roman"/>
        </w:rPr>
        <w:t>. Following removal of duplicates, and screening of titles</w:t>
      </w:r>
      <w:r w:rsidR="624BD61D" w:rsidRPr="00477CAE">
        <w:rPr>
          <w:rFonts w:ascii="Times New Roman" w:hAnsi="Times New Roman" w:cs="Times New Roman"/>
        </w:rPr>
        <w:t>/</w:t>
      </w:r>
      <w:r w:rsidRPr="00477CAE">
        <w:rPr>
          <w:rFonts w:ascii="Times New Roman" w:hAnsi="Times New Roman" w:cs="Times New Roman"/>
        </w:rPr>
        <w:t>abstracts and full papers against the inclusion and exclusion criteria, a total of 3</w:t>
      </w:r>
      <w:r w:rsidR="4C710468" w:rsidRPr="00477CAE">
        <w:rPr>
          <w:rFonts w:ascii="Times New Roman" w:hAnsi="Times New Roman" w:cs="Times New Roman"/>
        </w:rPr>
        <w:t>7</w:t>
      </w:r>
      <w:r w:rsidRPr="00477CAE">
        <w:rPr>
          <w:rFonts w:ascii="Times New Roman" w:hAnsi="Times New Roman" w:cs="Times New Roman"/>
        </w:rPr>
        <w:t xml:space="preserve"> papers were </w:t>
      </w:r>
      <w:r w:rsidR="3D330440" w:rsidRPr="00477CAE">
        <w:rPr>
          <w:rFonts w:ascii="Times New Roman" w:hAnsi="Times New Roman" w:cs="Times New Roman"/>
        </w:rPr>
        <w:t xml:space="preserve">included </w:t>
      </w:r>
      <w:r w:rsidRPr="00477CAE">
        <w:rPr>
          <w:rFonts w:ascii="Times New Roman" w:hAnsi="Times New Roman" w:cs="Times New Roman"/>
        </w:rPr>
        <w:t>in the review</w:t>
      </w:r>
      <w:r w:rsidR="00424D3E" w:rsidRPr="00477CAE">
        <w:rPr>
          <w:rFonts w:ascii="Times New Roman" w:hAnsi="Times New Roman" w:cs="Times New Roman"/>
        </w:rPr>
        <w:t xml:space="preserve">. </w:t>
      </w:r>
    </w:p>
    <w:p w14:paraId="6FB43491" w14:textId="0626915A" w:rsidR="6A37AF9E" w:rsidRPr="00477CAE" w:rsidRDefault="6A37AF9E" w:rsidP="00842C7D">
      <w:pPr>
        <w:spacing w:line="480" w:lineRule="auto"/>
        <w:rPr>
          <w:rFonts w:ascii="Times New Roman" w:hAnsi="Times New Roman" w:cs="Times New Roman"/>
        </w:rPr>
      </w:pPr>
    </w:p>
    <w:p w14:paraId="7534F2D1" w14:textId="1E890240" w:rsidR="005365FB" w:rsidRPr="00477CAE" w:rsidRDefault="6910BEDE" w:rsidP="00842C7D">
      <w:pPr>
        <w:spacing w:line="480" w:lineRule="auto"/>
        <w:rPr>
          <w:rFonts w:ascii="Times New Roman" w:hAnsi="Times New Roman" w:cs="Times New Roman"/>
        </w:rPr>
      </w:pPr>
      <w:r w:rsidRPr="00477CAE">
        <w:rPr>
          <w:noProof/>
        </w:rPr>
        <w:drawing>
          <wp:inline distT="0" distB="0" distL="0" distR="0" wp14:anchorId="6664B6CA" wp14:editId="14755D9A">
            <wp:extent cx="4717353" cy="4702563"/>
            <wp:effectExtent l="0" t="0" r="0" b="0"/>
            <wp:docPr id="1892384828" name="Picture 1892384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2384828"/>
                    <pic:cNvPicPr/>
                  </pic:nvPicPr>
                  <pic:blipFill>
                    <a:blip r:embed="rId9">
                      <a:extLst>
                        <a:ext uri="{28A0092B-C50C-407E-A947-70E740481C1C}">
                          <a14:useLocalDpi xmlns:a14="http://schemas.microsoft.com/office/drawing/2010/main" val="0"/>
                        </a:ext>
                      </a:extLst>
                    </a:blip>
                    <a:srcRect l="25833" t="16266" r="33666" b="19200"/>
                    <a:stretch>
                      <a:fillRect/>
                    </a:stretch>
                  </pic:blipFill>
                  <pic:spPr>
                    <a:xfrm>
                      <a:off x="0" y="0"/>
                      <a:ext cx="4717353" cy="4702563"/>
                    </a:xfrm>
                    <a:prstGeom prst="rect">
                      <a:avLst/>
                    </a:prstGeom>
                  </pic:spPr>
                </pic:pic>
              </a:graphicData>
            </a:graphic>
          </wp:inline>
        </w:drawing>
      </w:r>
    </w:p>
    <w:p w14:paraId="5817050B" w14:textId="538003C3" w:rsidR="006D1FFB" w:rsidRPr="00477CAE" w:rsidRDefault="005365FB" w:rsidP="00842C7D">
      <w:pPr>
        <w:spacing w:line="480" w:lineRule="auto"/>
        <w:rPr>
          <w:rFonts w:ascii="Times New Roman" w:hAnsi="Times New Roman" w:cs="Times New Roman"/>
          <w:sz w:val="16"/>
          <w:szCs w:val="16"/>
        </w:rPr>
      </w:pPr>
      <w:r w:rsidRPr="00477CAE">
        <w:rPr>
          <w:rFonts w:ascii="Times New Roman" w:hAnsi="Times New Roman" w:cs="Times New Roman"/>
          <w:sz w:val="16"/>
          <w:szCs w:val="16"/>
        </w:rPr>
        <w:t xml:space="preserve">Figure </w:t>
      </w:r>
      <w:r w:rsidR="00213389" w:rsidRPr="00477CAE">
        <w:rPr>
          <w:rFonts w:ascii="Times New Roman" w:hAnsi="Times New Roman" w:cs="Times New Roman"/>
          <w:sz w:val="16"/>
          <w:szCs w:val="16"/>
        </w:rPr>
        <w:t>2</w:t>
      </w:r>
      <w:r w:rsidRPr="00477CAE">
        <w:rPr>
          <w:rFonts w:ascii="Times New Roman" w:hAnsi="Times New Roman" w:cs="Times New Roman"/>
          <w:sz w:val="16"/>
          <w:szCs w:val="16"/>
        </w:rPr>
        <w:t xml:space="preserve">. PRISMA flow diagram of study inclusion process. </w:t>
      </w:r>
    </w:p>
    <w:p w14:paraId="23820C9B" w14:textId="77777777" w:rsidR="005365FB" w:rsidRPr="00477CAE" w:rsidRDefault="005365FB" w:rsidP="00842C7D">
      <w:pPr>
        <w:spacing w:line="480" w:lineRule="auto"/>
        <w:rPr>
          <w:rFonts w:ascii="Times New Roman" w:hAnsi="Times New Roman" w:cs="Times New Roman"/>
          <w:sz w:val="16"/>
          <w:szCs w:val="16"/>
        </w:rPr>
      </w:pPr>
    </w:p>
    <w:p w14:paraId="12965A9C" w14:textId="32AAD1FF" w:rsidR="00957EE9" w:rsidRPr="00477CAE" w:rsidRDefault="00957EE9" w:rsidP="00842C7D">
      <w:pPr>
        <w:spacing w:line="480" w:lineRule="auto"/>
        <w:rPr>
          <w:rFonts w:ascii="Times New Roman" w:hAnsi="Times New Roman" w:cs="Times New Roman"/>
          <w:u w:val="single"/>
        </w:rPr>
      </w:pPr>
      <w:r w:rsidRPr="00477CAE">
        <w:rPr>
          <w:rFonts w:ascii="Times New Roman" w:hAnsi="Times New Roman" w:cs="Times New Roman"/>
          <w:u w:val="single"/>
        </w:rPr>
        <w:t>3.2 Characteristics of included studies</w:t>
      </w:r>
    </w:p>
    <w:p w14:paraId="5280EBBF" w14:textId="030EEE7C" w:rsidR="005365FB" w:rsidRPr="00477CAE" w:rsidRDefault="005365FB" w:rsidP="00842C7D">
      <w:pPr>
        <w:spacing w:line="480" w:lineRule="auto"/>
        <w:rPr>
          <w:rFonts w:ascii="Times New Roman" w:hAnsi="Times New Roman" w:cs="Times New Roman"/>
          <w:u w:val="single"/>
        </w:rPr>
      </w:pPr>
    </w:p>
    <w:p w14:paraId="2249DBE9" w14:textId="650E0CCE" w:rsidR="005365FB" w:rsidRPr="00477CAE" w:rsidRDefault="4C7730C7" w:rsidP="00842C7D">
      <w:pPr>
        <w:spacing w:line="480" w:lineRule="auto"/>
        <w:rPr>
          <w:rFonts w:ascii="Times New Roman" w:eastAsia="Times New Roman" w:hAnsi="Times New Roman" w:cs="Times New Roman"/>
          <w:color w:val="000000" w:themeColor="text1"/>
        </w:rPr>
      </w:pPr>
      <w:r w:rsidRPr="00477CAE">
        <w:rPr>
          <w:rFonts w:ascii="Times New Roman" w:eastAsia="Times New Roman" w:hAnsi="Times New Roman" w:cs="Times New Roman"/>
          <w:color w:val="000000" w:themeColor="text1"/>
        </w:rPr>
        <w:t xml:space="preserve">The 37 studies were conducted in 10 different countries: </w:t>
      </w:r>
      <w:r w:rsidR="2DA7D6FD" w:rsidRPr="00477CAE">
        <w:rPr>
          <w:rFonts w:ascii="Times New Roman" w:eastAsia="Times New Roman" w:hAnsi="Times New Roman" w:cs="Times New Roman"/>
          <w:color w:val="000000" w:themeColor="text1"/>
        </w:rPr>
        <w:t xml:space="preserve">Australia (n=14), </w:t>
      </w:r>
      <w:r w:rsidRPr="00477CAE">
        <w:rPr>
          <w:rFonts w:ascii="Times New Roman" w:eastAsia="Times New Roman" w:hAnsi="Times New Roman" w:cs="Times New Roman"/>
          <w:color w:val="000000" w:themeColor="text1"/>
        </w:rPr>
        <w:t>United Kingdom (n=</w:t>
      </w:r>
      <w:proofErr w:type="gramStart"/>
      <w:r w:rsidRPr="00477CAE">
        <w:rPr>
          <w:rFonts w:ascii="Times New Roman" w:eastAsia="Times New Roman" w:hAnsi="Times New Roman" w:cs="Times New Roman"/>
          <w:color w:val="000000" w:themeColor="text1"/>
        </w:rPr>
        <w:t>12 )</w:t>
      </w:r>
      <w:proofErr w:type="gramEnd"/>
      <w:r w:rsidRPr="00477CAE">
        <w:rPr>
          <w:rFonts w:ascii="Times New Roman" w:eastAsia="Times New Roman" w:hAnsi="Times New Roman" w:cs="Times New Roman"/>
          <w:color w:val="000000" w:themeColor="text1"/>
        </w:rPr>
        <w:t xml:space="preserve">, </w:t>
      </w:r>
      <w:r w:rsidR="570F7000" w:rsidRPr="00477CAE">
        <w:rPr>
          <w:rFonts w:ascii="Times New Roman" w:eastAsia="Times New Roman" w:hAnsi="Times New Roman" w:cs="Times New Roman"/>
          <w:color w:val="000000" w:themeColor="text1"/>
        </w:rPr>
        <w:t xml:space="preserve">United States (n=5), </w:t>
      </w:r>
      <w:r w:rsidRPr="00477CAE">
        <w:rPr>
          <w:rFonts w:ascii="Times New Roman" w:eastAsia="Times New Roman" w:hAnsi="Times New Roman" w:cs="Times New Roman"/>
          <w:color w:val="000000" w:themeColor="text1"/>
        </w:rPr>
        <w:t xml:space="preserve">Ireland (n=1), Canada (n=1), Kenya (n=1), France (n=1), New Zealand (n=1), Sweden (n=1), and The Netherlands (n=1). </w:t>
      </w:r>
      <w:r w:rsidR="0460A0CB" w:rsidRPr="00477CAE">
        <w:rPr>
          <w:rFonts w:ascii="Times New Roman" w:eastAsia="Times New Roman" w:hAnsi="Times New Roman" w:cs="Times New Roman"/>
          <w:color w:val="000000" w:themeColor="text1"/>
        </w:rPr>
        <w:t>36 of the</w:t>
      </w:r>
      <w:r w:rsidRPr="00477CAE">
        <w:rPr>
          <w:rFonts w:ascii="Times New Roman" w:eastAsia="Times New Roman" w:hAnsi="Times New Roman" w:cs="Times New Roman"/>
          <w:color w:val="000000" w:themeColor="text1"/>
        </w:rPr>
        <w:t xml:space="preserve"> papers were from high-income countries</w:t>
      </w:r>
      <w:r w:rsidR="0012364B" w:rsidRPr="00477CAE">
        <w:rPr>
          <w:rFonts w:ascii="Times New Roman" w:eastAsia="Times New Roman" w:hAnsi="Times New Roman" w:cs="Times New Roman"/>
          <w:color w:val="000000" w:themeColor="text1"/>
        </w:rPr>
        <w:t>, with only one study being from a low-income country</w:t>
      </w:r>
      <w:r w:rsidRPr="00477CAE">
        <w:rPr>
          <w:rFonts w:ascii="Times New Roman" w:eastAsia="Times New Roman" w:hAnsi="Times New Roman" w:cs="Times New Roman"/>
          <w:color w:val="000000" w:themeColor="text1"/>
        </w:rPr>
        <w:t xml:space="preserve">. </w:t>
      </w:r>
      <w:r w:rsidR="558CE033" w:rsidRPr="00477CAE">
        <w:rPr>
          <w:rFonts w:ascii="Times New Roman" w:eastAsia="Times New Roman" w:hAnsi="Times New Roman" w:cs="Times New Roman"/>
          <w:color w:val="000000" w:themeColor="text1"/>
        </w:rPr>
        <w:t>S</w:t>
      </w:r>
      <w:r w:rsidRPr="00477CAE">
        <w:rPr>
          <w:rFonts w:ascii="Times New Roman" w:eastAsia="Times New Roman" w:hAnsi="Times New Roman" w:cs="Times New Roman"/>
          <w:color w:val="000000" w:themeColor="text1"/>
        </w:rPr>
        <w:t xml:space="preserve">emi-structured interviews were </w:t>
      </w:r>
      <w:r w:rsidR="1E9952CF" w:rsidRPr="00477CAE">
        <w:rPr>
          <w:rFonts w:ascii="Times New Roman" w:eastAsia="Times New Roman" w:hAnsi="Times New Roman" w:cs="Times New Roman"/>
          <w:color w:val="000000" w:themeColor="text1"/>
        </w:rPr>
        <w:t>predominantly</w:t>
      </w:r>
      <w:r w:rsidR="4E9A8D1B" w:rsidRPr="00477CAE">
        <w:rPr>
          <w:rFonts w:ascii="Times New Roman" w:eastAsia="Times New Roman" w:hAnsi="Times New Roman" w:cs="Times New Roman"/>
          <w:color w:val="000000" w:themeColor="text1"/>
        </w:rPr>
        <w:t xml:space="preserve"> </w:t>
      </w:r>
      <w:r w:rsidRPr="00477CAE">
        <w:rPr>
          <w:rFonts w:ascii="Times New Roman" w:eastAsia="Times New Roman" w:hAnsi="Times New Roman" w:cs="Times New Roman"/>
          <w:color w:val="000000" w:themeColor="text1"/>
        </w:rPr>
        <w:t>used</w:t>
      </w:r>
      <w:r w:rsidR="355B856C" w:rsidRPr="00477CAE">
        <w:rPr>
          <w:rFonts w:ascii="Times New Roman" w:eastAsia="Times New Roman" w:hAnsi="Times New Roman" w:cs="Times New Roman"/>
          <w:color w:val="000000" w:themeColor="text1"/>
        </w:rPr>
        <w:t xml:space="preserve">, however other methods included </w:t>
      </w:r>
      <w:r w:rsidR="0A93771D" w:rsidRPr="00477CAE">
        <w:rPr>
          <w:rFonts w:ascii="Times New Roman" w:eastAsia="Times New Roman" w:hAnsi="Times New Roman" w:cs="Times New Roman"/>
          <w:color w:val="000000" w:themeColor="text1"/>
        </w:rPr>
        <w:t xml:space="preserve">focus groups and open-ended </w:t>
      </w:r>
      <w:r w:rsidR="28A23D5B" w:rsidRPr="00477CAE">
        <w:rPr>
          <w:rFonts w:ascii="Times New Roman" w:eastAsia="Times New Roman" w:hAnsi="Times New Roman" w:cs="Times New Roman"/>
          <w:color w:val="000000" w:themeColor="text1"/>
        </w:rPr>
        <w:t>surveys</w:t>
      </w:r>
      <w:r w:rsidRPr="00477CAE">
        <w:rPr>
          <w:rFonts w:ascii="Times New Roman" w:eastAsia="Times New Roman" w:hAnsi="Times New Roman" w:cs="Times New Roman"/>
          <w:color w:val="000000" w:themeColor="text1"/>
        </w:rPr>
        <w:t xml:space="preserve">. Participants were recruited through a variety of methods, including through endometriosis organisations, as well as through hospitals and endometriosis specialist centres. Participants ranged from ages 12 to 78. The ethnicity of participants was </w:t>
      </w:r>
      <w:r w:rsidR="7DAC0AFC" w:rsidRPr="00477CAE">
        <w:rPr>
          <w:rFonts w:ascii="Times New Roman" w:eastAsia="Times New Roman" w:hAnsi="Times New Roman" w:cs="Times New Roman"/>
          <w:color w:val="000000" w:themeColor="text1"/>
        </w:rPr>
        <w:t>described</w:t>
      </w:r>
      <w:r w:rsidRPr="00477CAE">
        <w:rPr>
          <w:rFonts w:ascii="Times New Roman" w:eastAsia="Times New Roman" w:hAnsi="Times New Roman" w:cs="Times New Roman"/>
          <w:color w:val="000000" w:themeColor="text1"/>
        </w:rPr>
        <w:t xml:space="preserve"> in </w:t>
      </w:r>
      <w:r w:rsidR="00424D3E" w:rsidRPr="00477CAE">
        <w:rPr>
          <w:rFonts w:ascii="Times New Roman" w:eastAsia="Times New Roman" w:hAnsi="Times New Roman" w:cs="Times New Roman"/>
          <w:color w:val="000000" w:themeColor="text1"/>
        </w:rPr>
        <w:t>10</w:t>
      </w:r>
      <w:r w:rsidRPr="00477CAE">
        <w:rPr>
          <w:rFonts w:ascii="Times New Roman" w:eastAsia="Times New Roman" w:hAnsi="Times New Roman" w:cs="Times New Roman"/>
          <w:color w:val="000000" w:themeColor="text1"/>
        </w:rPr>
        <w:t xml:space="preserve"> studies</w:t>
      </w:r>
      <w:r w:rsidR="0012364B" w:rsidRPr="00477CAE">
        <w:rPr>
          <w:rFonts w:ascii="Times New Roman" w:eastAsia="Times New Roman" w:hAnsi="Times New Roman" w:cs="Times New Roman"/>
          <w:color w:val="000000" w:themeColor="text1"/>
        </w:rPr>
        <w:t xml:space="preserve">, however even these studies </w:t>
      </w:r>
      <w:r w:rsidR="008C1B74" w:rsidRPr="00477CAE">
        <w:rPr>
          <w:rFonts w:ascii="Times New Roman" w:eastAsia="Times New Roman" w:hAnsi="Times New Roman" w:cs="Times New Roman"/>
          <w:color w:val="000000" w:themeColor="text1"/>
        </w:rPr>
        <w:t>consisted primarily of participants who identified as White</w:t>
      </w:r>
      <w:r w:rsidR="39A93226" w:rsidRPr="00477CAE">
        <w:rPr>
          <w:rFonts w:ascii="Times New Roman" w:eastAsia="Times New Roman" w:hAnsi="Times New Roman" w:cs="Times New Roman"/>
          <w:color w:val="000000" w:themeColor="text1"/>
        </w:rPr>
        <w:t xml:space="preserve">. </w:t>
      </w:r>
      <w:r w:rsidRPr="00477CAE">
        <w:rPr>
          <w:rFonts w:ascii="Times New Roman" w:eastAsia="Times New Roman" w:hAnsi="Times New Roman" w:cs="Times New Roman"/>
          <w:color w:val="000000" w:themeColor="text1"/>
        </w:rPr>
        <w:t>Sample sizes varied from 9</w:t>
      </w:r>
      <w:r w:rsidR="008C1B74" w:rsidRPr="00477CAE">
        <w:rPr>
          <w:rFonts w:ascii="Times New Roman" w:eastAsia="Times New Roman" w:hAnsi="Times New Roman" w:cs="Times New Roman"/>
          <w:color w:val="000000" w:themeColor="text1"/>
        </w:rPr>
        <w:t xml:space="preserve"> individuals</w:t>
      </w:r>
      <w:r w:rsidRPr="00477CAE">
        <w:rPr>
          <w:rFonts w:ascii="Times New Roman" w:eastAsia="Times New Roman" w:hAnsi="Times New Roman" w:cs="Times New Roman"/>
          <w:color w:val="000000" w:themeColor="text1"/>
        </w:rPr>
        <w:t xml:space="preserve"> to 2017 </w:t>
      </w:r>
      <w:r w:rsidR="008C1B74" w:rsidRPr="00477CAE">
        <w:rPr>
          <w:rFonts w:ascii="Times New Roman" w:eastAsia="Times New Roman" w:hAnsi="Times New Roman" w:cs="Times New Roman"/>
          <w:color w:val="000000" w:themeColor="text1"/>
        </w:rPr>
        <w:t>individuals</w:t>
      </w:r>
      <w:r w:rsidR="32CA058F" w:rsidRPr="00477CAE">
        <w:rPr>
          <w:rFonts w:ascii="Times New Roman" w:eastAsia="Times New Roman" w:hAnsi="Times New Roman" w:cs="Times New Roman"/>
          <w:color w:val="000000" w:themeColor="text1"/>
        </w:rPr>
        <w:t xml:space="preserve">, with </w:t>
      </w:r>
      <w:r w:rsidR="0832FE37" w:rsidRPr="00477CAE">
        <w:rPr>
          <w:rFonts w:ascii="Times New Roman" w:eastAsia="Times New Roman" w:hAnsi="Times New Roman" w:cs="Times New Roman"/>
          <w:color w:val="000000" w:themeColor="text1"/>
        </w:rPr>
        <w:t xml:space="preserve">the </w:t>
      </w:r>
      <w:r w:rsidR="32CA058F" w:rsidRPr="00477CAE">
        <w:rPr>
          <w:rFonts w:ascii="Times New Roman" w:eastAsia="Times New Roman" w:hAnsi="Times New Roman" w:cs="Times New Roman"/>
          <w:color w:val="000000" w:themeColor="text1"/>
        </w:rPr>
        <w:t>larger study samples being survey respondents</w:t>
      </w:r>
      <w:r w:rsidRPr="00477CAE">
        <w:rPr>
          <w:rFonts w:ascii="Times New Roman" w:eastAsia="Times New Roman" w:hAnsi="Times New Roman" w:cs="Times New Roman"/>
          <w:color w:val="000000" w:themeColor="text1"/>
        </w:rPr>
        <w:t>.</w:t>
      </w:r>
      <w:r w:rsidR="725A3A16" w:rsidRPr="00477CAE">
        <w:rPr>
          <w:rFonts w:ascii="Times New Roman" w:eastAsia="Times New Roman" w:hAnsi="Times New Roman" w:cs="Times New Roman"/>
          <w:color w:val="000000" w:themeColor="text1"/>
        </w:rPr>
        <w:t xml:space="preserve"> </w:t>
      </w:r>
      <w:r w:rsidR="2CF16998" w:rsidRPr="00477CAE">
        <w:rPr>
          <w:rFonts w:ascii="Times New Roman" w:eastAsia="Times New Roman" w:hAnsi="Times New Roman" w:cs="Times New Roman"/>
          <w:color w:val="000000" w:themeColor="text1"/>
        </w:rPr>
        <w:t>For analysis, Braun and Clarke’s method of Thematic Analysis was used by most studies, however other analysis methods included Grounded Theory, Narrative Analysis, and Interpretive Phenomenological Analysis.</w:t>
      </w:r>
      <w:r w:rsidR="20062EAE" w:rsidRPr="00477CAE">
        <w:rPr>
          <w:rFonts w:ascii="Times New Roman" w:eastAsia="Times New Roman" w:hAnsi="Times New Roman" w:cs="Times New Roman"/>
          <w:color w:val="000000" w:themeColor="text1"/>
        </w:rPr>
        <w:t xml:space="preserve"> A table with characteristics of the included studies can be found in Appendix 4. </w:t>
      </w:r>
    </w:p>
    <w:p w14:paraId="602CF465" w14:textId="7CF31AD5" w:rsidR="005365FB" w:rsidRPr="00477CAE" w:rsidRDefault="005365FB" w:rsidP="00842C7D">
      <w:pPr>
        <w:spacing w:line="480" w:lineRule="auto"/>
        <w:rPr>
          <w:rFonts w:ascii="Times New Roman" w:hAnsi="Times New Roman" w:cs="Times New Roman"/>
        </w:rPr>
      </w:pPr>
    </w:p>
    <w:p w14:paraId="1375F105" w14:textId="67ADC85E" w:rsidR="00957EE9" w:rsidRPr="00477CAE" w:rsidRDefault="00957EE9" w:rsidP="00842C7D">
      <w:pPr>
        <w:spacing w:line="480" w:lineRule="auto"/>
        <w:rPr>
          <w:rFonts w:ascii="Times New Roman" w:hAnsi="Times New Roman" w:cs="Times New Roman"/>
          <w:u w:val="single"/>
        </w:rPr>
      </w:pPr>
      <w:r w:rsidRPr="00477CAE">
        <w:rPr>
          <w:rFonts w:ascii="Times New Roman" w:hAnsi="Times New Roman" w:cs="Times New Roman"/>
          <w:u w:val="single"/>
        </w:rPr>
        <w:t>3.3 Thematic Synthesis</w:t>
      </w:r>
    </w:p>
    <w:p w14:paraId="21E6AEB7" w14:textId="77777777" w:rsidR="00907017" w:rsidRPr="00477CAE" w:rsidRDefault="00907017" w:rsidP="00842C7D">
      <w:pPr>
        <w:spacing w:line="480" w:lineRule="auto"/>
        <w:rPr>
          <w:rFonts w:ascii="Times New Roman" w:hAnsi="Times New Roman" w:cs="Times New Roman"/>
          <w:u w:val="single"/>
        </w:rPr>
      </w:pPr>
    </w:p>
    <w:p w14:paraId="5FD1B39B" w14:textId="26F62C13" w:rsidR="00957EE9" w:rsidRPr="00477CAE" w:rsidRDefault="00907017" w:rsidP="00842C7D">
      <w:pPr>
        <w:spacing w:line="480" w:lineRule="auto"/>
        <w:rPr>
          <w:rFonts w:ascii="Times New Roman" w:hAnsi="Times New Roman" w:cs="Times New Roman"/>
        </w:rPr>
      </w:pPr>
      <w:r w:rsidRPr="00477CAE">
        <w:rPr>
          <w:rFonts w:ascii="Times New Roman" w:hAnsi="Times New Roman" w:cs="Times New Roman"/>
        </w:rPr>
        <w:t xml:space="preserve">Five analytical themes were generated; (1) </w:t>
      </w:r>
      <w:r w:rsidRPr="00477CAE">
        <w:rPr>
          <w:rFonts w:ascii="Times New Roman" w:hAnsi="Times New Roman" w:cs="Times New Roman"/>
          <w:i/>
          <w:iCs/>
        </w:rPr>
        <w:t>The Journey Begins: Seeking Help Amid Uncertainty</w:t>
      </w:r>
      <w:r w:rsidRPr="00477CAE">
        <w:rPr>
          <w:rFonts w:ascii="Times New Roman" w:hAnsi="Times New Roman" w:cs="Times New Roman"/>
        </w:rPr>
        <w:t xml:space="preserve">, (2) </w:t>
      </w:r>
      <w:r w:rsidRPr="00477CAE">
        <w:rPr>
          <w:rFonts w:ascii="Times New Roman" w:hAnsi="Times New Roman" w:cs="Times New Roman"/>
          <w:i/>
          <w:iCs/>
        </w:rPr>
        <w:t>The Struggle to be Heard: Advocacy Against Dismissal,</w:t>
      </w:r>
      <w:r w:rsidRPr="00477CAE">
        <w:rPr>
          <w:rFonts w:ascii="Times New Roman" w:hAnsi="Times New Roman" w:cs="Times New Roman"/>
        </w:rPr>
        <w:t xml:space="preserve"> (3) </w:t>
      </w:r>
      <w:r w:rsidRPr="00477CAE">
        <w:rPr>
          <w:rFonts w:ascii="Times New Roman" w:hAnsi="Times New Roman" w:cs="Times New Roman"/>
          <w:i/>
          <w:iCs/>
        </w:rPr>
        <w:t xml:space="preserve">Navigating the Maze: Delays </w:t>
      </w:r>
      <w:r w:rsidR="00B16AF4" w:rsidRPr="00477CAE">
        <w:rPr>
          <w:rFonts w:ascii="Times New Roman" w:hAnsi="Times New Roman" w:cs="Times New Roman"/>
          <w:i/>
          <w:iCs/>
        </w:rPr>
        <w:t>and</w:t>
      </w:r>
      <w:r w:rsidRPr="00477CAE">
        <w:rPr>
          <w:rFonts w:ascii="Times New Roman" w:hAnsi="Times New Roman" w:cs="Times New Roman"/>
          <w:i/>
          <w:iCs/>
        </w:rPr>
        <w:t xml:space="preserve"> Fragment</w:t>
      </w:r>
      <w:r w:rsidR="00B16AF4" w:rsidRPr="00477CAE">
        <w:rPr>
          <w:rFonts w:ascii="Times New Roman" w:hAnsi="Times New Roman" w:cs="Times New Roman"/>
          <w:i/>
          <w:iCs/>
        </w:rPr>
        <w:t>ed</w:t>
      </w:r>
      <w:r w:rsidRPr="00477CAE">
        <w:rPr>
          <w:rFonts w:ascii="Times New Roman" w:hAnsi="Times New Roman" w:cs="Times New Roman"/>
          <w:i/>
          <w:iCs/>
        </w:rPr>
        <w:t xml:space="preserve"> Care</w:t>
      </w:r>
      <w:r w:rsidRPr="00477CAE">
        <w:rPr>
          <w:rFonts w:ascii="Times New Roman" w:hAnsi="Times New Roman" w:cs="Times New Roman"/>
        </w:rPr>
        <w:t xml:space="preserve">, (4) </w:t>
      </w:r>
      <w:r w:rsidRPr="00477CAE">
        <w:rPr>
          <w:rFonts w:ascii="Times New Roman" w:hAnsi="Times New Roman" w:cs="Times New Roman"/>
          <w:i/>
          <w:iCs/>
        </w:rPr>
        <w:t>Emotional Repercussions and Glimpses of Relief</w:t>
      </w:r>
      <w:r w:rsidRPr="00477CAE">
        <w:rPr>
          <w:rFonts w:ascii="Times New Roman" w:hAnsi="Times New Roman" w:cs="Times New Roman"/>
        </w:rPr>
        <w:t xml:space="preserve"> and, (5) </w:t>
      </w:r>
      <w:r w:rsidRPr="00477CAE">
        <w:rPr>
          <w:rFonts w:ascii="Times New Roman" w:hAnsi="Times New Roman" w:cs="Times New Roman"/>
          <w:i/>
          <w:iCs/>
        </w:rPr>
        <w:t>Areas of Improvement: Changing a Broken System</w:t>
      </w:r>
      <w:r w:rsidRPr="00477CAE">
        <w:rPr>
          <w:rFonts w:ascii="Times New Roman" w:hAnsi="Times New Roman" w:cs="Times New Roman"/>
        </w:rPr>
        <w:t>. Each analytical them</w:t>
      </w:r>
      <w:r w:rsidR="4F2B3038" w:rsidRPr="00477CAE">
        <w:rPr>
          <w:rFonts w:ascii="Times New Roman" w:hAnsi="Times New Roman" w:cs="Times New Roman"/>
        </w:rPr>
        <w:t>e</w:t>
      </w:r>
      <w:r w:rsidRPr="00477CAE">
        <w:rPr>
          <w:rFonts w:ascii="Times New Roman" w:hAnsi="Times New Roman" w:cs="Times New Roman"/>
        </w:rPr>
        <w:t xml:space="preserve"> is described in detail below.</w:t>
      </w:r>
    </w:p>
    <w:p w14:paraId="2AA528B2" w14:textId="4507D6CC" w:rsidR="6A37AF9E" w:rsidRPr="00477CAE" w:rsidRDefault="6A37AF9E" w:rsidP="00842C7D">
      <w:pPr>
        <w:spacing w:line="480" w:lineRule="auto"/>
        <w:rPr>
          <w:rFonts w:ascii="Times New Roman" w:hAnsi="Times New Roman" w:cs="Times New Roman"/>
        </w:rPr>
      </w:pPr>
    </w:p>
    <w:p w14:paraId="6EEC1034" w14:textId="4C970B76" w:rsidR="00957EE9" w:rsidRPr="00477CAE" w:rsidRDefault="00957EE9" w:rsidP="00842C7D">
      <w:pPr>
        <w:spacing w:line="480" w:lineRule="auto"/>
        <w:rPr>
          <w:rFonts w:ascii="Times New Roman" w:hAnsi="Times New Roman" w:cs="Times New Roman"/>
          <w:u w:val="single"/>
        </w:rPr>
      </w:pPr>
      <w:r w:rsidRPr="00477CAE">
        <w:rPr>
          <w:rFonts w:ascii="Times New Roman" w:hAnsi="Times New Roman" w:cs="Times New Roman"/>
          <w:u w:val="single"/>
        </w:rPr>
        <w:lastRenderedPageBreak/>
        <w:t>3.</w:t>
      </w:r>
      <w:r w:rsidR="75B0F6ED" w:rsidRPr="00477CAE">
        <w:rPr>
          <w:rFonts w:ascii="Times New Roman" w:hAnsi="Times New Roman" w:cs="Times New Roman"/>
          <w:u w:val="single"/>
        </w:rPr>
        <w:t>3.1</w:t>
      </w:r>
      <w:r w:rsidR="008C1B74" w:rsidRPr="00477CAE">
        <w:rPr>
          <w:rFonts w:ascii="Times New Roman" w:hAnsi="Times New Roman" w:cs="Times New Roman"/>
          <w:u w:val="single"/>
        </w:rPr>
        <w:t xml:space="preserve"> </w:t>
      </w:r>
      <w:r w:rsidRPr="00477CAE">
        <w:rPr>
          <w:rFonts w:ascii="Times New Roman" w:hAnsi="Times New Roman" w:cs="Times New Roman"/>
          <w:u w:val="single"/>
        </w:rPr>
        <w:t>The Journey Begins: Seeking Help Amid Uncertainty</w:t>
      </w:r>
    </w:p>
    <w:p w14:paraId="47939200" w14:textId="77777777" w:rsidR="008823C6" w:rsidRPr="00477CAE" w:rsidRDefault="008823C6" w:rsidP="00842C7D">
      <w:pPr>
        <w:spacing w:line="480" w:lineRule="auto"/>
        <w:rPr>
          <w:rFonts w:ascii="Times New Roman" w:hAnsi="Times New Roman" w:cs="Times New Roman"/>
          <w:u w:val="single"/>
        </w:rPr>
      </w:pPr>
    </w:p>
    <w:p w14:paraId="7A753EDB" w14:textId="77C6F948" w:rsidR="00957EE9" w:rsidRPr="00477CAE" w:rsidRDefault="008678C7" w:rsidP="00842C7D">
      <w:pPr>
        <w:spacing w:line="480" w:lineRule="auto"/>
        <w:rPr>
          <w:rFonts w:ascii="Times New Roman" w:hAnsi="Times New Roman" w:cs="Times New Roman"/>
        </w:rPr>
      </w:pPr>
      <w:r w:rsidRPr="00477CAE">
        <w:rPr>
          <w:rFonts w:ascii="Times New Roman" w:hAnsi="Times New Roman" w:cs="Times New Roman"/>
        </w:rPr>
        <w:t xml:space="preserve">A recurring experience </w:t>
      </w:r>
      <w:r w:rsidR="5EAE74C5" w:rsidRPr="00477CAE">
        <w:rPr>
          <w:rFonts w:ascii="Times New Roman" w:hAnsi="Times New Roman" w:cs="Times New Roman"/>
        </w:rPr>
        <w:t xml:space="preserve">reported </w:t>
      </w:r>
      <w:r w:rsidRPr="00477CAE">
        <w:rPr>
          <w:rFonts w:ascii="Times New Roman" w:hAnsi="Times New Roman" w:cs="Times New Roman"/>
        </w:rPr>
        <w:t>across</w:t>
      </w:r>
      <w:r w:rsidR="00F10F90" w:rsidRPr="00477CAE">
        <w:rPr>
          <w:rFonts w:ascii="Times New Roman" w:hAnsi="Times New Roman" w:cs="Times New Roman"/>
        </w:rPr>
        <w:t xml:space="preserve"> six of the </w:t>
      </w:r>
      <w:r w:rsidRPr="00477CAE">
        <w:rPr>
          <w:rFonts w:ascii="Times New Roman" w:hAnsi="Times New Roman" w:cs="Times New Roman"/>
        </w:rPr>
        <w:t>studies was that endometriosis symptoms began during adolescence, often within a few years of menarche</w:t>
      </w:r>
      <w:r w:rsidR="00F10F90" w:rsidRPr="00477CAE">
        <w:rPr>
          <w:rFonts w:ascii="Times New Roman" w:hAnsi="Times New Roman" w:cs="Times New Roman"/>
        </w:rPr>
        <w:t xml:space="preserve"> </w:t>
      </w:r>
      <w:r w:rsidR="00F10F90" w:rsidRPr="00477CAE">
        <w:rPr>
          <w:rFonts w:ascii="Times New Roman" w:hAnsi="Times New Roman" w:cs="Times New Roman"/>
        </w:rPr>
        <w:fldChar w:fldCharType="begin">
          <w:fldData xml:space="preserve">PEVuZE5vdGU+PENpdGU+PEF1dGhvcj5Nb3JhZGk8L0F1dGhvcj48WWVhcj4yMDE0PC9ZZWFyPjxS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</w:fldData>
        </w:fldChar>
      </w:r>
      <w:r w:rsidR="007D60BA" w:rsidRPr="00477CAE">
        <w:rPr>
          <w:rFonts w:ascii="Times New Roman" w:hAnsi="Times New Roman" w:cs="Times New Roman"/>
        </w:rPr>
        <w:instrText xml:space="preserve"> ADDIN EN.CITE </w:instrText>
      </w:r>
      <w:r w:rsidR="007D60BA" w:rsidRPr="00477CAE">
        <w:rPr>
          <w:rFonts w:ascii="Times New Roman" w:hAnsi="Times New Roman" w:cs="Times New Roman"/>
        </w:rPr>
        <w:fldChar w:fldCharType="begin">
          <w:fldData xml:space="preserve">PEVuZE5vdGU+PENpdGU+PEF1dGhvcj5Nb3JhZGk8L0F1dGhvcj48WWVhcj4yMDE0PC9ZZWFyPjxS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</w:fldData>
        </w:fldChar>
      </w:r>
      <w:r w:rsidR="007D60BA" w:rsidRPr="00477CAE">
        <w:rPr>
          <w:rFonts w:ascii="Times New Roman" w:hAnsi="Times New Roman" w:cs="Times New Roman"/>
        </w:rPr>
        <w:instrText xml:space="preserve"> ADDIN EN.CITE.DATA </w:instrText>
      </w:r>
      <w:r w:rsidR="007D60BA" w:rsidRPr="00477CAE">
        <w:rPr>
          <w:rFonts w:ascii="Times New Roman" w:hAnsi="Times New Roman" w:cs="Times New Roman"/>
        </w:rPr>
      </w:r>
      <w:r w:rsidR="007D60BA" w:rsidRPr="00477CAE">
        <w:rPr>
          <w:rFonts w:ascii="Times New Roman" w:hAnsi="Times New Roman" w:cs="Times New Roman"/>
        </w:rPr>
        <w:fldChar w:fldCharType="end"/>
      </w:r>
      <w:r w:rsidR="00F10F90" w:rsidRPr="00477CAE">
        <w:rPr>
          <w:rFonts w:ascii="Times New Roman" w:hAnsi="Times New Roman" w:cs="Times New Roman"/>
        </w:rPr>
      </w:r>
      <w:r w:rsidR="00F10F90" w:rsidRPr="00477CAE">
        <w:rPr>
          <w:rFonts w:ascii="Times New Roman" w:hAnsi="Times New Roman" w:cs="Times New Roman"/>
        </w:rPr>
        <w:fldChar w:fldCharType="separate"/>
      </w:r>
      <w:r w:rsidR="00F10F90" w:rsidRPr="00477CAE">
        <w:rPr>
          <w:rFonts w:ascii="Times New Roman" w:hAnsi="Times New Roman" w:cs="Times New Roman"/>
          <w:noProof/>
        </w:rPr>
        <w:t>(E. Denny, 2004; Denny &amp; Mann, 2008; Moradi et al., 2014; Rowe et al., 2021; van der Zanden et al., 2021; Whelan, 2007)</w:t>
      </w:r>
      <w:r w:rsidR="00F10F90" w:rsidRPr="00477CAE">
        <w:rPr>
          <w:rFonts w:ascii="Times New Roman" w:hAnsi="Times New Roman" w:cs="Times New Roman"/>
        </w:rPr>
        <w:fldChar w:fldCharType="end"/>
      </w:r>
      <w:r w:rsidRPr="00477CAE">
        <w:rPr>
          <w:rFonts w:ascii="Times New Roman" w:hAnsi="Times New Roman" w:cs="Times New Roman"/>
        </w:rPr>
        <w:t>. Many young women initially believed their symptoms – commonly severe menstrual pain and heavy bleeding – were a normal part of menstruation due to the widespread societal belief that menstrual discomfort is to be expected. This normalisation delayed the recognition of these symptoms requiring medical attention</w:t>
      </w:r>
      <w:r w:rsidR="00302D83" w:rsidRPr="00477CAE">
        <w:rPr>
          <w:rFonts w:ascii="Times New Roman" w:hAnsi="Times New Roman" w:cs="Times New Roman"/>
        </w:rPr>
        <w:t xml:space="preserve"> – “</w:t>
      </w:r>
      <w:r w:rsidR="00302D83" w:rsidRPr="00477CAE">
        <w:rPr>
          <w:rFonts w:ascii="Times New Roman" w:hAnsi="Times New Roman" w:cs="Times New Roman"/>
          <w:i/>
          <w:iCs/>
        </w:rPr>
        <w:t xml:space="preserve">I had witnessed my mum with so many problems in her life… So, that’s what she endured, so when I started getting period pain in my teenage years, I just thought that was </w:t>
      </w:r>
      <w:proofErr w:type="gramStart"/>
      <w:r w:rsidR="00302D83" w:rsidRPr="00477CAE">
        <w:rPr>
          <w:rFonts w:ascii="Times New Roman" w:hAnsi="Times New Roman" w:cs="Times New Roman"/>
          <w:i/>
          <w:iCs/>
        </w:rPr>
        <w:t>fairly normal</w:t>
      </w:r>
      <w:proofErr w:type="gramEnd"/>
      <w:r w:rsidR="00302D83" w:rsidRPr="00477CAE">
        <w:rPr>
          <w:rFonts w:ascii="Times New Roman" w:hAnsi="Times New Roman" w:cs="Times New Roman"/>
          <w:i/>
          <w:iCs/>
        </w:rPr>
        <w:t xml:space="preserve"> in </w:t>
      </w:r>
      <w:proofErr w:type="gramStart"/>
      <w:r w:rsidR="00302D83" w:rsidRPr="00477CAE">
        <w:rPr>
          <w:rFonts w:ascii="Times New Roman" w:hAnsi="Times New Roman" w:cs="Times New Roman"/>
          <w:i/>
          <w:iCs/>
        </w:rPr>
        <w:t>actual fact</w:t>
      </w:r>
      <w:proofErr w:type="gramEnd"/>
      <w:r w:rsidR="00302D83" w:rsidRPr="00477CAE">
        <w:rPr>
          <w:rFonts w:ascii="Times New Roman" w:hAnsi="Times New Roman" w:cs="Times New Roman"/>
        </w:rPr>
        <w:t xml:space="preserve">” </w:t>
      </w:r>
      <w:r w:rsidR="00302D83" w:rsidRPr="00477CAE">
        <w:rPr>
          <w:rFonts w:ascii="Times New Roman" w:hAnsi="Times New Roman" w:cs="Times New Roman"/>
        </w:rPr>
        <w:fldChar w:fldCharType="begin">
          <w:fldData xml:space="preserve">PEVuZE5vdGU+PENpdGU+PEF1dGhvcj5NYXJrb3ZpYzwvQXV0aG9yPjxZZWFyPjIwMDg8L1llYXI+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</w:fldData>
        </w:fldChar>
      </w:r>
      <w:r w:rsidR="00302D83" w:rsidRPr="00477CAE">
        <w:rPr>
          <w:rFonts w:ascii="Times New Roman" w:hAnsi="Times New Roman" w:cs="Times New Roman"/>
        </w:rPr>
        <w:instrText xml:space="preserve"> ADDIN EN.CITE </w:instrText>
      </w:r>
      <w:r w:rsidR="00302D83" w:rsidRPr="00477CAE">
        <w:rPr>
          <w:rFonts w:ascii="Times New Roman" w:hAnsi="Times New Roman" w:cs="Times New Roman"/>
        </w:rPr>
        <w:fldChar w:fldCharType="begin">
          <w:fldData xml:space="preserve">PEVuZE5vdGU+PENpdGU+PEF1dGhvcj5NYXJrb3ZpYzwvQXV0aG9yPjxZZWFyPjIwMDg8L1llYXI+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</w:fldData>
        </w:fldChar>
      </w:r>
      <w:r w:rsidR="00302D83" w:rsidRPr="00477CAE">
        <w:rPr>
          <w:rFonts w:ascii="Times New Roman" w:hAnsi="Times New Roman" w:cs="Times New Roman"/>
        </w:rPr>
        <w:instrText xml:space="preserve"> ADDIN EN.CITE.DATA </w:instrText>
      </w:r>
      <w:r w:rsidR="00302D83" w:rsidRPr="00477CAE">
        <w:rPr>
          <w:rFonts w:ascii="Times New Roman" w:hAnsi="Times New Roman" w:cs="Times New Roman"/>
        </w:rPr>
      </w:r>
      <w:r w:rsidR="00302D83" w:rsidRPr="00477CAE">
        <w:rPr>
          <w:rFonts w:ascii="Times New Roman" w:hAnsi="Times New Roman" w:cs="Times New Roman"/>
        </w:rPr>
        <w:fldChar w:fldCharType="end"/>
      </w:r>
      <w:r w:rsidR="00302D83" w:rsidRPr="00477CAE">
        <w:rPr>
          <w:rFonts w:ascii="Times New Roman" w:hAnsi="Times New Roman" w:cs="Times New Roman"/>
        </w:rPr>
      </w:r>
      <w:r w:rsidR="00302D83" w:rsidRPr="00477CAE">
        <w:rPr>
          <w:rFonts w:ascii="Times New Roman" w:hAnsi="Times New Roman" w:cs="Times New Roman"/>
        </w:rPr>
        <w:fldChar w:fldCharType="separate"/>
      </w:r>
      <w:r w:rsidR="00302D83" w:rsidRPr="00477CAE">
        <w:rPr>
          <w:rFonts w:ascii="Times New Roman" w:hAnsi="Times New Roman" w:cs="Times New Roman"/>
          <w:noProof/>
        </w:rPr>
        <w:t>(Markovic et al., 2008, p.355)</w:t>
      </w:r>
      <w:r w:rsidR="00302D83" w:rsidRPr="00477CAE">
        <w:rPr>
          <w:rFonts w:ascii="Times New Roman" w:hAnsi="Times New Roman" w:cs="Times New Roman"/>
        </w:rPr>
        <w:fldChar w:fldCharType="end"/>
      </w:r>
      <w:r w:rsidR="00302D83" w:rsidRPr="00477CAE">
        <w:rPr>
          <w:rFonts w:ascii="Times New Roman" w:hAnsi="Times New Roman" w:cs="Times New Roman"/>
        </w:rPr>
        <w:t>.</w:t>
      </w:r>
    </w:p>
    <w:p w14:paraId="1A5CF15F" w14:textId="77777777" w:rsidR="008678C7" w:rsidRPr="00477CAE" w:rsidRDefault="008678C7" w:rsidP="00842C7D">
      <w:pPr>
        <w:spacing w:line="480" w:lineRule="auto"/>
        <w:rPr>
          <w:rFonts w:ascii="Times New Roman" w:hAnsi="Times New Roman" w:cs="Times New Roman"/>
        </w:rPr>
      </w:pPr>
    </w:p>
    <w:p w14:paraId="1344C89F" w14:textId="5DD214D4" w:rsidR="008678C7" w:rsidRPr="00477CAE" w:rsidRDefault="4CF6FA91" w:rsidP="00842C7D">
      <w:pPr>
        <w:spacing w:line="480" w:lineRule="auto"/>
        <w:rPr>
          <w:rFonts w:ascii="Times New Roman" w:hAnsi="Times New Roman" w:cs="Times New Roman"/>
        </w:rPr>
      </w:pPr>
      <w:r w:rsidRPr="00477CAE">
        <w:rPr>
          <w:rFonts w:ascii="Times New Roman" w:hAnsi="Times New Roman" w:cs="Times New Roman"/>
        </w:rPr>
        <w:t xml:space="preserve">In some cases, </w:t>
      </w:r>
      <w:r w:rsidR="661C6421" w:rsidRPr="00477CAE">
        <w:rPr>
          <w:rFonts w:ascii="Times New Roman" w:hAnsi="Times New Roman" w:cs="Times New Roman"/>
        </w:rPr>
        <w:t xml:space="preserve">patients described being encouraged by their parents to seek medical advice out of concern of abnormality of their </w:t>
      </w:r>
      <w:r w:rsidR="3F166F78" w:rsidRPr="00477CAE">
        <w:rPr>
          <w:rFonts w:ascii="Times New Roman" w:hAnsi="Times New Roman" w:cs="Times New Roman"/>
        </w:rPr>
        <w:t>symptoms.</w:t>
      </w:r>
      <w:r w:rsidRPr="00477CAE">
        <w:rPr>
          <w:rFonts w:ascii="Times New Roman" w:hAnsi="Times New Roman" w:cs="Times New Roman"/>
        </w:rPr>
        <w:t xml:space="preserve"> However, even when concerned parents advocated for their daughters, they were often met with dismissive attitudes from primary </w:t>
      </w:r>
      <w:r w:rsidR="0A277EB1" w:rsidRPr="00477CAE">
        <w:rPr>
          <w:rFonts w:ascii="Times New Roman" w:hAnsi="Times New Roman" w:cs="Times New Roman"/>
        </w:rPr>
        <w:t>health</w:t>
      </w:r>
      <w:r w:rsidRPr="00477CAE">
        <w:rPr>
          <w:rFonts w:ascii="Times New Roman" w:hAnsi="Times New Roman" w:cs="Times New Roman"/>
        </w:rPr>
        <w:t>care p</w:t>
      </w:r>
      <w:r w:rsidR="0A277EB1" w:rsidRPr="00477CAE">
        <w:rPr>
          <w:rFonts w:ascii="Times New Roman" w:hAnsi="Times New Roman" w:cs="Times New Roman"/>
        </w:rPr>
        <w:t>rofessionals.</w:t>
      </w:r>
      <w:r w:rsidRPr="00477CAE">
        <w:rPr>
          <w:rFonts w:ascii="Times New Roman" w:hAnsi="Times New Roman" w:cs="Times New Roman"/>
        </w:rPr>
        <w:t xml:space="preserve"> </w:t>
      </w:r>
      <w:r w:rsidR="00302D83" w:rsidRPr="00477CAE">
        <w:rPr>
          <w:rFonts w:ascii="Times New Roman" w:hAnsi="Times New Roman" w:cs="Times New Roman"/>
        </w:rPr>
        <w:t>For instance, o</w:t>
      </w:r>
      <w:r w:rsidRPr="00477CAE">
        <w:rPr>
          <w:rFonts w:ascii="Times New Roman" w:hAnsi="Times New Roman" w:cs="Times New Roman"/>
        </w:rPr>
        <w:t xml:space="preserve">ne participant recalled being told by her doctor that severe pain was simply </w:t>
      </w:r>
      <w:r w:rsidR="00730703" w:rsidRPr="00477CAE">
        <w:rPr>
          <w:rFonts w:ascii="Times New Roman" w:hAnsi="Times New Roman" w:cs="Times New Roman"/>
        </w:rPr>
        <w:t xml:space="preserve">something she would have to endure, </w:t>
      </w:r>
      <w:r w:rsidRPr="00477CAE">
        <w:rPr>
          <w:rFonts w:ascii="Times New Roman" w:hAnsi="Times New Roman" w:cs="Times New Roman"/>
        </w:rPr>
        <w:t>reinforcing the expectation that menstrual suffering was inevitable</w:t>
      </w:r>
      <w:r w:rsidR="00730703" w:rsidRPr="00477CAE">
        <w:rPr>
          <w:rFonts w:ascii="Times New Roman" w:hAnsi="Times New Roman" w:cs="Times New Roman"/>
        </w:rPr>
        <w:t xml:space="preserve"> – </w:t>
      </w:r>
      <w:r w:rsidR="00730703" w:rsidRPr="00477CAE">
        <w:rPr>
          <w:rFonts w:ascii="Times New Roman" w:hAnsi="Times New Roman" w:cs="Times New Roman"/>
          <w:i/>
          <w:iCs/>
        </w:rPr>
        <w:t>“When I continued to be ill, when I had my period, my mother took me to the family doctor and he said, this is just, this is what a women has to put up with – I can still remember the words – and this is your child’s lot in life...</w:t>
      </w:r>
      <w:r w:rsidR="00730703" w:rsidRPr="00477CAE">
        <w:rPr>
          <w:rFonts w:ascii="Times New Roman" w:hAnsi="Times New Roman" w:cs="Times New Roman"/>
        </w:rPr>
        <w:t xml:space="preserve">” </w:t>
      </w:r>
      <w:r w:rsidR="00730703" w:rsidRPr="00477CAE">
        <w:rPr>
          <w:rFonts w:ascii="Times New Roman" w:hAnsi="Times New Roman" w:cs="Times New Roman"/>
        </w:rPr>
        <w:fldChar w:fldCharType="begin">
          <w:fldData xml:space="preserve">PEVuZE5vdGU+PENpdGU+PEF1dGhvcj5NYXJrb3ZpYzwvQXV0aG9yPjxZZWFyPjIwMDg8L1llYXI+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</w:fldData>
        </w:fldChar>
      </w:r>
      <w:r w:rsidR="00730703" w:rsidRPr="00477CAE">
        <w:rPr>
          <w:rFonts w:ascii="Times New Roman" w:hAnsi="Times New Roman" w:cs="Times New Roman"/>
        </w:rPr>
        <w:instrText xml:space="preserve"> ADDIN EN.CITE </w:instrText>
      </w:r>
      <w:r w:rsidR="00730703" w:rsidRPr="00477CAE">
        <w:rPr>
          <w:rFonts w:ascii="Times New Roman" w:hAnsi="Times New Roman" w:cs="Times New Roman"/>
        </w:rPr>
        <w:fldChar w:fldCharType="begin">
          <w:fldData xml:space="preserve">PEVuZE5vdGU+PENpdGU+PEF1dGhvcj5NYXJrb3ZpYzwvQXV0aG9yPjxZZWFyPjIwMDg8L1llYXI+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</w:fldData>
        </w:fldChar>
      </w:r>
      <w:r w:rsidR="00730703" w:rsidRPr="00477CAE">
        <w:rPr>
          <w:rFonts w:ascii="Times New Roman" w:hAnsi="Times New Roman" w:cs="Times New Roman"/>
        </w:rPr>
        <w:instrText xml:space="preserve"> ADDIN EN.CITE.DATA </w:instrText>
      </w:r>
      <w:r w:rsidR="00730703" w:rsidRPr="00477CAE">
        <w:rPr>
          <w:rFonts w:ascii="Times New Roman" w:hAnsi="Times New Roman" w:cs="Times New Roman"/>
        </w:rPr>
      </w:r>
      <w:r w:rsidR="00730703" w:rsidRPr="00477CAE">
        <w:rPr>
          <w:rFonts w:ascii="Times New Roman" w:hAnsi="Times New Roman" w:cs="Times New Roman"/>
        </w:rPr>
        <w:fldChar w:fldCharType="end"/>
      </w:r>
      <w:r w:rsidR="00730703" w:rsidRPr="00477CAE">
        <w:rPr>
          <w:rFonts w:ascii="Times New Roman" w:hAnsi="Times New Roman" w:cs="Times New Roman"/>
        </w:rPr>
      </w:r>
      <w:r w:rsidR="00730703" w:rsidRPr="00477CAE">
        <w:rPr>
          <w:rFonts w:ascii="Times New Roman" w:hAnsi="Times New Roman" w:cs="Times New Roman"/>
        </w:rPr>
        <w:fldChar w:fldCharType="separate"/>
      </w:r>
      <w:r w:rsidR="00730703" w:rsidRPr="00477CAE">
        <w:rPr>
          <w:rFonts w:ascii="Times New Roman" w:hAnsi="Times New Roman" w:cs="Times New Roman"/>
          <w:noProof/>
        </w:rPr>
        <w:t>(Markovic et al., 2008, p.356)</w:t>
      </w:r>
      <w:r w:rsidR="00730703" w:rsidRPr="00477CAE">
        <w:rPr>
          <w:rFonts w:ascii="Times New Roman" w:hAnsi="Times New Roman" w:cs="Times New Roman"/>
        </w:rPr>
        <w:fldChar w:fldCharType="end"/>
      </w:r>
      <w:r w:rsidRPr="00477CAE">
        <w:rPr>
          <w:rFonts w:ascii="Times New Roman" w:hAnsi="Times New Roman" w:cs="Times New Roman"/>
        </w:rPr>
        <w:t xml:space="preserve">. </w:t>
      </w:r>
      <w:r w:rsidR="00277ACC" w:rsidRPr="00477CAE">
        <w:rPr>
          <w:rFonts w:ascii="Times New Roman" w:hAnsi="Times New Roman" w:cs="Times New Roman"/>
        </w:rPr>
        <w:t xml:space="preserve">The normalisation of menstrual problems </w:t>
      </w:r>
      <w:r w:rsidR="0092199A" w:rsidRPr="00477CAE">
        <w:rPr>
          <w:rFonts w:ascii="Times New Roman" w:hAnsi="Times New Roman" w:cs="Times New Roman"/>
        </w:rPr>
        <w:t xml:space="preserve">by both the patient and healthcare professionals </w:t>
      </w:r>
      <w:r w:rsidR="00277ACC" w:rsidRPr="00477CAE">
        <w:rPr>
          <w:rFonts w:ascii="Times New Roman" w:hAnsi="Times New Roman" w:cs="Times New Roman"/>
        </w:rPr>
        <w:t xml:space="preserve">was reported on in half of the included studies. </w:t>
      </w:r>
    </w:p>
    <w:p w14:paraId="5EBBF56E" w14:textId="77777777" w:rsidR="00F4621F" w:rsidRPr="00477CAE" w:rsidRDefault="00F4621F" w:rsidP="00842C7D">
      <w:pPr>
        <w:spacing w:line="480" w:lineRule="auto"/>
        <w:rPr>
          <w:rFonts w:ascii="Times New Roman" w:hAnsi="Times New Roman" w:cs="Times New Roman"/>
        </w:rPr>
      </w:pPr>
    </w:p>
    <w:p w14:paraId="41D9F1A4" w14:textId="5F75FF53" w:rsidR="00F4621F" w:rsidRPr="00477CAE" w:rsidRDefault="1A55921B" w:rsidP="00842C7D">
      <w:pPr>
        <w:spacing w:line="480" w:lineRule="auto"/>
        <w:rPr>
          <w:rFonts w:ascii="Times New Roman" w:hAnsi="Times New Roman" w:cs="Times New Roman"/>
        </w:rPr>
      </w:pPr>
      <w:r w:rsidRPr="00477CAE">
        <w:rPr>
          <w:rFonts w:ascii="Times New Roman" w:hAnsi="Times New Roman" w:cs="Times New Roman"/>
        </w:rPr>
        <w:lastRenderedPageBreak/>
        <w:t>For many women, embarrassment and stigma surrounding menstrual health</w:t>
      </w:r>
      <w:r w:rsidR="0A277EB1" w:rsidRPr="00477CAE">
        <w:rPr>
          <w:rFonts w:ascii="Times New Roman" w:hAnsi="Times New Roman" w:cs="Times New Roman"/>
        </w:rPr>
        <w:t xml:space="preserve"> resulted in them delaying or avoiding further </w:t>
      </w:r>
      <w:r w:rsidRPr="00477CAE">
        <w:rPr>
          <w:rFonts w:ascii="Times New Roman" w:hAnsi="Times New Roman" w:cs="Times New Roman"/>
        </w:rPr>
        <w:t xml:space="preserve">medical consultations. The taboo nature of discussing reproductive health meant that women often internalised their symptoms, sometimes for decades, before seeking help. </w:t>
      </w:r>
      <w:r w:rsidR="00302D83" w:rsidRPr="00477CAE">
        <w:rPr>
          <w:rFonts w:ascii="Times New Roman" w:hAnsi="Times New Roman" w:cs="Times New Roman"/>
        </w:rPr>
        <w:t>For example, o</w:t>
      </w:r>
      <w:r w:rsidRPr="00477CAE">
        <w:rPr>
          <w:rFonts w:ascii="Times New Roman" w:hAnsi="Times New Roman" w:cs="Times New Roman"/>
        </w:rPr>
        <w:t xml:space="preserve">ne participant shared that she endured twenty years of suffering </w:t>
      </w:r>
      <w:r w:rsidR="00F4621F" w:rsidRPr="00477CAE">
        <w:rPr>
          <w:rFonts w:ascii="Times New Roman" w:hAnsi="Times New Roman" w:cs="Times New Roman"/>
        </w:rPr>
        <w:t>before receiving a diagnosis</w:t>
      </w:r>
      <w:r w:rsidRPr="00477CAE">
        <w:rPr>
          <w:rFonts w:ascii="Times New Roman" w:hAnsi="Times New Roman" w:cs="Times New Roman"/>
        </w:rPr>
        <w:t>, emphasising the role of silence and shame in prolonging delays</w:t>
      </w:r>
      <w:r w:rsidR="620D0B27" w:rsidRPr="00477CAE">
        <w:rPr>
          <w:rFonts w:ascii="Times New Roman" w:hAnsi="Times New Roman" w:cs="Times New Roman"/>
        </w:rPr>
        <w:t xml:space="preserve"> – “</w:t>
      </w:r>
      <w:r w:rsidR="620D0B27" w:rsidRPr="00477CAE">
        <w:rPr>
          <w:rFonts w:ascii="Times New Roman" w:hAnsi="Times New Roman" w:cs="Times New Roman"/>
          <w:i/>
          <w:iCs/>
        </w:rPr>
        <w:t>I also internalised shame and the taboo of speaking up about it, which meant 20 years of suffering before having a diagnosis</w:t>
      </w:r>
      <w:r w:rsidR="620D0B27" w:rsidRPr="00477CAE">
        <w:rPr>
          <w:rFonts w:ascii="Times New Roman" w:hAnsi="Times New Roman" w:cs="Times New Roman"/>
        </w:rPr>
        <w:t xml:space="preserve">” </w:t>
      </w:r>
      <w:r w:rsidR="00F4621F" w:rsidRPr="00477CAE">
        <w:rPr>
          <w:rFonts w:ascii="Times New Roman" w:hAnsi="Times New Roman" w:cs="Times New Roman"/>
        </w:rPr>
        <w:fldChar w:fldCharType="begin"/>
      </w:r>
      <w:r w:rsidR="00F4621F" w:rsidRPr="00477CAE">
        <w:rPr>
          <w:rFonts w:ascii="Times New Roman" w:hAnsi="Times New Roman" w:cs="Times New Roman"/>
        </w:rPr>
        <w:instrText xml:space="preserve"> ADDIN EN.CITE &lt;EndNote&gt;&lt;Cite&gt;&lt;Author&gt;Krebs&lt;/Author&gt;&lt;Year&gt;2020&lt;/Year&gt;&lt;RecNum&gt;10&lt;/RecNum&gt;&lt;Suffix&gt;`, p.1019&lt;/Suffix&gt;&lt;DisplayText&gt;(Krebs &amp;amp; Schoenbauer, 2020, p.1019)&lt;/DisplayText&gt;&lt;record&gt;&lt;rec-number&gt;10&lt;/rec-number&gt;&lt;foreign-keys&gt;&lt;key app="EN" db-id="5ttxx52au90vs5edfx2ptxa9a20v20sxrrxv" timestamp="1716211966"&gt;10&lt;/key&gt;&lt;/foreign-keys&gt;&lt;ref-type name="Journal Article"&gt;17&lt;/ref-type&gt;&lt;contributors&gt;&lt;authors&gt;&lt;author&gt;Krebs, Emily&lt;/author&gt;&lt;author&gt;Schoenbauer, Kelsea V.&lt;/author&gt;&lt;/authors&gt;&lt;/contributors&gt;&lt;auth-address&gt;Department of Communication, University of Utah&amp;#xD;Department of Communication Studies, University of Denver&lt;/auth-address&gt;&lt;titles&gt;&lt;title&gt;Hysterics and Heresy: Using Dialogism to Explore the Problematics of Endometriosis Diagnosis&lt;/title&gt;&lt;secondary-title&gt;Health Communication&lt;/secondary-title&gt;&lt;/titles&gt;&lt;pages&gt;1013-1022&lt;/pages&gt;&lt;volume&gt;35&lt;/volume&gt;&lt;number&gt;8&lt;/number&gt;&lt;keywords&gt;&lt;keyword&gt;Hysteria&lt;/keyword&gt;&lt;keyword&gt;Endometriosis -- Diagnosis&lt;/keyword&gt;&lt;keyword&gt;Women&amp;apos;s Health&lt;/keyword&gt;&lt;keyword&gt;Human&lt;/keyword&gt;&lt;keyword&gt;Female&lt;/keyword&gt;&lt;keyword&gt;Biotechnology&lt;/keyword&gt;&lt;keyword&gt;Thematic Analysis&lt;/keyword&gt;&lt;keyword&gt;Women -- Psychosocial Factors&lt;/keyword&gt;&lt;keyword&gt;Diagnostic Tests, Routine -- Psychosocial Factors&lt;/keyword&gt;&lt;keyword&gt;Narratives&lt;/keyword&gt;&lt;keyword&gt;United States&lt;/keyword&gt;&lt;keyword&gt;Discourse Analysis&lt;/keyword&gt;&lt;/keywords&gt;&lt;dates&gt;&lt;year&gt;2020&lt;/year&gt;&lt;/dates&gt;&lt;pub-location&gt;Philadelphia, Pennsylvania&lt;/pub-location&gt;&lt;publisher&gt;Taylor &amp;amp; Francis Ltd&lt;/publisher&gt;&lt;isbn&gt;1041-0236&lt;/isbn&gt;&lt;accession-num&gt;143806371. Language: English. Entry Date: 20200619. Revision Date: 20211223. Publication Type: Journal Article&lt;/accession-num&gt;&lt;urls&gt;&lt;related-urls&gt;&lt;url&gt;https://search.ebscohost.com/login.aspx?direct=true&amp;amp;db=cul&amp;amp;AN=143806371&amp;amp;site=ehost-live&lt;/url&gt;&lt;/related-urls&gt;&lt;/urls&gt;&lt;electronic-resource-num&gt;10.1080/10410236.2019.1606136&lt;/electronic-resource-num&gt;&lt;remote-database-name&gt;CINAHL Ultimate&lt;/remote-database-name&gt;&lt;remote-database-provider&gt;EBSCOhost&lt;/remote-database-provider&gt;&lt;/record&gt;&lt;/Cite&gt;&lt;/EndNote&gt;</w:instrText>
      </w:r>
      <w:r w:rsidR="00F4621F" w:rsidRPr="00477CAE">
        <w:rPr>
          <w:rFonts w:ascii="Times New Roman" w:hAnsi="Times New Roman" w:cs="Times New Roman"/>
        </w:rPr>
        <w:fldChar w:fldCharType="separate"/>
      </w:r>
      <w:r w:rsidR="1F97E28E" w:rsidRPr="00477CAE">
        <w:rPr>
          <w:rFonts w:ascii="Times New Roman" w:hAnsi="Times New Roman" w:cs="Times New Roman"/>
          <w:noProof/>
        </w:rPr>
        <w:t>(Krebs &amp; Schoenbauer, 2020, p.1019)</w:t>
      </w:r>
      <w:r w:rsidR="00F4621F" w:rsidRPr="00477CAE">
        <w:rPr>
          <w:rFonts w:ascii="Times New Roman" w:hAnsi="Times New Roman" w:cs="Times New Roman"/>
        </w:rPr>
        <w:fldChar w:fldCharType="end"/>
      </w:r>
      <w:r w:rsidRPr="00477CAE">
        <w:rPr>
          <w:rFonts w:ascii="Times New Roman" w:hAnsi="Times New Roman" w:cs="Times New Roman"/>
        </w:rPr>
        <w:t xml:space="preserve">. </w:t>
      </w:r>
    </w:p>
    <w:p w14:paraId="4CF8373C" w14:textId="77777777" w:rsidR="00F4621F" w:rsidRPr="00477CAE" w:rsidRDefault="00F4621F" w:rsidP="00842C7D">
      <w:pPr>
        <w:spacing w:line="480" w:lineRule="auto"/>
        <w:rPr>
          <w:rFonts w:ascii="Times New Roman" w:hAnsi="Times New Roman" w:cs="Times New Roman"/>
        </w:rPr>
      </w:pPr>
    </w:p>
    <w:p w14:paraId="4E69D999" w14:textId="4CD10C16" w:rsidR="000A4DD1" w:rsidRPr="00477CAE" w:rsidRDefault="00F4621F" w:rsidP="00842C7D">
      <w:pPr>
        <w:spacing w:line="480" w:lineRule="auto"/>
        <w:rPr>
          <w:rFonts w:ascii="Times New Roman" w:hAnsi="Times New Roman" w:cs="Times New Roman"/>
        </w:rPr>
      </w:pPr>
      <w:r w:rsidRPr="00477CAE">
        <w:rPr>
          <w:rFonts w:ascii="Times New Roman" w:hAnsi="Times New Roman" w:cs="Times New Roman"/>
        </w:rPr>
        <w:t xml:space="preserve">When women did consult </w:t>
      </w:r>
      <w:r w:rsidR="00EB299C" w:rsidRPr="00477CAE">
        <w:rPr>
          <w:rFonts w:ascii="Times New Roman" w:hAnsi="Times New Roman" w:cs="Times New Roman"/>
        </w:rPr>
        <w:t xml:space="preserve">a </w:t>
      </w:r>
      <w:r w:rsidR="5D82F0D5" w:rsidRPr="00477CAE">
        <w:rPr>
          <w:rFonts w:ascii="Times New Roman" w:hAnsi="Times New Roman" w:cs="Times New Roman"/>
        </w:rPr>
        <w:t xml:space="preserve">primary </w:t>
      </w:r>
      <w:r w:rsidR="00EB299C" w:rsidRPr="00477CAE">
        <w:rPr>
          <w:rFonts w:ascii="Times New Roman" w:hAnsi="Times New Roman" w:cs="Times New Roman"/>
        </w:rPr>
        <w:t>health</w:t>
      </w:r>
      <w:r w:rsidR="5D82F0D5" w:rsidRPr="00477CAE">
        <w:rPr>
          <w:rFonts w:ascii="Times New Roman" w:hAnsi="Times New Roman" w:cs="Times New Roman"/>
        </w:rPr>
        <w:t>care p</w:t>
      </w:r>
      <w:r w:rsidR="00EB299C" w:rsidRPr="00477CAE">
        <w:rPr>
          <w:rFonts w:ascii="Times New Roman" w:hAnsi="Times New Roman" w:cs="Times New Roman"/>
        </w:rPr>
        <w:t>rofessional</w:t>
      </w:r>
      <w:r w:rsidRPr="00477CAE">
        <w:rPr>
          <w:rFonts w:ascii="Times New Roman" w:hAnsi="Times New Roman" w:cs="Times New Roman"/>
        </w:rPr>
        <w:t xml:space="preserve">, they </w:t>
      </w:r>
      <w:r w:rsidR="3BCA5188" w:rsidRPr="00477CAE">
        <w:rPr>
          <w:rFonts w:ascii="Times New Roman" w:hAnsi="Times New Roman" w:cs="Times New Roman"/>
        </w:rPr>
        <w:t>reported being</w:t>
      </w:r>
      <w:r w:rsidRPr="00477CAE">
        <w:rPr>
          <w:rFonts w:ascii="Times New Roman" w:hAnsi="Times New Roman" w:cs="Times New Roman"/>
        </w:rPr>
        <w:t xml:space="preserve"> prescribed oral contraceptives</w:t>
      </w:r>
      <w:r w:rsidR="00EF1BBF" w:rsidRPr="00477CAE">
        <w:rPr>
          <w:rFonts w:ascii="Times New Roman" w:hAnsi="Times New Roman" w:cs="Times New Roman"/>
        </w:rPr>
        <w:t xml:space="preserve"> – colloquially referred to as ‘the Pill’ -</w:t>
      </w:r>
      <w:r w:rsidRPr="00477CAE">
        <w:rPr>
          <w:rFonts w:ascii="Times New Roman" w:hAnsi="Times New Roman" w:cs="Times New Roman"/>
        </w:rPr>
        <w:t xml:space="preserve"> o</w:t>
      </w:r>
      <w:r w:rsidR="78BE33E9" w:rsidRPr="00477CAE">
        <w:rPr>
          <w:rFonts w:ascii="Times New Roman" w:hAnsi="Times New Roman" w:cs="Times New Roman"/>
        </w:rPr>
        <w:t>r</w:t>
      </w:r>
      <w:r w:rsidRPr="00477CAE">
        <w:rPr>
          <w:rFonts w:ascii="Times New Roman" w:hAnsi="Times New Roman" w:cs="Times New Roman"/>
        </w:rPr>
        <w:t xml:space="preserve"> painkillers as the first line of treatment. While some experienced temporary relief, others rejected this option due to concerns about side effects or inefficacy.</w:t>
      </w:r>
      <w:r w:rsidR="000A4DD1" w:rsidRPr="00477CAE">
        <w:rPr>
          <w:rFonts w:ascii="Times New Roman" w:hAnsi="Times New Roman" w:cs="Times New Roman"/>
        </w:rPr>
        <w:t xml:space="preserve"> </w:t>
      </w:r>
      <w:r w:rsidRPr="00477CAE">
        <w:rPr>
          <w:rFonts w:ascii="Times New Roman" w:hAnsi="Times New Roman" w:cs="Times New Roman"/>
        </w:rPr>
        <w:t xml:space="preserve">Many patients felt that these treatments merely masked their symptoms rather than addressing the underlying </w:t>
      </w:r>
      <w:r w:rsidR="000A4DD1" w:rsidRPr="00477CAE">
        <w:rPr>
          <w:rFonts w:ascii="Times New Roman" w:hAnsi="Times New Roman" w:cs="Times New Roman"/>
        </w:rPr>
        <w:t xml:space="preserve">cause and voiced their frustration at </w:t>
      </w:r>
      <w:r w:rsidR="0012364B" w:rsidRPr="00477CAE">
        <w:rPr>
          <w:rFonts w:ascii="Times New Roman" w:hAnsi="Times New Roman" w:cs="Times New Roman"/>
        </w:rPr>
        <w:t xml:space="preserve">this </w:t>
      </w:r>
      <w:r w:rsidR="009B1A8C" w:rsidRPr="00477CAE">
        <w:rPr>
          <w:rFonts w:ascii="Times New Roman" w:hAnsi="Times New Roman" w:cs="Times New Roman"/>
        </w:rPr>
        <w:t>-</w:t>
      </w:r>
      <w:r w:rsidR="000A4DD1" w:rsidRPr="00477CAE">
        <w:rPr>
          <w:rFonts w:ascii="Times New Roman" w:hAnsi="Times New Roman" w:cs="Times New Roman"/>
        </w:rPr>
        <w:t xml:space="preserve"> “</w:t>
      </w:r>
      <w:r w:rsidR="000A4DD1" w:rsidRPr="00477CAE">
        <w:rPr>
          <w:rFonts w:ascii="Times New Roman" w:hAnsi="Times New Roman" w:cs="Times New Roman"/>
          <w:i/>
          <w:iCs/>
        </w:rPr>
        <w:t>I don’t want to be on the Pill! I want to know what’s causing the pain</w:t>
      </w:r>
      <w:r w:rsidR="000A4DD1" w:rsidRPr="00477CAE">
        <w:rPr>
          <w:rFonts w:ascii="Times New Roman" w:hAnsi="Times New Roman" w:cs="Times New Roman"/>
        </w:rPr>
        <w:t xml:space="preserve">” </w:t>
      </w:r>
      <w:r w:rsidR="000A4DD1" w:rsidRPr="00477CAE">
        <w:rPr>
          <w:rFonts w:ascii="Times New Roman" w:hAnsi="Times New Roman" w:cs="Times New Roman"/>
        </w:rPr>
        <w:fldChar w:fldCharType="begin"/>
      </w:r>
      <w:r w:rsidR="000A4DD1" w:rsidRPr="00477CAE">
        <w:rPr>
          <w:rFonts w:ascii="Times New Roman" w:hAnsi="Times New Roman" w:cs="Times New Roman"/>
        </w:rPr>
        <w:instrText xml:space="preserve"> ADDIN EN.CITE &lt;EndNote&gt;&lt;Cite&gt;&lt;Author&gt;Ballard&lt;/Author&gt;&lt;Year&gt;2006&lt;/Year&gt;&lt;RecNum&gt;79&lt;/RecNum&gt;&lt;Suffix&gt;`, p.1298&lt;/Suffix&gt;&lt;DisplayText&gt;(Ballard et al., 2006, p.1298)&lt;/DisplayText&gt;&lt;record&gt;&lt;rec-number&gt;79&lt;/rec-number&gt;&lt;foreign-keys&gt;&lt;key app="EN" db-id="5ttxx52au90vs5edfx2ptxa9a20v20sxrrxv" timestamp="1721577479"&gt;79&lt;/key&gt;&lt;/foreign-keys&gt;&lt;ref-type name="Journal Article"&gt;17&lt;/ref-type&gt;&lt;contributors&gt;&lt;authors&gt;&lt;author&gt;Ballard, K.&lt;/author&gt;&lt;author&gt;Lowton, K.&lt;/author&gt;&lt;author&gt;Wright, J.&lt;/author&gt;&lt;/authors&gt;&lt;/contributors&gt;&lt;auth-address&gt;Postgraduate Medical School, University of Surrey, Guildford, United Kingdom. k.ballard@surrey.ac.uk&lt;/auth-address&gt;&lt;titles&gt;&lt;title&gt;What&amp;apos;s the delay? A qualitative study of women&amp;apos;s experiences of reaching a diagnosis of endometriosis&lt;/title&gt;&lt;secondary-title&gt;Fertil Steril&lt;/secondary-title&gt;&lt;/titles&gt;&lt;periodical&gt;&lt;full-title&gt;Fertil Steril&lt;/full-title&gt;&lt;/periodical&gt;&lt;pages&gt;1296-301&lt;/pages&gt;&lt;volume&gt;86&lt;/volume&gt;&lt;number&gt;5&lt;/number&gt;&lt;keywords&gt;&lt;keyword&gt;Adult&lt;/keyword&gt;&lt;keyword&gt;*Attitude to Health&lt;/keyword&gt;&lt;keyword&gt;Comorbidity&lt;/keyword&gt;&lt;keyword&gt;Endometriosis/*diagnosis/epidemiology/*psychology&lt;/keyword&gt;&lt;keyword&gt;Female&lt;/keyword&gt;&lt;keyword&gt;Humans&lt;/keyword&gt;&lt;keyword&gt;Interviews as Topic&lt;/keyword&gt;&lt;keyword&gt;Pelvic Pain/*diagnosis/epidemiology/*psychology&lt;/keyword&gt;&lt;keyword&gt;Prevalence&lt;/keyword&gt;&lt;keyword&gt;*Quality of Life&lt;/keyword&gt;&lt;keyword&gt;Time Factors&lt;/keyword&gt;&lt;keyword&gt;United Kingdom/epidemiology&lt;/keyword&gt;&lt;keyword&gt;Women&amp;apos;s Health&lt;/keyword&gt;&lt;/keywords&gt;&lt;dates&gt;&lt;year&gt;2006&lt;/year&gt;&lt;pub-dates&gt;&lt;date&gt;Nov&lt;/date&gt;&lt;/pub-dates&gt;&lt;/dates&gt;&lt;isbn&gt;0015-0282&lt;/isbn&gt;&lt;accession-num&gt;17070183&lt;/accession-num&gt;&lt;urls&gt;&lt;/urls&gt;&lt;electronic-resource-num&gt;10.1016/j.fertnstert.2006.04.054&lt;/electronic-resource-num&gt;&lt;remote-database-provider&gt;NLM&lt;/remote-database-provider&gt;&lt;language&gt;eng&lt;/language&gt;&lt;/record&gt;&lt;/Cite&gt;&lt;/EndNote&gt;</w:instrText>
      </w:r>
      <w:r w:rsidR="000A4DD1" w:rsidRPr="00477CAE">
        <w:rPr>
          <w:rFonts w:ascii="Times New Roman" w:hAnsi="Times New Roman" w:cs="Times New Roman"/>
        </w:rPr>
        <w:fldChar w:fldCharType="separate"/>
      </w:r>
      <w:r w:rsidR="000A4DD1" w:rsidRPr="00477CAE">
        <w:rPr>
          <w:rFonts w:ascii="Times New Roman" w:hAnsi="Times New Roman" w:cs="Times New Roman"/>
          <w:noProof/>
        </w:rPr>
        <w:t>(Ballard et al., 2006, p.1298)</w:t>
      </w:r>
      <w:r w:rsidR="000A4DD1" w:rsidRPr="00477CAE">
        <w:rPr>
          <w:rFonts w:ascii="Times New Roman" w:hAnsi="Times New Roman" w:cs="Times New Roman"/>
        </w:rPr>
        <w:fldChar w:fldCharType="end"/>
      </w:r>
      <w:r w:rsidR="000A4DD1" w:rsidRPr="00477CAE">
        <w:rPr>
          <w:rFonts w:ascii="Times New Roman" w:hAnsi="Times New Roman" w:cs="Times New Roman"/>
        </w:rPr>
        <w:t xml:space="preserve">. </w:t>
      </w:r>
      <w:r w:rsidR="0092199A" w:rsidRPr="00477CAE">
        <w:rPr>
          <w:rFonts w:ascii="Times New Roman" w:hAnsi="Times New Roman" w:cs="Times New Roman"/>
        </w:rPr>
        <w:t>Whilst guidelines, as well as recent findings</w:t>
      </w:r>
      <w:r w:rsidR="00ED7C40" w:rsidRPr="00477CAE">
        <w:rPr>
          <w:rFonts w:ascii="Times New Roman" w:hAnsi="Times New Roman" w:cs="Times New Roman"/>
        </w:rPr>
        <w:t>,</w:t>
      </w:r>
      <w:r w:rsidR="0092199A" w:rsidRPr="00477CAE">
        <w:rPr>
          <w:rFonts w:ascii="Times New Roman" w:hAnsi="Times New Roman" w:cs="Times New Roman"/>
        </w:rPr>
        <w:t xml:space="preserve"> have reported that the use of oral contraceptives is beneficial in suppressing the menstrual cycle, this justification is rarely explained to patients</w:t>
      </w:r>
      <w:r w:rsidR="00ED7C40" w:rsidRPr="00477CAE">
        <w:rPr>
          <w:rFonts w:ascii="Times New Roman" w:hAnsi="Times New Roman" w:cs="Times New Roman"/>
        </w:rPr>
        <w:t xml:space="preserve"> by their primary healthcare professional</w:t>
      </w:r>
      <w:r w:rsidR="0092199A" w:rsidRPr="00477CAE">
        <w:rPr>
          <w:rFonts w:ascii="Times New Roman" w:hAnsi="Times New Roman" w:cs="Times New Roman"/>
        </w:rPr>
        <w:t xml:space="preserve">, leaving them concerned as to what the root cause of their symptoms could be. </w:t>
      </w:r>
      <w:r w:rsidR="00ED7C40" w:rsidRPr="00477CAE">
        <w:rPr>
          <w:rFonts w:ascii="Times New Roman" w:hAnsi="Times New Roman" w:cs="Times New Roman"/>
        </w:rPr>
        <w:t xml:space="preserve">As well as this, it is necessary for primary healthcare professionals to identify the reason for the </w:t>
      </w:r>
      <w:proofErr w:type="gramStart"/>
      <w:r w:rsidR="00ED7C40" w:rsidRPr="00477CAE">
        <w:rPr>
          <w:rFonts w:ascii="Times New Roman" w:hAnsi="Times New Roman" w:cs="Times New Roman"/>
        </w:rPr>
        <w:t>patients</w:t>
      </w:r>
      <w:proofErr w:type="gramEnd"/>
      <w:r w:rsidR="00ED7C40" w:rsidRPr="00477CAE">
        <w:rPr>
          <w:rFonts w:ascii="Times New Roman" w:hAnsi="Times New Roman" w:cs="Times New Roman"/>
        </w:rPr>
        <w:t xml:space="preserve"> symptoms, not just to identify a suitable treatment plan for patients, but also to ensure that they feel as if their concerns have been ‘listened to’ and addressed, as highlighted in the above quote. </w:t>
      </w:r>
    </w:p>
    <w:p w14:paraId="1AA37E35" w14:textId="77777777" w:rsidR="000A4DD1" w:rsidRPr="00477CAE" w:rsidRDefault="000A4DD1" w:rsidP="00842C7D">
      <w:pPr>
        <w:spacing w:line="480" w:lineRule="auto"/>
        <w:rPr>
          <w:rFonts w:ascii="Times New Roman" w:hAnsi="Times New Roman" w:cs="Times New Roman"/>
        </w:rPr>
      </w:pPr>
    </w:p>
    <w:p w14:paraId="28747580" w14:textId="30ED7DA3" w:rsidR="00571739" w:rsidRPr="00477CAE" w:rsidRDefault="1A55921B" w:rsidP="00842C7D">
      <w:pPr>
        <w:spacing w:line="480" w:lineRule="auto"/>
        <w:rPr>
          <w:rFonts w:ascii="Times New Roman" w:hAnsi="Times New Roman" w:cs="Times New Roman"/>
        </w:rPr>
      </w:pPr>
      <w:r w:rsidRPr="00477CAE">
        <w:rPr>
          <w:rFonts w:ascii="Times New Roman" w:hAnsi="Times New Roman" w:cs="Times New Roman"/>
        </w:rPr>
        <w:lastRenderedPageBreak/>
        <w:t xml:space="preserve">Despite reporting ongoing </w:t>
      </w:r>
      <w:r w:rsidR="303FA276" w:rsidRPr="00477CAE">
        <w:rPr>
          <w:rFonts w:ascii="Times New Roman" w:hAnsi="Times New Roman" w:cs="Times New Roman"/>
        </w:rPr>
        <w:t>pain, endometriosis</w:t>
      </w:r>
      <w:r w:rsidRPr="00477CAE">
        <w:rPr>
          <w:rFonts w:ascii="Times New Roman" w:hAnsi="Times New Roman" w:cs="Times New Roman"/>
        </w:rPr>
        <w:t xml:space="preserve"> </w:t>
      </w:r>
      <w:r w:rsidR="28A93FF8" w:rsidRPr="00477CAE">
        <w:rPr>
          <w:rFonts w:ascii="Times New Roman" w:hAnsi="Times New Roman" w:cs="Times New Roman"/>
        </w:rPr>
        <w:t xml:space="preserve">was not commonly </w:t>
      </w:r>
      <w:r w:rsidRPr="00477CAE">
        <w:rPr>
          <w:rFonts w:ascii="Times New Roman" w:hAnsi="Times New Roman" w:cs="Times New Roman"/>
        </w:rPr>
        <w:t>considered as a potential dia</w:t>
      </w:r>
      <w:r w:rsidR="67703509" w:rsidRPr="00477CAE">
        <w:rPr>
          <w:rFonts w:ascii="Times New Roman" w:hAnsi="Times New Roman" w:cs="Times New Roman"/>
        </w:rPr>
        <w:t>g</w:t>
      </w:r>
      <w:r w:rsidRPr="00477CAE">
        <w:rPr>
          <w:rFonts w:ascii="Times New Roman" w:hAnsi="Times New Roman" w:cs="Times New Roman"/>
        </w:rPr>
        <w:t xml:space="preserve">nosis during initial medical visits. In some cases, </w:t>
      </w:r>
      <w:r w:rsidR="7968FC20" w:rsidRPr="00477CAE">
        <w:rPr>
          <w:rFonts w:ascii="Times New Roman" w:hAnsi="Times New Roman" w:cs="Times New Roman"/>
        </w:rPr>
        <w:t>primary healthcare professionals</w:t>
      </w:r>
      <w:r w:rsidRPr="00477CAE">
        <w:rPr>
          <w:rFonts w:ascii="Times New Roman" w:hAnsi="Times New Roman" w:cs="Times New Roman"/>
        </w:rPr>
        <w:t xml:space="preserve"> conducted </w:t>
      </w:r>
      <w:r w:rsidR="000264D0" w:rsidRPr="00477CAE">
        <w:rPr>
          <w:rFonts w:ascii="Times New Roman" w:hAnsi="Times New Roman" w:cs="Times New Roman"/>
        </w:rPr>
        <w:t>investigations</w:t>
      </w:r>
      <w:r w:rsidRPr="00477CAE">
        <w:rPr>
          <w:rFonts w:ascii="Times New Roman" w:hAnsi="Times New Roman" w:cs="Times New Roman"/>
        </w:rPr>
        <w:t xml:space="preserve"> such as blood work or ultrasounds</w:t>
      </w:r>
      <w:r w:rsidR="001078AE" w:rsidRPr="00477CAE">
        <w:rPr>
          <w:rFonts w:ascii="Times New Roman" w:hAnsi="Times New Roman" w:cs="Times New Roman"/>
        </w:rPr>
        <w:t>.</w:t>
      </w:r>
      <w:r w:rsidRPr="00477CAE">
        <w:rPr>
          <w:rFonts w:ascii="Times New Roman" w:hAnsi="Times New Roman" w:cs="Times New Roman"/>
        </w:rPr>
        <w:t xml:space="preserve"> </w:t>
      </w:r>
      <w:r w:rsidR="001078AE" w:rsidRPr="00477CAE">
        <w:rPr>
          <w:rFonts w:ascii="Times New Roman" w:hAnsi="Times New Roman" w:cs="Times New Roman"/>
        </w:rPr>
        <w:t xml:space="preserve">Whilst these investigations </w:t>
      </w:r>
      <w:r w:rsidR="000E66A7" w:rsidRPr="00477CAE">
        <w:rPr>
          <w:rFonts w:ascii="Times New Roman" w:hAnsi="Times New Roman" w:cs="Times New Roman"/>
        </w:rPr>
        <w:t xml:space="preserve">were perhaps beneficial to rule out other potential </w:t>
      </w:r>
      <w:r w:rsidR="00833AC3" w:rsidRPr="00477CAE">
        <w:rPr>
          <w:rFonts w:ascii="Times New Roman" w:hAnsi="Times New Roman" w:cs="Times New Roman"/>
        </w:rPr>
        <w:t>pathologies</w:t>
      </w:r>
      <w:r w:rsidR="000E66A7" w:rsidRPr="00477CAE">
        <w:rPr>
          <w:rFonts w:ascii="Times New Roman" w:hAnsi="Times New Roman" w:cs="Times New Roman"/>
        </w:rPr>
        <w:t>,</w:t>
      </w:r>
      <w:r w:rsidR="00615F9F" w:rsidRPr="00477CAE">
        <w:rPr>
          <w:rFonts w:ascii="Times New Roman" w:hAnsi="Times New Roman" w:cs="Times New Roman"/>
        </w:rPr>
        <w:t xml:space="preserve"> this </w:t>
      </w:r>
      <w:r w:rsidR="00605A63" w:rsidRPr="00477CAE">
        <w:rPr>
          <w:rFonts w:ascii="Times New Roman" w:hAnsi="Times New Roman" w:cs="Times New Roman"/>
        </w:rPr>
        <w:t xml:space="preserve">- </w:t>
      </w:r>
      <w:r w:rsidR="00615F9F" w:rsidRPr="00477CAE">
        <w:rPr>
          <w:rFonts w:ascii="Times New Roman" w:hAnsi="Times New Roman" w:cs="Times New Roman"/>
        </w:rPr>
        <w:t xml:space="preserve">compounded with inconclusive results related to suspected </w:t>
      </w:r>
      <w:r w:rsidR="00833AC3" w:rsidRPr="00477CAE">
        <w:rPr>
          <w:rFonts w:ascii="Times New Roman" w:hAnsi="Times New Roman" w:cs="Times New Roman"/>
        </w:rPr>
        <w:t>endometriosis</w:t>
      </w:r>
      <w:r w:rsidR="00615F9F" w:rsidRPr="00477CAE">
        <w:rPr>
          <w:rFonts w:ascii="Times New Roman" w:hAnsi="Times New Roman" w:cs="Times New Roman"/>
        </w:rPr>
        <w:t xml:space="preserve"> </w:t>
      </w:r>
      <w:r w:rsidR="00605A63" w:rsidRPr="00477CAE">
        <w:rPr>
          <w:rFonts w:ascii="Times New Roman" w:hAnsi="Times New Roman" w:cs="Times New Roman"/>
        </w:rPr>
        <w:t xml:space="preserve">- </w:t>
      </w:r>
      <w:r w:rsidRPr="00477CAE">
        <w:rPr>
          <w:rFonts w:ascii="Times New Roman" w:hAnsi="Times New Roman" w:cs="Times New Roman"/>
        </w:rPr>
        <w:t>further dela</w:t>
      </w:r>
      <w:r w:rsidR="00833AC3" w:rsidRPr="00477CAE">
        <w:rPr>
          <w:rFonts w:ascii="Times New Roman" w:hAnsi="Times New Roman" w:cs="Times New Roman"/>
        </w:rPr>
        <w:t>yed</w:t>
      </w:r>
      <w:r w:rsidRPr="00477CAE">
        <w:rPr>
          <w:rFonts w:ascii="Times New Roman" w:hAnsi="Times New Roman" w:cs="Times New Roman"/>
        </w:rPr>
        <w:t xml:space="preserve"> recognition of the disease. One participant expressed frustration </w:t>
      </w:r>
      <w:r w:rsidR="007406DB" w:rsidRPr="00477CAE">
        <w:rPr>
          <w:rFonts w:ascii="Times New Roman" w:hAnsi="Times New Roman" w:cs="Times New Roman"/>
        </w:rPr>
        <w:t xml:space="preserve">over </w:t>
      </w:r>
      <w:r w:rsidR="0065146A" w:rsidRPr="00477CAE">
        <w:rPr>
          <w:rFonts w:ascii="Times New Roman" w:hAnsi="Times New Roman" w:cs="Times New Roman"/>
        </w:rPr>
        <w:t>what investigations were understood to be necessary for diagnosis</w:t>
      </w:r>
      <w:r w:rsidR="5A4CEB94" w:rsidRPr="00477CAE">
        <w:rPr>
          <w:rFonts w:ascii="Times New Roman" w:hAnsi="Times New Roman" w:cs="Times New Roman"/>
        </w:rPr>
        <w:t xml:space="preserve"> - “</w:t>
      </w:r>
      <w:r w:rsidR="5A4CEB94" w:rsidRPr="00477CAE">
        <w:rPr>
          <w:rFonts w:ascii="Times New Roman" w:hAnsi="Times New Roman" w:cs="Times New Roman"/>
          <w:i/>
          <w:iCs/>
        </w:rPr>
        <w:t>I later lear</w:t>
      </w:r>
      <w:r w:rsidR="7968FC20" w:rsidRPr="00477CAE">
        <w:rPr>
          <w:rFonts w:ascii="Times New Roman" w:hAnsi="Times New Roman" w:cs="Times New Roman"/>
          <w:i/>
          <w:iCs/>
        </w:rPr>
        <w:t>nt</w:t>
      </w:r>
      <w:r w:rsidR="5A4CEB94" w:rsidRPr="00477CAE">
        <w:rPr>
          <w:rFonts w:ascii="Times New Roman" w:hAnsi="Times New Roman" w:cs="Times New Roman"/>
          <w:i/>
          <w:iCs/>
        </w:rPr>
        <w:t xml:space="preserve"> that the excessive persistence of my male GP to perform these types of investigations was pointless, as endometriosis can only be diagnosed by undergoing a laparoscopy/laparotomy procedure</w:t>
      </w:r>
      <w:r w:rsidR="5A4CEB94" w:rsidRPr="00477CAE">
        <w:rPr>
          <w:rFonts w:ascii="Times New Roman" w:hAnsi="Times New Roman" w:cs="Times New Roman"/>
        </w:rPr>
        <w:t xml:space="preserve">” </w:t>
      </w:r>
      <w:r w:rsidR="00F4621F" w:rsidRPr="00477CAE">
        <w:rPr>
          <w:rFonts w:ascii="Times New Roman" w:hAnsi="Times New Roman" w:cs="Times New Roman"/>
        </w:rPr>
        <w:fldChar w:fldCharType="begin"/>
      </w:r>
      <w:r w:rsidR="00F4621F" w:rsidRPr="00477CAE">
        <w:rPr>
          <w:rFonts w:ascii="Times New Roman" w:hAnsi="Times New Roman" w:cs="Times New Roman"/>
        </w:rPr>
        <w:instrText xml:space="preserve"> ADDIN EN.CITE &lt;EndNote&gt;&lt;Cite&gt;&lt;Author&gt;Walkden&lt;/Author&gt;&lt;Year&gt;2024&lt;/Year&gt;&lt;RecNum&gt;161&lt;/RecNum&gt;&lt;Suffix&gt;`, p.2&lt;/Suffix&gt;&lt;DisplayText&gt;(Walkden, 2024, p.2)&lt;/DisplayText&gt;&lt;record&gt;&lt;rec-number&gt;161&lt;/rec-number&gt;&lt;foreign-keys&gt;&lt;key app="EN" db-id="5ttxx52au90vs5edfx2ptxa9a20v20sxrrxv" timestamp="1738595677"&gt;161&lt;/key&gt;&lt;/foreign-keys&gt;&lt;ref-type name="Journal Article"&gt;17&lt;/ref-type&gt;&lt;contributors&gt;&lt;authors&gt;&lt;author&gt;Walkden, S. M.&lt;/author&gt;&lt;/authors&gt;&lt;/contributors&gt;&lt;auth-address&gt;School of Psychology, Faculty of Social Sciences and Education, Leeds Trinity University.&lt;/auth-address&gt;&lt;titles&gt;&lt;title&gt;&amp;quot;So It&amp;apos;s Like a Painful Period?&amp;quot; Living with Endometriosis: My Journey&lt;/title&gt;&lt;secondary-title&gt;Health Commun&lt;/secondary-title&gt;&lt;/titles&gt;&lt;periodical&gt;&lt;full-title&gt;Health Commun&lt;/full-title&gt;&lt;/periodical&gt;&lt;pages&gt;2950-2954&lt;/pages&gt;&lt;volume&gt;39&lt;/volume&gt;&lt;number&gt;12&lt;/number&gt;&lt;edition&gt;20231218&lt;/edition&gt;&lt;keywords&gt;&lt;keyword&gt;Humans&lt;/keyword&gt;&lt;keyword&gt;*Endometriosis/psychology/complications&lt;/keyword&gt;&lt;keyword&gt;Female&lt;/keyword&gt;&lt;keyword&gt;Adult&lt;/keyword&gt;&lt;keyword&gt;Dysmenorrhea/psychology&lt;/keyword&gt;&lt;/keywords&gt;&lt;dates&gt;&lt;year&gt;2024&lt;/year&gt;&lt;pub-dates&gt;&lt;date&gt;Nov&lt;/date&gt;&lt;/pub-dates&gt;&lt;/dates&gt;&lt;isbn&gt;1041-0236&lt;/isbn&gt;&lt;accession-num&gt;38111219&lt;/accession-num&gt;&lt;urls&gt;&lt;/urls&gt;&lt;electronic-resource-num&gt;10.1080/10410236.2023.2296189&lt;/electronic-resource-num&gt;&lt;remote-database-provider&gt;NLM&lt;/remote-database-provider&gt;&lt;language&gt;eng&lt;/language&gt;&lt;/record&gt;&lt;/Cite&gt;&lt;/EndNote&gt;</w:instrText>
      </w:r>
      <w:r w:rsidR="00F4621F" w:rsidRPr="00477CAE">
        <w:rPr>
          <w:rFonts w:ascii="Times New Roman" w:hAnsi="Times New Roman" w:cs="Times New Roman"/>
        </w:rPr>
        <w:fldChar w:fldCharType="separate"/>
      </w:r>
      <w:r w:rsidR="1F97E28E" w:rsidRPr="00477CAE">
        <w:rPr>
          <w:rFonts w:ascii="Times New Roman" w:hAnsi="Times New Roman" w:cs="Times New Roman"/>
          <w:noProof/>
        </w:rPr>
        <w:t>(Walkden, 2024, p.2)</w:t>
      </w:r>
      <w:r w:rsidR="00F4621F" w:rsidRPr="00477CAE">
        <w:rPr>
          <w:rFonts w:ascii="Times New Roman" w:hAnsi="Times New Roman" w:cs="Times New Roman"/>
        </w:rPr>
        <w:fldChar w:fldCharType="end"/>
      </w:r>
      <w:r w:rsidR="5A4CEB94" w:rsidRPr="00477CAE">
        <w:rPr>
          <w:rFonts w:ascii="Times New Roman" w:hAnsi="Times New Roman" w:cs="Times New Roman"/>
        </w:rPr>
        <w:t xml:space="preserve">. </w:t>
      </w:r>
    </w:p>
    <w:p w14:paraId="71DCAD51" w14:textId="77777777" w:rsidR="00F4621F" w:rsidRPr="00477CAE" w:rsidRDefault="00F4621F" w:rsidP="00842C7D">
      <w:pPr>
        <w:spacing w:line="480" w:lineRule="auto"/>
        <w:rPr>
          <w:rFonts w:ascii="Times New Roman" w:hAnsi="Times New Roman" w:cs="Times New Roman"/>
        </w:rPr>
      </w:pPr>
    </w:p>
    <w:p w14:paraId="1036C38A" w14:textId="2B9E1D70" w:rsidR="00F4621F" w:rsidRPr="00477CAE" w:rsidRDefault="00F4621F" w:rsidP="00842C7D">
      <w:pPr>
        <w:spacing w:line="480" w:lineRule="auto"/>
        <w:rPr>
          <w:rFonts w:ascii="Times New Roman" w:hAnsi="Times New Roman" w:cs="Times New Roman"/>
        </w:rPr>
      </w:pPr>
      <w:r w:rsidRPr="00477CAE">
        <w:rPr>
          <w:rFonts w:ascii="Times New Roman" w:hAnsi="Times New Roman" w:cs="Times New Roman"/>
        </w:rPr>
        <w:t xml:space="preserve">The normalisation of menstrual pain </w:t>
      </w:r>
      <w:r w:rsidR="45BF8589" w:rsidRPr="00477CAE">
        <w:rPr>
          <w:rFonts w:ascii="Times New Roman" w:hAnsi="Times New Roman" w:cs="Times New Roman"/>
        </w:rPr>
        <w:t xml:space="preserve">was </w:t>
      </w:r>
      <w:r w:rsidR="2C4D2DAE" w:rsidRPr="00477CAE">
        <w:rPr>
          <w:rFonts w:ascii="Times New Roman" w:hAnsi="Times New Roman" w:cs="Times New Roman"/>
        </w:rPr>
        <w:t>perceived</w:t>
      </w:r>
      <w:r w:rsidR="45BF8589" w:rsidRPr="00477CAE">
        <w:rPr>
          <w:rFonts w:ascii="Times New Roman" w:hAnsi="Times New Roman" w:cs="Times New Roman"/>
        </w:rPr>
        <w:t xml:space="preserve"> to </w:t>
      </w:r>
      <w:r w:rsidRPr="00477CAE">
        <w:rPr>
          <w:rFonts w:ascii="Times New Roman" w:hAnsi="Times New Roman" w:cs="Times New Roman"/>
        </w:rPr>
        <w:t>pla</w:t>
      </w:r>
      <w:r w:rsidR="5356E439" w:rsidRPr="00477CAE">
        <w:rPr>
          <w:rFonts w:ascii="Times New Roman" w:hAnsi="Times New Roman" w:cs="Times New Roman"/>
        </w:rPr>
        <w:t>y</w:t>
      </w:r>
      <w:r w:rsidRPr="00477CAE">
        <w:rPr>
          <w:rFonts w:ascii="Times New Roman" w:hAnsi="Times New Roman" w:cs="Times New Roman"/>
        </w:rPr>
        <w:t xml:space="preserve"> a </w:t>
      </w:r>
      <w:r w:rsidR="008B13A8" w:rsidRPr="00477CAE">
        <w:rPr>
          <w:rFonts w:ascii="Times New Roman" w:hAnsi="Times New Roman" w:cs="Times New Roman"/>
        </w:rPr>
        <w:t>common</w:t>
      </w:r>
      <w:r w:rsidRPr="00477CAE">
        <w:rPr>
          <w:rFonts w:ascii="Times New Roman" w:hAnsi="Times New Roman" w:cs="Times New Roman"/>
        </w:rPr>
        <w:t xml:space="preserve"> role in delaying diagnosis. Many women were told by doctors that their symptoms were simply an unfortunate but typical aspect of being a female. One </w:t>
      </w:r>
      <w:r w:rsidR="127C1024" w:rsidRPr="00477CAE">
        <w:rPr>
          <w:rFonts w:ascii="Times New Roman" w:hAnsi="Times New Roman" w:cs="Times New Roman"/>
        </w:rPr>
        <w:t>participant</w:t>
      </w:r>
      <w:r w:rsidR="002F49B7" w:rsidRPr="00477CAE">
        <w:rPr>
          <w:rFonts w:ascii="Times New Roman" w:hAnsi="Times New Roman" w:cs="Times New Roman"/>
        </w:rPr>
        <w:t xml:space="preserve"> recalled being dismissed with the comment, “</w:t>
      </w:r>
      <w:r w:rsidR="002F49B7" w:rsidRPr="00477CAE">
        <w:rPr>
          <w:rFonts w:ascii="Times New Roman" w:hAnsi="Times New Roman" w:cs="Times New Roman"/>
          <w:i/>
          <w:iCs/>
        </w:rPr>
        <w:t>You are unlucky. You suffer from bad periods</w:t>
      </w:r>
      <w:r w:rsidR="00631715" w:rsidRPr="00477CAE">
        <w:rPr>
          <w:rFonts w:ascii="Times New Roman" w:hAnsi="Times New Roman" w:cs="Times New Roman"/>
        </w:rPr>
        <w:t xml:space="preserve">” </w:t>
      </w:r>
      <w:r w:rsidRPr="00477CAE">
        <w:rPr>
          <w:rFonts w:ascii="Times New Roman" w:hAnsi="Times New Roman" w:cs="Times New Roman"/>
        </w:rPr>
        <w:fldChar w:fldCharType="begin"/>
      </w:r>
      <w:r w:rsidR="00B36894" w:rsidRPr="00477CAE">
        <w:rPr>
          <w:rFonts w:ascii="Times New Roman" w:hAnsi="Times New Roman" w:cs="Times New Roman"/>
        </w:rPr>
        <w:instrText xml:space="preserve"> ADDIN EN.CITE &lt;EndNote&gt;&lt;Cite&gt;&lt;Author&gt;Denny&lt;/Author&gt;&lt;Year&gt;2004&lt;/Year&gt;&lt;RecNum&gt;201&lt;/RecNum&gt;&lt;Suffix&gt;`, p.644&lt;/Suffix&gt;&lt;DisplayText&gt;(Elaine Denny, 2004, p.644)&lt;/DisplayText&gt;&lt;record&gt;&lt;rec-number&gt;201&lt;/rec-number&gt;&lt;foreign-keys&gt;&lt;key app="EN" db-id="5ttxx52au90vs5edfx2ptxa9a20v20sxrrxv" timestamp="1742233865"&gt;201&lt;/key&gt;&lt;/foreign-keys&gt;&lt;ref-type name="Journal Article"&gt;17&lt;/ref-type&gt;&lt;contributors&gt;&lt;authors&gt;&lt;author&gt;Denny, Elaine&lt;/author&gt;&lt;/authors&gt;&lt;/contributors&gt;&lt;titles&gt;&lt;title&gt;&amp;apos;You are one of the unlucky ones&amp;apos;: Delay in the diagnosis of endometriosis&lt;/title&gt;&lt;secondary-title&gt;Diversity in Health and Social Care&lt;/secondary-title&gt;&lt;/titles&gt;&lt;periodical&gt;&lt;full-title&gt;Diversity in Health and Social Care&lt;/full-title&gt;&lt;/periodical&gt;&lt;pages&gt;39-44&lt;/pages&gt;&lt;volume&gt;1&lt;/volume&gt;&lt;dates&gt;&lt;year&gt;2004&lt;/year&gt;&lt;pub-dates&gt;&lt;date&gt;09/01&lt;/date&gt;&lt;/pub-dates&gt;&lt;/dates&gt;&lt;urls&gt;&lt;/urls&gt;&lt;/record&gt;&lt;/Cite&gt;&lt;/EndNote&gt;</w:instrText>
      </w:r>
      <w:r w:rsidRPr="00477CAE">
        <w:rPr>
          <w:rFonts w:ascii="Times New Roman" w:hAnsi="Times New Roman" w:cs="Times New Roman"/>
        </w:rPr>
        <w:fldChar w:fldCharType="separate"/>
      </w:r>
      <w:r w:rsidR="00B36894" w:rsidRPr="00477CAE">
        <w:rPr>
          <w:rFonts w:ascii="Times New Roman" w:hAnsi="Times New Roman" w:cs="Times New Roman"/>
          <w:noProof/>
        </w:rPr>
        <w:t>(Elaine Denny, 2004, p.644)</w:t>
      </w:r>
      <w:r w:rsidRPr="00477CAE">
        <w:rPr>
          <w:rFonts w:ascii="Times New Roman" w:hAnsi="Times New Roman" w:cs="Times New Roman"/>
        </w:rPr>
        <w:fldChar w:fldCharType="end"/>
      </w:r>
      <w:r w:rsidR="00631715" w:rsidRPr="00477CAE">
        <w:rPr>
          <w:rFonts w:ascii="Times New Roman" w:hAnsi="Times New Roman" w:cs="Times New Roman"/>
        </w:rPr>
        <w:t>.</w:t>
      </w:r>
      <w:r w:rsidR="002F49B7" w:rsidRPr="00477CAE">
        <w:rPr>
          <w:rFonts w:ascii="Times New Roman" w:hAnsi="Times New Roman" w:cs="Times New Roman"/>
        </w:rPr>
        <w:t xml:space="preserve"> </w:t>
      </w:r>
      <w:r w:rsidR="00B16AF4" w:rsidRPr="00477CAE">
        <w:rPr>
          <w:rFonts w:ascii="Times New Roman" w:hAnsi="Times New Roman" w:cs="Times New Roman"/>
        </w:rPr>
        <w:t xml:space="preserve">This normalisation, by both patients and primary healthcare professionals, suggested to patients that there was no need for further investigation, or any investigation at all. </w:t>
      </w:r>
    </w:p>
    <w:p w14:paraId="71CAA805" w14:textId="77777777" w:rsidR="008678C7" w:rsidRPr="00477CAE" w:rsidRDefault="008678C7" w:rsidP="00842C7D">
      <w:pPr>
        <w:spacing w:line="480" w:lineRule="auto"/>
        <w:rPr>
          <w:rFonts w:ascii="Times New Roman" w:hAnsi="Times New Roman" w:cs="Times New Roman"/>
          <w:u w:val="single"/>
        </w:rPr>
      </w:pPr>
    </w:p>
    <w:p w14:paraId="3E1EABCB" w14:textId="6F44D117" w:rsidR="00957EE9" w:rsidRPr="00477CAE" w:rsidRDefault="00957EE9" w:rsidP="00842C7D">
      <w:pPr>
        <w:spacing w:line="480" w:lineRule="auto"/>
        <w:rPr>
          <w:rFonts w:ascii="Times New Roman" w:hAnsi="Times New Roman" w:cs="Times New Roman"/>
          <w:u w:val="single"/>
        </w:rPr>
      </w:pPr>
      <w:r w:rsidRPr="00477CAE">
        <w:rPr>
          <w:rFonts w:ascii="Times New Roman" w:hAnsi="Times New Roman" w:cs="Times New Roman"/>
          <w:u w:val="single"/>
        </w:rPr>
        <w:t>3.</w:t>
      </w:r>
      <w:r w:rsidR="280BD607" w:rsidRPr="00477CAE">
        <w:rPr>
          <w:rFonts w:ascii="Times New Roman" w:hAnsi="Times New Roman" w:cs="Times New Roman"/>
          <w:u w:val="single"/>
        </w:rPr>
        <w:t>3.2</w:t>
      </w:r>
      <w:r w:rsidRPr="00477CAE">
        <w:rPr>
          <w:rFonts w:ascii="Times New Roman" w:hAnsi="Times New Roman" w:cs="Times New Roman"/>
          <w:u w:val="single"/>
        </w:rPr>
        <w:t xml:space="preserve"> The Struggle to be Heard: Advocacy Against Dismissal </w:t>
      </w:r>
    </w:p>
    <w:p w14:paraId="7ABC4A46" w14:textId="77777777" w:rsidR="000F70DF" w:rsidRPr="00477CAE" w:rsidRDefault="000F70DF" w:rsidP="00842C7D">
      <w:pPr>
        <w:spacing w:line="480" w:lineRule="auto"/>
        <w:rPr>
          <w:rFonts w:ascii="Times New Roman" w:hAnsi="Times New Roman" w:cs="Times New Roman"/>
          <w:u w:val="single"/>
        </w:rPr>
      </w:pPr>
    </w:p>
    <w:p w14:paraId="065A541A" w14:textId="7F6E8296" w:rsidR="000F70DF" w:rsidRPr="00477CAE" w:rsidRDefault="033CB95C" w:rsidP="00842C7D">
      <w:pPr>
        <w:spacing w:line="480" w:lineRule="auto"/>
        <w:rPr>
          <w:rFonts w:ascii="Times New Roman" w:hAnsi="Times New Roman" w:cs="Times New Roman"/>
        </w:rPr>
      </w:pPr>
      <w:r w:rsidRPr="00477CAE">
        <w:rPr>
          <w:rFonts w:ascii="Times New Roman" w:hAnsi="Times New Roman" w:cs="Times New Roman"/>
        </w:rPr>
        <w:t xml:space="preserve">As women continued their medical journeys, many encountered repeated dismissal and invalidation from </w:t>
      </w:r>
      <w:r w:rsidR="7968FC20" w:rsidRPr="00477CAE">
        <w:rPr>
          <w:rFonts w:ascii="Times New Roman" w:hAnsi="Times New Roman" w:cs="Times New Roman"/>
        </w:rPr>
        <w:t xml:space="preserve">primary </w:t>
      </w:r>
      <w:r w:rsidRPr="00477CAE">
        <w:rPr>
          <w:rFonts w:ascii="Times New Roman" w:hAnsi="Times New Roman" w:cs="Times New Roman"/>
        </w:rPr>
        <w:t>healthcare pro</w:t>
      </w:r>
      <w:r w:rsidR="7968FC20" w:rsidRPr="00477CAE">
        <w:rPr>
          <w:rFonts w:ascii="Times New Roman" w:hAnsi="Times New Roman" w:cs="Times New Roman"/>
        </w:rPr>
        <w:t>fessionals</w:t>
      </w:r>
      <w:r w:rsidRPr="00477CAE">
        <w:rPr>
          <w:rFonts w:ascii="Times New Roman" w:hAnsi="Times New Roman" w:cs="Times New Roman"/>
        </w:rPr>
        <w:t>. A common theme across studies was the ne</w:t>
      </w:r>
      <w:r w:rsidR="00B16AF4" w:rsidRPr="00477CAE">
        <w:rPr>
          <w:rFonts w:ascii="Times New Roman" w:hAnsi="Times New Roman" w:cs="Times New Roman"/>
        </w:rPr>
        <w:t>ed to</w:t>
      </w:r>
      <w:r w:rsidRPr="00477CAE">
        <w:rPr>
          <w:rFonts w:ascii="Times New Roman" w:hAnsi="Times New Roman" w:cs="Times New Roman"/>
        </w:rPr>
        <w:t xml:space="preserve"> attend multiple appointments with a </w:t>
      </w:r>
      <w:r w:rsidR="7968FC20" w:rsidRPr="00477CAE">
        <w:rPr>
          <w:rFonts w:ascii="Times New Roman" w:hAnsi="Times New Roman" w:cs="Times New Roman"/>
        </w:rPr>
        <w:t>primary healthcare professional</w:t>
      </w:r>
      <w:r w:rsidRPr="00477CAE">
        <w:rPr>
          <w:rFonts w:ascii="Times New Roman" w:hAnsi="Times New Roman" w:cs="Times New Roman"/>
        </w:rPr>
        <w:t xml:space="preserve"> </w:t>
      </w:r>
      <w:r w:rsidR="0A277EB1" w:rsidRPr="00477CAE">
        <w:rPr>
          <w:rFonts w:ascii="Times New Roman" w:hAnsi="Times New Roman" w:cs="Times New Roman"/>
        </w:rPr>
        <w:t>before their</w:t>
      </w:r>
      <w:r w:rsidR="417388BC" w:rsidRPr="00477CAE">
        <w:rPr>
          <w:rFonts w:ascii="Times New Roman" w:hAnsi="Times New Roman" w:cs="Times New Roman"/>
        </w:rPr>
        <w:t xml:space="preserve"> concerns were</w:t>
      </w:r>
      <w:r w:rsidRPr="00477CAE">
        <w:rPr>
          <w:rFonts w:ascii="Times New Roman" w:hAnsi="Times New Roman" w:cs="Times New Roman"/>
        </w:rPr>
        <w:t xml:space="preserve"> acknowledged</w:t>
      </w:r>
      <w:r w:rsidR="000264D0" w:rsidRPr="00477CAE">
        <w:rPr>
          <w:rFonts w:ascii="Times New Roman" w:hAnsi="Times New Roman" w:cs="Times New Roman"/>
        </w:rPr>
        <w:t xml:space="preserve"> </w:t>
      </w:r>
      <w:r w:rsidR="000F70DF" w:rsidRPr="00477CAE">
        <w:rPr>
          <w:rFonts w:ascii="Times New Roman" w:hAnsi="Times New Roman" w:cs="Times New Roman"/>
        </w:rPr>
        <w:fldChar w:fldCharType="begin"/>
      </w:r>
      <w:r w:rsidR="000264D0" w:rsidRPr="00477CAE">
        <w:rPr>
          <w:rFonts w:ascii="Times New Roman" w:hAnsi="Times New Roman" w:cs="Times New Roman"/>
        </w:rPr>
        <w:instrText xml:space="preserve"> ADDIN EN.CITE &lt;EndNote&gt;&lt;Cite&gt;&lt;Author&gt;Walkden&lt;/Author&gt;&lt;Year&gt;2024&lt;/Year&gt;&lt;RecNum&gt;161&lt;/RecNum&gt;&lt;DisplayText&gt;(Walkden, 2024)&lt;/DisplayText&gt;&lt;record&gt;&lt;rec-number&gt;161&lt;/rec-number&gt;&lt;foreign-keys&gt;&lt;key app="EN" db-id="5ttxx52au90vs5edfx2ptxa9a20v20sxrrxv" timestamp="1738595677"&gt;161&lt;/key&gt;&lt;/foreign-keys&gt;&lt;ref-type name="Journal Article"&gt;17&lt;/ref-type&gt;&lt;contributors&gt;&lt;authors&gt;&lt;author&gt;Walkden, S. M.&lt;/author&gt;&lt;/authors&gt;&lt;/contributors&gt;&lt;auth-address&gt;School of Psychology, Faculty of Social Sciences and Education, Leeds Trinity University.&lt;/auth-address&gt;&lt;titles&gt;&lt;title&gt;&amp;quot;So It&amp;apos;s Like a Painful Period?&amp;quot; Living with Endometriosis: My Journey&lt;/title&gt;&lt;secondary-title&gt;Health Commun&lt;/secondary-title&gt;&lt;/titles&gt;&lt;periodical&gt;&lt;full-title&gt;Health Commun&lt;/full-title&gt;&lt;/periodical&gt;&lt;pages&gt;2950-2954&lt;/pages&gt;&lt;volume&gt;39&lt;/volume&gt;&lt;number&gt;12&lt;/number&gt;&lt;edition&gt;20231218&lt;/edition&gt;&lt;keywords&gt;&lt;keyword&gt;Humans&lt;/keyword&gt;&lt;keyword&gt;*Endometriosis/psychology/complications&lt;/keyword&gt;&lt;keyword&gt;Female&lt;/keyword&gt;&lt;keyword&gt;Adult&lt;/keyword&gt;&lt;keyword&gt;Dysmenorrhea/psychology&lt;/keyword&gt;&lt;/keywords&gt;&lt;dates&gt;&lt;year&gt;2024&lt;/year&gt;&lt;pub-dates&gt;&lt;date&gt;Nov&lt;/date&gt;&lt;/pub-dates&gt;&lt;/dates&gt;&lt;isbn&gt;1041-0236&lt;/isbn&gt;&lt;accession-num&gt;38111219&lt;/accession-num&gt;&lt;urls&gt;&lt;/urls&gt;&lt;electronic-resource-num&gt;10.1080/10410236.2023.2296189&lt;/electronic-resource-num&gt;&lt;remote-database-provider&gt;NLM&lt;/remote-database-provider&gt;&lt;language&gt;eng&lt;/language&gt;&lt;/record&gt;&lt;/Cite&gt;&lt;/EndNote&gt;</w:instrText>
      </w:r>
      <w:r w:rsidR="000F70DF" w:rsidRPr="00477CAE">
        <w:rPr>
          <w:rFonts w:ascii="Times New Roman" w:hAnsi="Times New Roman" w:cs="Times New Roman"/>
        </w:rPr>
        <w:fldChar w:fldCharType="separate"/>
      </w:r>
      <w:r w:rsidR="000264D0" w:rsidRPr="00477CAE">
        <w:rPr>
          <w:rFonts w:ascii="Times New Roman" w:hAnsi="Times New Roman" w:cs="Times New Roman"/>
          <w:noProof/>
        </w:rPr>
        <w:t>(Walkden, 2024)</w:t>
      </w:r>
      <w:r w:rsidR="000F70DF" w:rsidRPr="00477CAE">
        <w:rPr>
          <w:rFonts w:ascii="Times New Roman" w:hAnsi="Times New Roman" w:cs="Times New Roman"/>
        </w:rPr>
        <w:fldChar w:fldCharType="end"/>
      </w:r>
      <w:r w:rsidR="008D551E" w:rsidRPr="00477CAE">
        <w:rPr>
          <w:rFonts w:ascii="Times New Roman" w:hAnsi="Times New Roman" w:cs="Times New Roman"/>
        </w:rPr>
        <w:t xml:space="preserve"> – “</w:t>
      </w:r>
      <w:r w:rsidR="008D551E" w:rsidRPr="00477CAE">
        <w:rPr>
          <w:rFonts w:ascii="Times New Roman" w:hAnsi="Times New Roman" w:cs="Times New Roman"/>
          <w:i/>
          <w:iCs/>
        </w:rPr>
        <w:t>It took numerous years and visits to my GP to get this addressed. It makes you feel as though you are making symptoms up, before you are finally referred to gynaecology</w:t>
      </w:r>
      <w:r w:rsidR="008D551E" w:rsidRPr="00477CAE">
        <w:rPr>
          <w:rFonts w:ascii="Times New Roman" w:hAnsi="Times New Roman" w:cs="Times New Roman"/>
        </w:rPr>
        <w:t xml:space="preserve">” </w:t>
      </w:r>
      <w:r w:rsidR="008D551E" w:rsidRPr="00477CAE">
        <w:rPr>
          <w:rFonts w:ascii="Times New Roman" w:hAnsi="Times New Roman" w:cs="Times New Roman"/>
        </w:rPr>
        <w:fldChar w:fldCharType="begin"/>
      </w:r>
      <w:r w:rsidR="008D551E" w:rsidRPr="00477CAE">
        <w:rPr>
          <w:rFonts w:ascii="Times New Roman" w:hAnsi="Times New Roman" w:cs="Times New Roman"/>
        </w:rPr>
        <w:instrText xml:space="preserve"> ADDIN EN.CITE &lt;EndNote&gt;&lt;Cite&gt;&lt;Author&gt;Hearn&lt;/Author&gt;&lt;Year&gt;2024&lt;/Year&gt;&lt;RecNum&gt;216&lt;/RecNum&gt;&lt;Suffix&gt;`, p.6&lt;/Suffix&gt;&lt;DisplayText&gt;(Hearn et al., 2024, p.6)&lt;/DisplayText&gt;&lt;record&gt;&lt;rec-number&gt;216&lt;/rec-number&gt;&lt;foreign-keys&gt;&lt;key app="EN" db-id="5ttxx52au90vs5edfx2ptxa9a20v20sxrrxv" timestamp="1750979982"&gt;216&lt;/key&gt;&lt;/foreign-keys&gt;&lt;ref-type name="Journal Article"&gt;17&lt;/ref-type&gt;&lt;contributors&gt;&lt;authors&gt;&lt;author&gt;Hearn, J. H.&lt;/author&gt;&lt;author&gt;Bryson, K.&lt;/author&gt;&lt;author&gt;Barsauskaite, L.&lt;/author&gt;&lt;author&gt;Bullo, S.&lt;/author&gt;&lt;/authors&gt;&lt;/contributors&gt;&lt;auth-address&gt;Brooks Building, Manchester Metropolitan University, Manchester, UK.&amp;#xD;School of Arts, Humanities &amp;amp; Social Sciences, Plymouth Marjon University, Plymouth, UK.&lt;/auth-address&gt;&lt;titles&gt;&lt;title&gt;A COM-B and Theoretical Domains Framework Mapping of the Barriers and Facilitators to Effective Communication and Help-Seeking Among People With, or Seeking a Diagnosis Of, Endometriosis&lt;/title&gt;&lt;secondary-title&gt;J Health Commun&lt;/secondary-title&gt;&lt;/titles&gt;&lt;periodical&gt;&lt;full-title&gt;J Health Commun&lt;/full-title&gt;&lt;/periodical&gt;&lt;pages&gt;174-186&lt;/pages&gt;&lt;volume&gt;29&lt;/volume&gt;&lt;number&gt;3&lt;/number&gt;&lt;edition&gt;20240123&lt;/edition&gt;&lt;keywords&gt;&lt;keyword&gt;Humans&lt;/keyword&gt;&lt;keyword&gt;Female&lt;/keyword&gt;&lt;keyword&gt;*Endometriosis/diagnosis/therapy&lt;/keyword&gt;&lt;keyword&gt;Motivation&lt;/keyword&gt;&lt;keyword&gt;Reinforcement, Psychology&lt;/keyword&gt;&lt;keyword&gt;Health Personnel&lt;/keyword&gt;&lt;/keywords&gt;&lt;dates&gt;&lt;year&gt;2024&lt;/year&gt;&lt;pub-dates&gt;&lt;date&gt;Mar 3&lt;/date&gt;&lt;/pub-dates&gt;&lt;/dates&gt;&lt;isbn&gt;1081-0730&lt;/isbn&gt;&lt;accession-num&gt;38262475&lt;/accession-num&gt;&lt;urls&gt;&lt;/urls&gt;&lt;electronic-resource-num&gt;10.1080/10810730.2023.2299003&lt;/electronic-resource-num&gt;&lt;remote-database-provider&gt;NLM&lt;/remote-database-provider&gt;&lt;language&gt;eng&lt;/language&gt;&lt;/record&gt;&lt;/Cite&gt;&lt;/EndNote&gt;</w:instrText>
      </w:r>
      <w:r w:rsidR="008D551E" w:rsidRPr="00477CAE">
        <w:rPr>
          <w:rFonts w:ascii="Times New Roman" w:hAnsi="Times New Roman" w:cs="Times New Roman"/>
        </w:rPr>
        <w:fldChar w:fldCharType="separate"/>
      </w:r>
      <w:r w:rsidR="008D551E" w:rsidRPr="00477CAE">
        <w:rPr>
          <w:rFonts w:ascii="Times New Roman" w:hAnsi="Times New Roman" w:cs="Times New Roman"/>
          <w:noProof/>
        </w:rPr>
        <w:t>(Hearn et al., 2024, p.6)</w:t>
      </w:r>
      <w:r w:rsidR="008D551E" w:rsidRPr="00477CAE">
        <w:rPr>
          <w:rFonts w:ascii="Times New Roman" w:hAnsi="Times New Roman" w:cs="Times New Roman"/>
        </w:rPr>
        <w:fldChar w:fldCharType="end"/>
      </w:r>
      <w:r w:rsidR="000264D0" w:rsidRPr="00477CAE">
        <w:rPr>
          <w:rFonts w:ascii="Times New Roman" w:hAnsi="Times New Roman" w:cs="Times New Roman"/>
        </w:rPr>
        <w:t xml:space="preserve">. </w:t>
      </w:r>
    </w:p>
    <w:p w14:paraId="1BF11B6C" w14:textId="77777777" w:rsidR="000F70DF" w:rsidRPr="00477CAE" w:rsidRDefault="000F70DF" w:rsidP="00842C7D">
      <w:pPr>
        <w:spacing w:line="480" w:lineRule="auto"/>
        <w:rPr>
          <w:rFonts w:ascii="Times New Roman" w:hAnsi="Times New Roman" w:cs="Times New Roman"/>
        </w:rPr>
      </w:pPr>
    </w:p>
    <w:p w14:paraId="58A83429" w14:textId="69DBBA3E" w:rsidR="000F70DF" w:rsidRPr="00477CAE" w:rsidRDefault="00EC6081" w:rsidP="00842C7D">
      <w:pPr>
        <w:spacing w:line="480" w:lineRule="auto"/>
        <w:rPr>
          <w:rFonts w:ascii="Times New Roman" w:hAnsi="Times New Roman" w:cs="Times New Roman"/>
        </w:rPr>
      </w:pPr>
      <w:r w:rsidRPr="00477CAE">
        <w:rPr>
          <w:rFonts w:ascii="Times New Roman" w:hAnsi="Times New Roman" w:cs="Times New Roman"/>
        </w:rPr>
        <w:t xml:space="preserve">Another common experience reported amongst </w:t>
      </w:r>
      <w:r w:rsidR="033CB95C" w:rsidRPr="00477CAE">
        <w:rPr>
          <w:rFonts w:ascii="Times New Roman" w:hAnsi="Times New Roman" w:cs="Times New Roman"/>
        </w:rPr>
        <w:t xml:space="preserve">women who had taken </w:t>
      </w:r>
      <w:r w:rsidRPr="00477CAE">
        <w:rPr>
          <w:rFonts w:ascii="Times New Roman" w:hAnsi="Times New Roman" w:cs="Times New Roman"/>
        </w:rPr>
        <w:t>oral contraceptives</w:t>
      </w:r>
      <w:r w:rsidR="033CB95C" w:rsidRPr="00477CAE">
        <w:rPr>
          <w:rFonts w:ascii="Times New Roman" w:hAnsi="Times New Roman" w:cs="Times New Roman"/>
        </w:rPr>
        <w:t xml:space="preserve"> for </w:t>
      </w:r>
      <w:r w:rsidR="00B16AF4" w:rsidRPr="00477CAE">
        <w:rPr>
          <w:rFonts w:ascii="Times New Roman" w:hAnsi="Times New Roman" w:cs="Times New Roman"/>
        </w:rPr>
        <w:t xml:space="preserve">multiple </w:t>
      </w:r>
      <w:r w:rsidR="033CB95C" w:rsidRPr="00477CAE">
        <w:rPr>
          <w:rFonts w:ascii="Times New Roman" w:hAnsi="Times New Roman" w:cs="Times New Roman"/>
        </w:rPr>
        <w:t>years</w:t>
      </w:r>
      <w:r w:rsidRPr="00477CAE">
        <w:rPr>
          <w:rFonts w:ascii="Times New Roman" w:hAnsi="Times New Roman" w:cs="Times New Roman"/>
        </w:rPr>
        <w:t>,</w:t>
      </w:r>
      <w:r w:rsidR="033CB95C" w:rsidRPr="00477CAE">
        <w:rPr>
          <w:rFonts w:ascii="Times New Roman" w:hAnsi="Times New Roman" w:cs="Times New Roman"/>
        </w:rPr>
        <w:t xml:space="preserve"> </w:t>
      </w:r>
      <w:r w:rsidR="00B16AF4" w:rsidRPr="00477CAE">
        <w:rPr>
          <w:rFonts w:ascii="Times New Roman" w:hAnsi="Times New Roman" w:cs="Times New Roman"/>
        </w:rPr>
        <w:t xml:space="preserve">was that they </w:t>
      </w:r>
      <w:r w:rsidR="033CB95C" w:rsidRPr="00477CAE">
        <w:rPr>
          <w:rFonts w:ascii="Times New Roman" w:hAnsi="Times New Roman" w:cs="Times New Roman"/>
        </w:rPr>
        <w:t xml:space="preserve">only discovered their condition once they stopped using </w:t>
      </w:r>
      <w:r w:rsidR="2E4EFCBC" w:rsidRPr="00477CAE">
        <w:rPr>
          <w:rFonts w:ascii="Times New Roman" w:hAnsi="Times New Roman" w:cs="Times New Roman"/>
        </w:rPr>
        <w:t>the Pill</w:t>
      </w:r>
      <w:r w:rsidR="033CB95C" w:rsidRPr="00477CAE">
        <w:rPr>
          <w:rFonts w:ascii="Times New Roman" w:hAnsi="Times New Roman" w:cs="Times New Roman"/>
        </w:rPr>
        <w:t>.</w:t>
      </w:r>
      <w:r w:rsidR="00B16AF4" w:rsidRPr="00477CAE">
        <w:rPr>
          <w:rFonts w:ascii="Times New Roman" w:hAnsi="Times New Roman" w:cs="Times New Roman"/>
        </w:rPr>
        <w:t xml:space="preserve"> After they stopped using oral contraceptives, they found their symptoms returned or worsened.</w:t>
      </w:r>
      <w:r w:rsidR="033CB95C" w:rsidRPr="00477CAE">
        <w:rPr>
          <w:rFonts w:ascii="Times New Roman" w:hAnsi="Times New Roman" w:cs="Times New Roman"/>
        </w:rPr>
        <w:t xml:space="preserve"> Ironically, some </w:t>
      </w:r>
      <w:r w:rsidR="7968FC20" w:rsidRPr="00477CAE">
        <w:rPr>
          <w:rFonts w:ascii="Times New Roman" w:hAnsi="Times New Roman" w:cs="Times New Roman"/>
        </w:rPr>
        <w:t>primary healthcare professionals</w:t>
      </w:r>
      <w:r w:rsidR="033CB95C" w:rsidRPr="00477CAE">
        <w:rPr>
          <w:rFonts w:ascii="Times New Roman" w:hAnsi="Times New Roman" w:cs="Times New Roman"/>
        </w:rPr>
        <w:t xml:space="preserve"> then used this as a reason to dismiss their concerns, claiming that women on the Pill no longer understood what “real” menstrual pain felt like</w:t>
      </w:r>
      <w:r w:rsidR="4BBFF825" w:rsidRPr="00477CAE">
        <w:rPr>
          <w:rFonts w:ascii="Times New Roman" w:hAnsi="Times New Roman" w:cs="Times New Roman"/>
        </w:rPr>
        <w:t xml:space="preserve"> – “</w:t>
      </w:r>
      <w:r w:rsidR="4BBFF825" w:rsidRPr="00477CAE">
        <w:rPr>
          <w:rFonts w:ascii="Times New Roman" w:hAnsi="Times New Roman" w:cs="Times New Roman"/>
          <w:i/>
          <w:iCs/>
        </w:rPr>
        <w:t xml:space="preserve">The doctor told me that the problem nowadays is that because women take the Pill, they don’t know what a real period is. It’s </w:t>
      </w:r>
      <w:r w:rsidR="7713B266" w:rsidRPr="00477CAE">
        <w:rPr>
          <w:rFonts w:ascii="Times New Roman" w:hAnsi="Times New Roman" w:cs="Times New Roman"/>
          <w:i/>
          <w:iCs/>
        </w:rPr>
        <w:t>just the most dismissive, unhelpful comment ever</w:t>
      </w:r>
      <w:r w:rsidR="7713B266" w:rsidRPr="00477CAE">
        <w:rPr>
          <w:rFonts w:ascii="Times New Roman" w:hAnsi="Times New Roman" w:cs="Times New Roman"/>
        </w:rPr>
        <w:t>”</w:t>
      </w:r>
      <w:r w:rsidR="59D27C16" w:rsidRPr="00477CAE">
        <w:rPr>
          <w:rFonts w:ascii="Times New Roman" w:hAnsi="Times New Roman" w:cs="Times New Roman"/>
        </w:rPr>
        <w:t xml:space="preserve"> </w:t>
      </w:r>
      <w:r w:rsidR="000F70DF" w:rsidRPr="00477CAE">
        <w:rPr>
          <w:rFonts w:ascii="Times New Roman" w:hAnsi="Times New Roman" w:cs="Times New Roman"/>
        </w:rPr>
        <w:fldChar w:fldCharType="begin"/>
      </w:r>
      <w:r w:rsidR="000F70DF" w:rsidRPr="00477CAE">
        <w:rPr>
          <w:rFonts w:ascii="Times New Roman" w:hAnsi="Times New Roman" w:cs="Times New Roman"/>
        </w:rPr>
        <w:instrText xml:space="preserve"> ADDIN EN.CITE &lt;EndNote&gt;&lt;Cite&gt;&lt;Author&gt;Ballard&lt;/Author&gt;&lt;Year&gt;2006&lt;/Year&gt;&lt;RecNum&gt;79&lt;/RecNum&gt;&lt;Suffix&gt;`, p.1298&lt;/Suffix&gt;&lt;DisplayText&gt;(Ballard et al., 2006, p.1298)&lt;/DisplayText&gt;&lt;record&gt;&lt;rec-number&gt;79&lt;/rec-number&gt;&lt;foreign-keys&gt;&lt;key app="EN" db-id="5ttxx52au90vs5edfx2ptxa9a20v20sxrrxv" timestamp="1721577479"&gt;79&lt;/key&gt;&lt;/foreign-keys&gt;&lt;ref-type name="Journal Article"&gt;17&lt;/ref-type&gt;&lt;contributors&gt;&lt;authors&gt;&lt;author&gt;Ballard, K.&lt;/author&gt;&lt;author&gt;Lowton, K.&lt;/author&gt;&lt;author&gt;Wright, J.&lt;/author&gt;&lt;/authors&gt;&lt;/contributors&gt;&lt;auth-address&gt;Postgraduate Medical School, University of Surrey, Guildford, United Kingdom. k.ballard@surrey.ac.uk&lt;/auth-address&gt;&lt;titles&gt;&lt;title&gt;What&amp;apos;s the delay? A qualitative study of women&amp;apos;s experiences of reaching a diagnosis of endometriosis&lt;/title&gt;&lt;secondary-title&gt;Fertil Steril&lt;/secondary-title&gt;&lt;/titles&gt;&lt;periodical&gt;&lt;full-title&gt;Fertil Steril&lt;/full-title&gt;&lt;/periodical&gt;&lt;pages&gt;1296-301&lt;/pages&gt;&lt;volume&gt;86&lt;/volume&gt;&lt;number&gt;5&lt;/number&gt;&lt;keywords&gt;&lt;keyword&gt;Adult&lt;/keyword&gt;&lt;keyword&gt;*Attitude to Health&lt;/keyword&gt;&lt;keyword&gt;Comorbidity&lt;/keyword&gt;&lt;keyword&gt;Endometriosis/*diagnosis/epidemiology/*psychology&lt;/keyword&gt;&lt;keyword&gt;Female&lt;/keyword&gt;&lt;keyword&gt;Humans&lt;/keyword&gt;&lt;keyword&gt;Interviews as Topic&lt;/keyword&gt;&lt;keyword&gt;Pelvic Pain/*diagnosis/epidemiology/*psychology&lt;/keyword&gt;&lt;keyword&gt;Prevalence&lt;/keyword&gt;&lt;keyword&gt;*Quality of Life&lt;/keyword&gt;&lt;keyword&gt;Time Factors&lt;/keyword&gt;&lt;keyword&gt;United Kingdom/epidemiology&lt;/keyword&gt;&lt;keyword&gt;Women&amp;apos;s Health&lt;/keyword&gt;&lt;/keywords&gt;&lt;dates&gt;&lt;year&gt;2006&lt;/year&gt;&lt;pub-dates&gt;&lt;date&gt;Nov&lt;/date&gt;&lt;/pub-dates&gt;&lt;/dates&gt;&lt;isbn&gt;0015-0282&lt;/isbn&gt;&lt;accession-num&gt;17070183&lt;/accession-num&gt;&lt;urls&gt;&lt;/urls&gt;&lt;electronic-resource-num&gt;10.1016/j.fertnstert.2006.04.054&lt;/electronic-resource-num&gt;&lt;remote-database-provider&gt;NLM&lt;/remote-database-provider&gt;&lt;language&gt;eng&lt;/language&gt;&lt;/record&gt;&lt;/Cite&gt;&lt;/EndNote&gt;</w:instrText>
      </w:r>
      <w:r w:rsidR="000F70DF" w:rsidRPr="00477CAE">
        <w:rPr>
          <w:rFonts w:ascii="Times New Roman" w:hAnsi="Times New Roman" w:cs="Times New Roman"/>
        </w:rPr>
        <w:fldChar w:fldCharType="separate"/>
      </w:r>
      <w:r w:rsidR="7713B266" w:rsidRPr="00477CAE">
        <w:rPr>
          <w:rFonts w:ascii="Times New Roman" w:hAnsi="Times New Roman" w:cs="Times New Roman"/>
          <w:noProof/>
        </w:rPr>
        <w:t>(Ballard et al., 2006, p.1298)</w:t>
      </w:r>
      <w:r w:rsidR="000F70DF" w:rsidRPr="00477CAE">
        <w:rPr>
          <w:rFonts w:ascii="Times New Roman" w:hAnsi="Times New Roman" w:cs="Times New Roman"/>
        </w:rPr>
        <w:fldChar w:fldCharType="end"/>
      </w:r>
      <w:r w:rsidR="59D27C16" w:rsidRPr="00477CAE">
        <w:rPr>
          <w:rFonts w:ascii="Times New Roman" w:hAnsi="Times New Roman" w:cs="Times New Roman"/>
        </w:rPr>
        <w:t xml:space="preserve">. </w:t>
      </w:r>
    </w:p>
    <w:p w14:paraId="76431490" w14:textId="77777777" w:rsidR="000F70DF" w:rsidRPr="00477CAE" w:rsidRDefault="000F70DF" w:rsidP="00842C7D">
      <w:pPr>
        <w:spacing w:line="480" w:lineRule="auto"/>
        <w:rPr>
          <w:rFonts w:ascii="Times New Roman" w:hAnsi="Times New Roman" w:cs="Times New Roman"/>
        </w:rPr>
      </w:pPr>
    </w:p>
    <w:p w14:paraId="6325C7FF" w14:textId="2CABB7A8" w:rsidR="000F70DF" w:rsidRPr="00477CAE" w:rsidRDefault="000F70DF" w:rsidP="00842C7D">
      <w:pPr>
        <w:spacing w:line="480" w:lineRule="auto"/>
        <w:rPr>
          <w:rFonts w:ascii="Times New Roman" w:hAnsi="Times New Roman" w:cs="Times New Roman"/>
        </w:rPr>
      </w:pPr>
      <w:r w:rsidRPr="00477CAE">
        <w:rPr>
          <w:rFonts w:ascii="Times New Roman" w:hAnsi="Times New Roman" w:cs="Times New Roman"/>
        </w:rPr>
        <w:t xml:space="preserve">Dismissal by </w:t>
      </w:r>
      <w:r w:rsidR="0087090D" w:rsidRPr="00477CAE">
        <w:rPr>
          <w:rFonts w:ascii="Times New Roman" w:hAnsi="Times New Roman" w:cs="Times New Roman"/>
        </w:rPr>
        <w:t xml:space="preserve">primary </w:t>
      </w:r>
      <w:r w:rsidRPr="00477CAE">
        <w:rPr>
          <w:rFonts w:ascii="Times New Roman" w:hAnsi="Times New Roman" w:cs="Times New Roman"/>
        </w:rPr>
        <w:t>healthcare pro</w:t>
      </w:r>
      <w:r w:rsidR="0087090D" w:rsidRPr="00477CAE">
        <w:rPr>
          <w:rFonts w:ascii="Times New Roman" w:hAnsi="Times New Roman" w:cs="Times New Roman"/>
        </w:rPr>
        <w:t xml:space="preserve">fessionals </w:t>
      </w:r>
      <w:r w:rsidRPr="00477CAE">
        <w:rPr>
          <w:rFonts w:ascii="Times New Roman" w:hAnsi="Times New Roman" w:cs="Times New Roman"/>
        </w:rPr>
        <w:t>was not limited to early consultations. Man</w:t>
      </w:r>
      <w:r w:rsidR="00772500" w:rsidRPr="00477CAE">
        <w:rPr>
          <w:rFonts w:ascii="Times New Roman" w:hAnsi="Times New Roman" w:cs="Times New Roman"/>
        </w:rPr>
        <w:t>y</w:t>
      </w:r>
      <w:r w:rsidRPr="00477CAE">
        <w:rPr>
          <w:rFonts w:ascii="Times New Roman" w:hAnsi="Times New Roman" w:cs="Times New Roman"/>
        </w:rPr>
        <w:t xml:space="preserve"> women continued to feel unheard even after years of seeking medical attention</w:t>
      </w:r>
      <w:r w:rsidR="02288C64" w:rsidRPr="00477CAE">
        <w:rPr>
          <w:rFonts w:ascii="Times New Roman" w:hAnsi="Times New Roman" w:cs="Times New Roman"/>
        </w:rPr>
        <w:t xml:space="preserve">: </w:t>
      </w:r>
      <w:r w:rsidRPr="00477CAE">
        <w:rPr>
          <w:rFonts w:ascii="Times New Roman" w:hAnsi="Times New Roman" w:cs="Times New Roman"/>
        </w:rPr>
        <w:t>“</w:t>
      </w:r>
      <w:r w:rsidRPr="00477CAE">
        <w:rPr>
          <w:rFonts w:ascii="Times New Roman" w:hAnsi="Times New Roman" w:cs="Times New Roman"/>
          <w:i/>
          <w:iCs/>
        </w:rPr>
        <w:t>My GP had never taken me seriously. Eighteen years I’ve been putting up with the pain</w:t>
      </w:r>
      <w:r w:rsidR="00772500" w:rsidRPr="00477CAE">
        <w:rPr>
          <w:rFonts w:ascii="Times New Roman" w:hAnsi="Times New Roman" w:cs="Times New Roman"/>
        </w:rPr>
        <w:t xml:space="preserve">” </w:t>
      </w:r>
      <w:r w:rsidRPr="00477CAE">
        <w:rPr>
          <w:rFonts w:ascii="Times New Roman" w:hAnsi="Times New Roman" w:cs="Times New Roman"/>
        </w:rPr>
        <w:fldChar w:fldCharType="begin"/>
      </w:r>
      <w:r w:rsidR="00834FFA" w:rsidRPr="00477CAE">
        <w:rPr>
          <w:rFonts w:ascii="Times New Roman" w:hAnsi="Times New Roman" w:cs="Times New Roman"/>
        </w:rPr>
        <w:instrText xml:space="preserve"> ADDIN EN.CITE &lt;EndNote&gt;&lt;Cite&gt;&lt;Author&gt;Denny&lt;/Author&gt;&lt;Year&gt;2008&lt;/Year&gt;&lt;RecNum&gt;165&lt;/RecNum&gt;&lt;Suffix&gt;`, p.113&lt;/Suffix&gt;&lt;DisplayText&gt;(Denny &amp;amp; Mann, 2008, p.113)&lt;/DisplayText&gt;&lt;record&gt;&lt;rec-number&gt;165&lt;/rec-number&gt;&lt;foreign-keys&gt;&lt;key app="EN" db-id="5ttxx52au90vs5edfx2ptxa9a20v20sxrrxv" timestamp="1739220764"&gt;165&lt;/key&gt;&lt;/foreign-keys&gt;&lt;ref-type name="Journal Article"&gt;17&lt;/ref-type&gt;&lt;contributors&gt;&lt;authors&gt;&lt;author&gt;Denny, E.&lt;/author&gt;&lt;author&gt;Mann, C. H.&lt;/author&gt;&lt;/authors&gt;&lt;/contributors&gt;&lt;auth-address&gt;Faculty of Health, Birmingham City University, Perry Barr, Birmingham B42 2SU, United Kingdom. elaine.denny@bcu.ac.uk&lt;/auth-address&gt;&lt;titles&gt;&lt;title&gt;Endometriosis and the primary care consultation&lt;/title&gt;&lt;secondary-title&gt;Eur J Obstet Gynecol Reprod Biol&lt;/secondary-title&gt;&lt;/titles&gt;&lt;periodical&gt;&lt;full-title&gt;Eur J Obstet Gynecol Reprod Biol&lt;/full-title&gt;&lt;/periodical&gt;&lt;pages&gt;111-5&lt;/pages&gt;&lt;volume&gt;139&lt;/volume&gt;&lt;number&gt;1&lt;/number&gt;&lt;edition&gt;20080220&lt;/edition&gt;&lt;keywords&gt;&lt;keyword&gt;Adult&lt;/keyword&gt;&lt;keyword&gt;Attitude of Health Personnel&lt;/keyword&gt;&lt;keyword&gt;Cohort Studies&lt;/keyword&gt;&lt;keyword&gt;Endometriosis/*diagnosis&lt;/keyword&gt;&lt;keyword&gt;Female&lt;/keyword&gt;&lt;keyword&gt;Humans&lt;/keyword&gt;&lt;keyword&gt;Interviews as Topic&lt;/keyword&gt;&lt;keyword&gt;*Patient Satisfaction&lt;/keyword&gt;&lt;keyword&gt;Physician-Patient Relations&lt;/keyword&gt;&lt;keyword&gt;*Primary Health Care&lt;/keyword&gt;&lt;keyword&gt;*Referral and Consultation&lt;/keyword&gt;&lt;keyword&gt;Uterine Diseases/*diagnosis&lt;/keyword&gt;&lt;/keywords&gt;&lt;dates&gt;&lt;year&gt;2008&lt;/year&gt;&lt;pub-dates&gt;&lt;date&gt;Jul&lt;/date&gt;&lt;/pub-dates&gt;&lt;/dates&gt;&lt;isbn&gt;0301-2115 (Print)&amp;#xD;0301-2115&lt;/isbn&gt;&lt;accession-num&gt;18068292&lt;/accession-num&gt;&lt;urls&gt;&lt;/urls&gt;&lt;electronic-resource-num&gt;10.1016/j.ejogrb.2007.10.006&lt;/electronic-resource-num&gt;&lt;remote-database-provider&gt;NLM&lt;/remote-database-provider&gt;&lt;language&gt;eng&lt;/language&gt;&lt;/record&gt;&lt;/Cite&gt;&lt;/EndNote&gt;</w:instrText>
      </w:r>
      <w:r w:rsidRPr="00477CAE">
        <w:rPr>
          <w:rFonts w:ascii="Times New Roman" w:hAnsi="Times New Roman" w:cs="Times New Roman"/>
        </w:rPr>
        <w:fldChar w:fldCharType="separate"/>
      </w:r>
      <w:r w:rsidR="00834FFA" w:rsidRPr="00477CAE">
        <w:rPr>
          <w:rFonts w:ascii="Times New Roman" w:hAnsi="Times New Roman" w:cs="Times New Roman"/>
          <w:noProof/>
        </w:rPr>
        <w:t>(Denny &amp; Mann, 2008, p.113)</w:t>
      </w:r>
      <w:r w:rsidRPr="00477CAE">
        <w:rPr>
          <w:rFonts w:ascii="Times New Roman" w:hAnsi="Times New Roman" w:cs="Times New Roman"/>
        </w:rPr>
        <w:fldChar w:fldCharType="end"/>
      </w:r>
      <w:r w:rsidR="00772500" w:rsidRPr="00477CAE">
        <w:rPr>
          <w:rFonts w:ascii="Times New Roman" w:hAnsi="Times New Roman" w:cs="Times New Roman"/>
        </w:rPr>
        <w:t xml:space="preserve">. </w:t>
      </w:r>
      <w:r w:rsidRPr="00477CAE">
        <w:rPr>
          <w:rFonts w:ascii="Times New Roman" w:hAnsi="Times New Roman" w:cs="Times New Roman"/>
        </w:rPr>
        <w:t>The cumulative effect of these repeated dismissals had profound emotional and psychological consequences, leading many women to question the legitimacy of their own pain</w:t>
      </w:r>
      <w:r w:rsidR="008D551E" w:rsidRPr="00477CAE">
        <w:rPr>
          <w:rFonts w:ascii="Times New Roman" w:hAnsi="Times New Roman" w:cs="Times New Roman"/>
        </w:rPr>
        <w:t xml:space="preserve"> – “</w:t>
      </w:r>
      <w:r w:rsidR="008D551E" w:rsidRPr="00477CAE">
        <w:rPr>
          <w:rFonts w:ascii="Times New Roman" w:hAnsi="Times New Roman" w:cs="Times New Roman"/>
          <w:i/>
          <w:iCs/>
        </w:rPr>
        <w:t>The damage that occurred through GPs not listening, not taking symptoms seriously, trivialising these women’s experiences and telling young women that their symptoms were ‘in their heads’ was deep and serious</w:t>
      </w:r>
      <w:r w:rsidR="008D551E" w:rsidRPr="00477CAE">
        <w:rPr>
          <w:rFonts w:ascii="Times New Roman" w:hAnsi="Times New Roman" w:cs="Times New Roman"/>
        </w:rPr>
        <w:t>”</w:t>
      </w:r>
      <w:r w:rsidR="000264D0" w:rsidRPr="00477CAE">
        <w:rPr>
          <w:rFonts w:ascii="Times New Roman" w:hAnsi="Times New Roman" w:cs="Times New Roman"/>
        </w:rPr>
        <w:t xml:space="preserve"> </w:t>
      </w:r>
      <w:r w:rsidR="000264D0" w:rsidRPr="00477CAE">
        <w:rPr>
          <w:rFonts w:ascii="Times New Roman" w:hAnsi="Times New Roman" w:cs="Times New Roman"/>
        </w:rPr>
        <w:fldChar w:fldCharType="begin"/>
      </w:r>
      <w:r w:rsidR="00042D7A" w:rsidRPr="00477CAE">
        <w:rPr>
          <w:rFonts w:ascii="Times New Roman" w:hAnsi="Times New Roman" w:cs="Times New Roman"/>
        </w:rPr>
        <w:instrText xml:space="preserve"> ADDIN EN.CITE &lt;EndNote&gt;&lt;Cite&gt;&lt;Author&gt;Cox&lt;/Author&gt;&lt;Year&gt;2003&lt;/Year&gt;&lt;RecNum&gt;169&lt;/RecNum&gt;&lt;Suffix&gt;`, p.7&lt;/Suffix&gt;&lt;DisplayText&gt;(Cox et al., 2003, p.7)&lt;/DisplayText&gt;&lt;record&gt;&lt;rec-number&gt;169&lt;/rec-number&gt;&lt;foreign-keys&gt;&lt;key app="EN" db-id="5ttxx52au90vs5edfx2ptxa9a20v20sxrrxv" timestamp="1739267873"&gt;169&lt;/key&gt;&lt;/foreign-keys&gt;&lt;ref-type name="Journal Article"&gt;17&lt;/ref-type&gt;&lt;contributors&gt;&lt;authors&gt;&lt;author&gt;Cox, H.&lt;/author&gt;&lt;author&gt;Henderson, L.&lt;/author&gt;&lt;author&gt;Andersen, N.&lt;/author&gt;&lt;author&gt;Cagliarini, G.&lt;/author&gt;&lt;author&gt;Ski, C.&lt;/author&gt;&lt;/authors&gt;&lt;/contributors&gt;&lt;auth-address&gt;Contemporary Nursing, Deakin University/Epworth Hospital, Richmond, Victoria, Australia. helencox@deakin.edu.au&lt;/auth-address&gt;&lt;titles&gt;&lt;title&gt;Focus group study of endometriosis: struggle, loss and the medical merry-go-round&lt;/title&gt;&lt;secondary-title&gt;Int J Nurs Pract&lt;/secondary-title&gt;&lt;/titles&gt;&lt;periodical&gt;&lt;full-title&gt;Int J Nurs Pract&lt;/full-title&gt;&lt;/periodical&gt;&lt;pages&gt;2-9&lt;/pages&gt;&lt;volume&gt;9&lt;/volume&gt;&lt;number&gt;1&lt;/number&gt;&lt;keywords&gt;&lt;keyword&gt;Adaptation, Psychological&lt;/keyword&gt;&lt;keyword&gt;Communication&lt;/keyword&gt;&lt;keyword&gt;Endometriosis/diagnosis/nursing/*psychology&lt;/keyword&gt;&lt;keyword&gt;Female&lt;/keyword&gt;&lt;keyword&gt;Focus Groups&lt;/keyword&gt;&lt;keyword&gt;Health Knowledge, Attitudes, Practice&lt;/keyword&gt;&lt;keyword&gt;Humans&lt;/keyword&gt;&lt;keyword&gt;Laparoscopy&lt;/keyword&gt;&lt;keyword&gt;Pain/nursing/psychology&lt;/keyword&gt;&lt;keyword&gt;Physician-Patient Relations&lt;/keyword&gt;&lt;/keywords&gt;&lt;dates&gt;&lt;year&gt;2003&lt;/year&gt;&lt;pub-dates&gt;&lt;date&gt;Feb&lt;/date&gt;&lt;/pub-dates&gt;&lt;/dates&gt;&lt;isbn&gt;1322-7114 (Print)&amp;#xD;1322-7114&lt;/isbn&gt;&lt;accession-num&gt;12588614&lt;/accession-num&gt;&lt;urls&gt;&lt;/urls&gt;&lt;electronic-resource-num&gt;10.1046/j.1440-172x.2003.00396.x&lt;/electronic-resource-num&gt;&lt;remote-database-provider&gt;NLM&lt;/remote-database-provider&gt;&lt;language&gt;eng&lt;/language&gt;&lt;/record&gt;&lt;/Cite&gt;&lt;/EndNote&gt;</w:instrText>
      </w:r>
      <w:r w:rsidR="000264D0" w:rsidRPr="00477CAE">
        <w:rPr>
          <w:rFonts w:ascii="Times New Roman" w:hAnsi="Times New Roman" w:cs="Times New Roman"/>
        </w:rPr>
        <w:fldChar w:fldCharType="separate"/>
      </w:r>
      <w:r w:rsidR="00042D7A" w:rsidRPr="00477CAE">
        <w:rPr>
          <w:rFonts w:ascii="Times New Roman" w:hAnsi="Times New Roman" w:cs="Times New Roman"/>
          <w:noProof/>
        </w:rPr>
        <w:t>(Cox et al., 2003, p.7)</w:t>
      </w:r>
      <w:r w:rsidR="000264D0" w:rsidRPr="00477CAE">
        <w:rPr>
          <w:rFonts w:ascii="Times New Roman" w:hAnsi="Times New Roman" w:cs="Times New Roman"/>
        </w:rPr>
        <w:fldChar w:fldCharType="end"/>
      </w:r>
      <w:r w:rsidRPr="00477CAE">
        <w:rPr>
          <w:rFonts w:ascii="Times New Roman" w:hAnsi="Times New Roman" w:cs="Times New Roman"/>
        </w:rPr>
        <w:t xml:space="preserve">. </w:t>
      </w:r>
    </w:p>
    <w:p w14:paraId="690B216C" w14:textId="77777777" w:rsidR="000F70DF" w:rsidRPr="00477CAE" w:rsidRDefault="000F70DF" w:rsidP="00842C7D">
      <w:pPr>
        <w:spacing w:line="480" w:lineRule="auto"/>
        <w:rPr>
          <w:rFonts w:ascii="Times New Roman" w:hAnsi="Times New Roman" w:cs="Times New Roman"/>
        </w:rPr>
      </w:pPr>
    </w:p>
    <w:p w14:paraId="15B26591" w14:textId="2A22D340" w:rsidR="000F70DF" w:rsidRPr="00477CAE" w:rsidRDefault="000F70DF" w:rsidP="00842C7D">
      <w:pPr>
        <w:spacing w:line="480" w:lineRule="auto"/>
        <w:rPr>
          <w:rFonts w:ascii="Times New Roman" w:hAnsi="Times New Roman" w:cs="Times New Roman"/>
        </w:rPr>
      </w:pPr>
      <w:r w:rsidRPr="00477CAE">
        <w:rPr>
          <w:rFonts w:ascii="Times New Roman" w:hAnsi="Times New Roman" w:cs="Times New Roman"/>
        </w:rPr>
        <w:t xml:space="preserve">In addition to minimising symptoms, some </w:t>
      </w:r>
      <w:r w:rsidR="00EB299C" w:rsidRPr="00477CAE">
        <w:rPr>
          <w:rFonts w:ascii="Times New Roman" w:hAnsi="Times New Roman" w:cs="Times New Roman"/>
        </w:rPr>
        <w:t>primary healthcare professionals</w:t>
      </w:r>
      <w:r w:rsidRPr="00477CAE">
        <w:rPr>
          <w:rFonts w:ascii="Times New Roman" w:hAnsi="Times New Roman" w:cs="Times New Roman"/>
        </w:rPr>
        <w:t xml:space="preserve"> perpetuated harmful myths about endometriosis. Several participants report</w:t>
      </w:r>
      <w:r w:rsidR="451F89B9" w:rsidRPr="00477CAE">
        <w:rPr>
          <w:rFonts w:ascii="Times New Roman" w:hAnsi="Times New Roman" w:cs="Times New Roman"/>
        </w:rPr>
        <w:t>ed</w:t>
      </w:r>
      <w:r w:rsidRPr="00477CAE">
        <w:rPr>
          <w:rFonts w:ascii="Times New Roman" w:hAnsi="Times New Roman" w:cs="Times New Roman"/>
        </w:rPr>
        <w:t xml:space="preserve"> being advised to become pregnant as a means of managing their symptoms</w:t>
      </w:r>
      <w:r w:rsidR="00F84F2F" w:rsidRPr="00477CAE">
        <w:rPr>
          <w:rFonts w:ascii="Times New Roman" w:hAnsi="Times New Roman" w:cs="Times New Roman"/>
        </w:rPr>
        <w:t xml:space="preserve"> – “Some of the women reported that their GP would repeat medical myths that the woman knew to be untrue, such as that having a baby would cure their pain” </w:t>
      </w:r>
      <w:r w:rsidR="00F84F2F" w:rsidRPr="00477CAE">
        <w:rPr>
          <w:rFonts w:ascii="Times New Roman" w:hAnsi="Times New Roman" w:cs="Times New Roman"/>
        </w:rPr>
        <w:fldChar w:fldCharType="begin"/>
      </w:r>
      <w:r w:rsidR="00F84F2F" w:rsidRPr="00477CAE">
        <w:rPr>
          <w:rFonts w:ascii="Times New Roman" w:hAnsi="Times New Roman" w:cs="Times New Roman"/>
        </w:rPr>
        <w:instrText xml:space="preserve"> ADDIN EN.CITE &lt;EndNote&gt;&lt;Cite&gt;&lt;Author&gt;Denny&lt;/Author&gt;&lt;Year&gt;2008&lt;/Year&gt;&lt;RecNum&gt;165&lt;/RecNum&gt;&lt;Suffix&gt;`, p.113&lt;/Suffix&gt;&lt;DisplayText&gt;(Denny &amp;amp; Mann, 2008, p.113)&lt;/DisplayText&gt;&lt;record&gt;&lt;rec-number&gt;165&lt;/rec-number&gt;&lt;foreign-keys&gt;&lt;key app="EN" db-id="5ttxx52au90vs5edfx2ptxa9a20v20sxrrxv" timestamp="1739220764"&gt;165&lt;/key&gt;&lt;/foreign-keys&gt;&lt;ref-type name="Journal Article"&gt;17&lt;/ref-type&gt;&lt;contributors&gt;&lt;authors&gt;&lt;author&gt;Denny, E.&lt;/author&gt;&lt;author&gt;Mann, C. H.&lt;/author&gt;&lt;/authors&gt;&lt;/contributors&gt;&lt;auth-address&gt;Faculty of Health, Birmingham City University, Perry Barr, Birmingham B42 2SU, United Kingdom. elaine.denny@bcu.ac.uk&lt;/auth-address&gt;&lt;titles&gt;&lt;title&gt;Endometriosis and the primary care consultation&lt;/title&gt;&lt;secondary-title&gt;Eur J Obstet Gynecol Reprod Biol&lt;/secondary-title&gt;&lt;/titles&gt;&lt;periodical&gt;&lt;full-title&gt;Eur J Obstet Gynecol Reprod Biol&lt;/full-title&gt;&lt;/periodical&gt;&lt;pages&gt;111-5&lt;/pages&gt;&lt;volume&gt;139&lt;/volume&gt;&lt;number&gt;1&lt;/number&gt;&lt;edition&gt;20080220&lt;/edition&gt;&lt;keywords&gt;&lt;keyword&gt;Adult&lt;/keyword&gt;&lt;keyword&gt;Attitude of Health Personnel&lt;/keyword&gt;&lt;keyword&gt;Cohort Studies&lt;/keyword&gt;&lt;keyword&gt;Endometriosis/*diagnosis&lt;/keyword&gt;&lt;keyword&gt;Female&lt;/keyword&gt;&lt;keyword&gt;Humans&lt;/keyword&gt;&lt;keyword&gt;Interviews as Topic&lt;/keyword&gt;&lt;keyword&gt;*Patient Satisfaction&lt;/keyword&gt;&lt;keyword&gt;Physician-Patient Relations&lt;/keyword&gt;&lt;keyword&gt;*Primary Health Care&lt;/keyword&gt;&lt;keyword&gt;*Referral and Consultation&lt;/keyword&gt;&lt;keyword&gt;Uterine Diseases/*diagnosis&lt;/keyword&gt;&lt;/keywords&gt;&lt;dates&gt;&lt;year&gt;2008&lt;/year&gt;&lt;pub-dates&gt;&lt;date&gt;Jul&lt;/date&gt;&lt;/pub-dates&gt;&lt;/dates&gt;&lt;isbn&gt;0301-2115 (Print)&amp;#xD;0301-2115&lt;/isbn&gt;&lt;accession-num&gt;18068292&lt;/accession-num&gt;&lt;urls&gt;&lt;/urls&gt;&lt;electronic-resource-num&gt;10.1016/j.ejogrb.2007.10.006&lt;/electronic-resource-num&gt;&lt;remote-database-provider&gt;NLM&lt;/remote-database-provider&gt;&lt;language&gt;eng&lt;/language&gt;&lt;/record&gt;&lt;/Cite&gt;&lt;/EndNote&gt;</w:instrText>
      </w:r>
      <w:r w:rsidR="00F84F2F" w:rsidRPr="00477CAE">
        <w:rPr>
          <w:rFonts w:ascii="Times New Roman" w:hAnsi="Times New Roman" w:cs="Times New Roman"/>
        </w:rPr>
        <w:fldChar w:fldCharType="separate"/>
      </w:r>
      <w:r w:rsidR="00F84F2F" w:rsidRPr="00477CAE">
        <w:rPr>
          <w:rFonts w:ascii="Times New Roman" w:hAnsi="Times New Roman" w:cs="Times New Roman"/>
          <w:noProof/>
        </w:rPr>
        <w:t>(Denny &amp; Mann, 2008, p.113)</w:t>
      </w:r>
      <w:r w:rsidR="00F84F2F" w:rsidRPr="00477CAE">
        <w:rPr>
          <w:rFonts w:ascii="Times New Roman" w:hAnsi="Times New Roman" w:cs="Times New Roman"/>
        </w:rPr>
        <w:fldChar w:fldCharType="end"/>
      </w:r>
      <w:r w:rsidRPr="00477CAE">
        <w:rPr>
          <w:rFonts w:ascii="Times New Roman" w:hAnsi="Times New Roman" w:cs="Times New Roman"/>
        </w:rPr>
        <w:t xml:space="preserve">. Others were incorrectly </w:t>
      </w:r>
      <w:r w:rsidR="00547D43" w:rsidRPr="00477CAE">
        <w:rPr>
          <w:rFonts w:ascii="Times New Roman" w:hAnsi="Times New Roman" w:cs="Times New Roman"/>
        </w:rPr>
        <w:t>informed that a hysterectomy would cure their condition, despite medical evidence to the contrary</w:t>
      </w:r>
      <w:r w:rsidR="00834FFA" w:rsidRPr="00477CAE">
        <w:rPr>
          <w:rFonts w:ascii="Times New Roman" w:hAnsi="Times New Roman" w:cs="Times New Roman"/>
        </w:rPr>
        <w:t xml:space="preserve"> – </w:t>
      </w:r>
      <w:r w:rsidR="00834FFA" w:rsidRPr="00477CAE">
        <w:rPr>
          <w:rFonts w:ascii="Times New Roman" w:hAnsi="Times New Roman" w:cs="Times New Roman"/>
        </w:rPr>
        <w:lastRenderedPageBreak/>
        <w:t>“</w:t>
      </w:r>
      <w:r w:rsidR="00834FFA" w:rsidRPr="00477CAE">
        <w:rPr>
          <w:rFonts w:ascii="Times New Roman" w:hAnsi="Times New Roman" w:cs="Times New Roman"/>
          <w:i/>
          <w:iCs/>
        </w:rPr>
        <w:t>Notable examples include advice from a GP to ‘embrace feeling unwell</w:t>
      </w:r>
      <w:r w:rsidR="00834FFA" w:rsidRPr="00477CAE">
        <w:rPr>
          <w:rFonts w:ascii="Times New Roman" w:hAnsi="Times New Roman" w:cs="Times New Roman"/>
        </w:rPr>
        <w:t xml:space="preserve">’ </w:t>
      </w:r>
      <w:r w:rsidR="00834FFA" w:rsidRPr="00477CAE">
        <w:rPr>
          <w:rFonts w:ascii="Times New Roman" w:hAnsi="Times New Roman" w:cs="Times New Roman"/>
          <w:i/>
          <w:iCs/>
        </w:rPr>
        <w:t>and the suggestion to a woman in her mid-twenties that a hysterectomy was the only remaining treatment option</w:t>
      </w:r>
      <w:r w:rsidR="004D628E" w:rsidRPr="00477CAE">
        <w:rPr>
          <w:rFonts w:ascii="Times New Roman" w:hAnsi="Times New Roman" w:cs="Times New Roman"/>
        </w:rPr>
        <w:t xml:space="preserve">” </w:t>
      </w:r>
      <w:r w:rsidR="004D628E" w:rsidRPr="00477CAE">
        <w:rPr>
          <w:rFonts w:ascii="Times New Roman" w:hAnsi="Times New Roman" w:cs="Times New Roman"/>
        </w:rPr>
        <w:fldChar w:fldCharType="begin">
          <w:fldData xml:space="preserve">PEVuZE5vdGU+PENpdGU+PEF1dGhvcj5MaWdodGJvdXJuZTwvQXV0aG9yPjxZZWFyPjIwMjQ8L1ll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</w:fldData>
        </w:fldChar>
      </w:r>
      <w:r w:rsidR="004D628E" w:rsidRPr="00477CAE">
        <w:rPr>
          <w:rFonts w:ascii="Times New Roman" w:hAnsi="Times New Roman" w:cs="Times New Roman"/>
        </w:rPr>
        <w:instrText xml:space="preserve"> ADDIN EN.CITE </w:instrText>
      </w:r>
      <w:r w:rsidR="004D628E" w:rsidRPr="00477CAE">
        <w:rPr>
          <w:rFonts w:ascii="Times New Roman" w:hAnsi="Times New Roman" w:cs="Times New Roman"/>
        </w:rPr>
        <w:fldChar w:fldCharType="begin">
          <w:fldData xml:space="preserve">PEVuZE5vdGU+PENpdGU+PEF1dGhvcj5MaWdodGJvdXJuZTwvQXV0aG9yPjxZZWFyPjIwMjQ8L1ll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</w:fldData>
        </w:fldChar>
      </w:r>
      <w:r w:rsidR="004D628E" w:rsidRPr="00477CAE">
        <w:rPr>
          <w:rFonts w:ascii="Times New Roman" w:hAnsi="Times New Roman" w:cs="Times New Roman"/>
        </w:rPr>
        <w:instrText xml:space="preserve"> ADDIN EN.CITE.DATA </w:instrText>
      </w:r>
      <w:r w:rsidR="004D628E" w:rsidRPr="00477CAE">
        <w:rPr>
          <w:rFonts w:ascii="Times New Roman" w:hAnsi="Times New Roman" w:cs="Times New Roman"/>
        </w:rPr>
      </w:r>
      <w:r w:rsidR="004D628E" w:rsidRPr="00477CAE">
        <w:rPr>
          <w:rFonts w:ascii="Times New Roman" w:hAnsi="Times New Roman" w:cs="Times New Roman"/>
        </w:rPr>
        <w:fldChar w:fldCharType="end"/>
      </w:r>
      <w:r w:rsidR="004D628E" w:rsidRPr="00477CAE">
        <w:rPr>
          <w:rFonts w:ascii="Times New Roman" w:hAnsi="Times New Roman" w:cs="Times New Roman"/>
        </w:rPr>
      </w:r>
      <w:r w:rsidR="004D628E" w:rsidRPr="00477CAE">
        <w:rPr>
          <w:rFonts w:ascii="Times New Roman" w:hAnsi="Times New Roman" w:cs="Times New Roman"/>
        </w:rPr>
        <w:fldChar w:fldCharType="separate"/>
      </w:r>
      <w:r w:rsidR="004D628E" w:rsidRPr="00477CAE">
        <w:rPr>
          <w:rFonts w:ascii="Times New Roman" w:hAnsi="Times New Roman" w:cs="Times New Roman"/>
          <w:noProof/>
        </w:rPr>
        <w:t>(Lightbourne et al., 2024, p.318)</w:t>
      </w:r>
      <w:r w:rsidR="004D628E" w:rsidRPr="00477CAE">
        <w:rPr>
          <w:rFonts w:ascii="Times New Roman" w:hAnsi="Times New Roman" w:cs="Times New Roman"/>
        </w:rPr>
        <w:fldChar w:fldCharType="end"/>
      </w:r>
      <w:r w:rsidR="00730703" w:rsidRPr="00477CAE">
        <w:rPr>
          <w:rFonts w:ascii="Times New Roman" w:hAnsi="Times New Roman" w:cs="Times New Roman"/>
        </w:rPr>
        <w:t xml:space="preserve">. </w:t>
      </w:r>
      <w:r w:rsidR="00091400" w:rsidRPr="00477CAE">
        <w:rPr>
          <w:rFonts w:ascii="Times New Roman" w:hAnsi="Times New Roman" w:cs="Times New Roman"/>
        </w:rPr>
        <w:t xml:space="preserve">This theory has been </w:t>
      </w:r>
      <w:r w:rsidR="00730703" w:rsidRPr="00477CAE">
        <w:rPr>
          <w:rFonts w:ascii="Times New Roman" w:hAnsi="Times New Roman" w:cs="Times New Roman"/>
        </w:rPr>
        <w:t>disproven</w:t>
      </w:r>
      <w:r w:rsidR="00091400" w:rsidRPr="00477CAE">
        <w:rPr>
          <w:rFonts w:ascii="Times New Roman" w:hAnsi="Times New Roman" w:cs="Times New Roman"/>
        </w:rPr>
        <w:t xml:space="preserve">, with studies finding it is still possible for endometriosis symptoms to continue in some patients after a hysterectomy </w:t>
      </w:r>
      <w:r w:rsidR="00091400" w:rsidRPr="00477CAE">
        <w:rPr>
          <w:rFonts w:ascii="Times New Roman" w:hAnsi="Times New Roman" w:cs="Times New Roman"/>
        </w:rPr>
        <w:fldChar w:fldCharType="begin">
          <w:fldData xml:space="preserve">PEVuZE5vdGU+PENpdGU+PEF1dGhvcj5SaXprPC9BdXRob3I+PFllYXI+MjAxNDwvWWVhcj48UmVj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</w:fldData>
        </w:fldChar>
      </w:r>
      <w:r w:rsidR="00091400" w:rsidRPr="00477CAE">
        <w:rPr>
          <w:rFonts w:ascii="Times New Roman" w:hAnsi="Times New Roman" w:cs="Times New Roman"/>
        </w:rPr>
        <w:instrText xml:space="preserve"> ADDIN EN.CITE </w:instrText>
      </w:r>
      <w:r w:rsidR="00091400" w:rsidRPr="00477CAE">
        <w:rPr>
          <w:rFonts w:ascii="Times New Roman" w:hAnsi="Times New Roman" w:cs="Times New Roman"/>
        </w:rPr>
        <w:fldChar w:fldCharType="begin">
          <w:fldData xml:space="preserve">PEVuZE5vdGU+PENpdGU+PEF1dGhvcj5SaXprPC9BdXRob3I+PFllYXI+MjAxNDwvWWVhcj48UmVj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</w:fldData>
        </w:fldChar>
      </w:r>
      <w:r w:rsidR="00091400" w:rsidRPr="00477CAE">
        <w:rPr>
          <w:rFonts w:ascii="Times New Roman" w:hAnsi="Times New Roman" w:cs="Times New Roman"/>
        </w:rPr>
        <w:instrText xml:space="preserve"> ADDIN EN.CITE.DATA </w:instrText>
      </w:r>
      <w:r w:rsidR="00091400" w:rsidRPr="00477CAE">
        <w:rPr>
          <w:rFonts w:ascii="Times New Roman" w:hAnsi="Times New Roman" w:cs="Times New Roman"/>
        </w:rPr>
      </w:r>
      <w:r w:rsidR="00091400" w:rsidRPr="00477CAE">
        <w:rPr>
          <w:rFonts w:ascii="Times New Roman" w:hAnsi="Times New Roman" w:cs="Times New Roman"/>
        </w:rPr>
        <w:fldChar w:fldCharType="end"/>
      </w:r>
      <w:r w:rsidR="00091400" w:rsidRPr="00477CAE">
        <w:rPr>
          <w:rFonts w:ascii="Times New Roman" w:hAnsi="Times New Roman" w:cs="Times New Roman"/>
        </w:rPr>
      </w:r>
      <w:r w:rsidR="00091400" w:rsidRPr="00477CAE">
        <w:rPr>
          <w:rFonts w:ascii="Times New Roman" w:hAnsi="Times New Roman" w:cs="Times New Roman"/>
        </w:rPr>
        <w:fldChar w:fldCharType="separate"/>
      </w:r>
      <w:r w:rsidR="00091400" w:rsidRPr="00477CAE">
        <w:rPr>
          <w:rFonts w:ascii="Times New Roman" w:hAnsi="Times New Roman" w:cs="Times New Roman"/>
          <w:noProof/>
        </w:rPr>
        <w:t>(Rizk et al., 2014)</w:t>
      </w:r>
      <w:r w:rsidR="00091400" w:rsidRPr="00477CAE">
        <w:rPr>
          <w:rFonts w:ascii="Times New Roman" w:hAnsi="Times New Roman" w:cs="Times New Roman"/>
        </w:rPr>
        <w:fldChar w:fldCharType="end"/>
      </w:r>
      <w:r w:rsidR="00091400" w:rsidRPr="00477CAE">
        <w:rPr>
          <w:rFonts w:ascii="Times New Roman" w:hAnsi="Times New Roman" w:cs="Times New Roman"/>
        </w:rPr>
        <w:t xml:space="preserve">. </w:t>
      </w:r>
    </w:p>
    <w:p w14:paraId="036DC30E" w14:textId="77777777" w:rsidR="00547D43" w:rsidRPr="00477CAE" w:rsidRDefault="00547D43" w:rsidP="00842C7D">
      <w:pPr>
        <w:spacing w:line="480" w:lineRule="auto"/>
        <w:rPr>
          <w:rFonts w:ascii="Times New Roman" w:hAnsi="Times New Roman" w:cs="Times New Roman"/>
        </w:rPr>
      </w:pPr>
    </w:p>
    <w:p w14:paraId="5AEC6618" w14:textId="2D84BB9C" w:rsidR="00547D43" w:rsidRPr="00477CAE" w:rsidRDefault="00547D43" w:rsidP="00842C7D">
      <w:pPr>
        <w:spacing w:line="480" w:lineRule="auto"/>
        <w:rPr>
          <w:rFonts w:ascii="Times New Roman" w:hAnsi="Times New Roman" w:cs="Times New Roman"/>
        </w:rPr>
      </w:pPr>
      <w:r w:rsidRPr="00477CAE">
        <w:rPr>
          <w:rFonts w:ascii="Times New Roman" w:hAnsi="Times New Roman" w:cs="Times New Roman"/>
        </w:rPr>
        <w:t xml:space="preserve">Faced with persistent medical dismissal, many women became self-advocates conducting independent and seeking support from online communities. For some, this knowledge empowered them to demand referrals to specialists, while others took it upon themselves to educate their </w:t>
      </w:r>
      <w:r w:rsidR="00EB299C" w:rsidRPr="00477CAE">
        <w:rPr>
          <w:rFonts w:ascii="Times New Roman" w:hAnsi="Times New Roman" w:cs="Times New Roman"/>
        </w:rPr>
        <w:t>primary healthcare professional</w:t>
      </w:r>
      <w:r w:rsidRPr="00477CAE">
        <w:rPr>
          <w:rFonts w:ascii="Times New Roman" w:hAnsi="Times New Roman" w:cs="Times New Roman"/>
        </w:rPr>
        <w:t xml:space="preserve"> about endometriosis. </w:t>
      </w:r>
      <w:r w:rsidR="005A288D" w:rsidRPr="00477CAE">
        <w:rPr>
          <w:rFonts w:ascii="Times New Roman" w:hAnsi="Times New Roman" w:cs="Times New Roman"/>
        </w:rPr>
        <w:t>In one particular case, a</w:t>
      </w:r>
      <w:r w:rsidRPr="00477CAE">
        <w:rPr>
          <w:rFonts w:ascii="Times New Roman" w:hAnsi="Times New Roman" w:cs="Times New Roman"/>
        </w:rPr>
        <w:t xml:space="preserve"> participant noted that her self-advocacy not only secured her diagnosis but also encouraged her doctor to be more aware of the condition for future patients</w:t>
      </w:r>
      <w:r w:rsidR="004D628E" w:rsidRPr="00477CAE">
        <w:rPr>
          <w:rFonts w:ascii="Times New Roman" w:hAnsi="Times New Roman" w:cs="Times New Roman"/>
        </w:rPr>
        <w:t xml:space="preserve"> – “…</w:t>
      </w:r>
      <w:r w:rsidR="004D628E" w:rsidRPr="00477CAE">
        <w:rPr>
          <w:rFonts w:ascii="Times New Roman" w:hAnsi="Times New Roman" w:cs="Times New Roman"/>
          <w:i/>
          <w:iCs/>
        </w:rPr>
        <w:t>my GP now said she knows more as a result of having me as a patient and has read more and would like to know more in depth</w:t>
      </w:r>
      <w:r w:rsidR="00772500" w:rsidRPr="00477CAE">
        <w:rPr>
          <w:rFonts w:ascii="Times New Roman" w:hAnsi="Times New Roman" w:cs="Times New Roman"/>
          <w:i/>
          <w:iCs/>
        </w:rPr>
        <w:t xml:space="preserve"> </w:t>
      </w:r>
      <w:r w:rsidR="004D628E" w:rsidRPr="00477CAE">
        <w:rPr>
          <w:rFonts w:ascii="Times New Roman" w:hAnsi="Times New Roman" w:cs="Times New Roman"/>
          <w:i/>
          <w:iCs/>
        </w:rPr>
        <w:t>information on endometriosis</w:t>
      </w:r>
      <w:r w:rsidR="004D628E" w:rsidRPr="00477CAE">
        <w:rPr>
          <w:rFonts w:ascii="Times New Roman" w:hAnsi="Times New Roman" w:cs="Times New Roman"/>
        </w:rPr>
        <w:t xml:space="preserve">” </w:t>
      </w:r>
      <w:r w:rsidRPr="00477CAE">
        <w:rPr>
          <w:rFonts w:ascii="Times New Roman" w:hAnsi="Times New Roman" w:cs="Times New Roman"/>
        </w:rPr>
        <w:fldChar w:fldCharType="begin"/>
      </w:r>
      <w:r w:rsidR="004D628E" w:rsidRPr="00477CAE">
        <w:rPr>
          <w:rFonts w:ascii="Times New Roman" w:hAnsi="Times New Roman" w:cs="Times New Roman"/>
        </w:rPr>
        <w:instrText xml:space="preserve"> ADDIN EN.CITE &lt;EndNote&gt;&lt;Cite&gt;&lt;Author&gt;Sbaffi&lt;/Author&gt;&lt;Year&gt;2020&lt;/Year&gt;&lt;RecNum&gt;170&lt;/RecNum&gt;&lt;Suffix&gt;`, p.10&lt;/Suffix&gt;&lt;DisplayText&gt;(Sbaffi &amp;amp; King, 2020, p.10)&lt;/DisplayText&gt;&lt;record&gt;&lt;rec-number&gt;170&lt;/rec-number&gt;&lt;foreign-keys&gt;&lt;key app="EN" db-id="5ttxx52au90vs5edfx2ptxa9a20v20sxrrxv" timestamp="1739267999"&gt;170&lt;/key&gt;&lt;/foreign-keys&gt;&lt;ref-type name="Journal Article"&gt;17&lt;/ref-type&gt;&lt;contributors&gt;&lt;authors&gt;&lt;author&gt;Sbaffi, L.&lt;/author&gt;&lt;author&gt;King, K.&lt;/author&gt;&lt;/authors&gt;&lt;/contributors&gt;&lt;titles&gt;&lt;title&gt;Living with endometriosis: the role of the Internet in supporting the diagnosis and treatment process&lt;/title&gt;&lt;/titles&gt;&lt;dates&gt;&lt;year&gt;2020&lt;/year&gt;&lt;/dates&gt;&lt;publisher&gt;Taylor &amp;amp; Francis&lt;/publisher&gt;&lt;urls&gt;&lt;/urls&gt;&lt;/record&gt;&lt;/Cite&gt;&lt;/EndNote&gt;</w:instrText>
      </w:r>
      <w:r w:rsidRPr="00477CAE">
        <w:rPr>
          <w:rFonts w:ascii="Times New Roman" w:hAnsi="Times New Roman" w:cs="Times New Roman"/>
        </w:rPr>
        <w:fldChar w:fldCharType="separate"/>
      </w:r>
      <w:r w:rsidR="004D628E" w:rsidRPr="00477CAE">
        <w:rPr>
          <w:rFonts w:ascii="Times New Roman" w:hAnsi="Times New Roman" w:cs="Times New Roman"/>
          <w:noProof/>
        </w:rPr>
        <w:t>(Sbaffi &amp; King, 2020, p.10)</w:t>
      </w:r>
      <w:r w:rsidRPr="00477CAE">
        <w:rPr>
          <w:rFonts w:ascii="Times New Roman" w:hAnsi="Times New Roman" w:cs="Times New Roman"/>
        </w:rPr>
        <w:fldChar w:fldCharType="end"/>
      </w:r>
      <w:r w:rsidRPr="00477CAE">
        <w:rPr>
          <w:rFonts w:ascii="Times New Roman" w:hAnsi="Times New Roman" w:cs="Times New Roman"/>
        </w:rPr>
        <w:t xml:space="preserve">. </w:t>
      </w:r>
    </w:p>
    <w:p w14:paraId="2C6C463A" w14:textId="77777777" w:rsidR="00957EE9" w:rsidRPr="00477CAE" w:rsidRDefault="00957EE9" w:rsidP="00842C7D">
      <w:pPr>
        <w:spacing w:line="480" w:lineRule="auto"/>
        <w:rPr>
          <w:rFonts w:ascii="Times New Roman" w:hAnsi="Times New Roman" w:cs="Times New Roman"/>
          <w:u w:val="single"/>
        </w:rPr>
      </w:pPr>
    </w:p>
    <w:p w14:paraId="2D302B56" w14:textId="154E593E" w:rsidR="00957EE9" w:rsidRPr="00477CAE" w:rsidRDefault="00785DD5" w:rsidP="00842C7D">
      <w:pPr>
        <w:spacing w:line="480" w:lineRule="auto"/>
        <w:rPr>
          <w:rFonts w:ascii="Times New Roman" w:hAnsi="Times New Roman" w:cs="Times New Roman"/>
          <w:u w:val="single"/>
        </w:rPr>
      </w:pPr>
      <w:r w:rsidRPr="00477CAE">
        <w:rPr>
          <w:rFonts w:ascii="Times New Roman" w:hAnsi="Times New Roman" w:cs="Times New Roman"/>
          <w:u w:val="single"/>
        </w:rPr>
        <w:t>3.</w:t>
      </w:r>
      <w:r w:rsidR="0093DC52" w:rsidRPr="00477CAE">
        <w:rPr>
          <w:rFonts w:ascii="Times New Roman" w:hAnsi="Times New Roman" w:cs="Times New Roman"/>
          <w:u w:val="single"/>
        </w:rPr>
        <w:t xml:space="preserve">3.3 </w:t>
      </w:r>
      <w:r w:rsidR="00957EE9" w:rsidRPr="00477CAE">
        <w:rPr>
          <w:rFonts w:ascii="Times New Roman" w:hAnsi="Times New Roman" w:cs="Times New Roman"/>
          <w:u w:val="single"/>
        </w:rPr>
        <w:t xml:space="preserve">Navigating the Maze: Delays </w:t>
      </w:r>
      <w:r w:rsidR="00B16AF4" w:rsidRPr="00477CAE">
        <w:rPr>
          <w:rFonts w:ascii="Times New Roman" w:hAnsi="Times New Roman" w:cs="Times New Roman"/>
          <w:u w:val="single"/>
        </w:rPr>
        <w:t>and</w:t>
      </w:r>
      <w:r w:rsidR="00957EE9" w:rsidRPr="00477CAE">
        <w:rPr>
          <w:rFonts w:ascii="Times New Roman" w:hAnsi="Times New Roman" w:cs="Times New Roman"/>
          <w:u w:val="single"/>
        </w:rPr>
        <w:t xml:space="preserve"> Fragment</w:t>
      </w:r>
      <w:r w:rsidR="00B16AF4" w:rsidRPr="00477CAE">
        <w:rPr>
          <w:rFonts w:ascii="Times New Roman" w:hAnsi="Times New Roman" w:cs="Times New Roman"/>
          <w:u w:val="single"/>
        </w:rPr>
        <w:t>ed</w:t>
      </w:r>
      <w:r w:rsidR="00957EE9" w:rsidRPr="00477CAE">
        <w:rPr>
          <w:rFonts w:ascii="Times New Roman" w:hAnsi="Times New Roman" w:cs="Times New Roman"/>
          <w:u w:val="single"/>
        </w:rPr>
        <w:t xml:space="preserve"> Care</w:t>
      </w:r>
    </w:p>
    <w:p w14:paraId="36610EB9" w14:textId="77777777" w:rsidR="005E5426" w:rsidRPr="00477CAE" w:rsidRDefault="005E5426" w:rsidP="00842C7D">
      <w:pPr>
        <w:spacing w:line="480" w:lineRule="auto"/>
        <w:rPr>
          <w:rFonts w:ascii="Times New Roman" w:hAnsi="Times New Roman" w:cs="Times New Roman"/>
          <w:u w:val="single"/>
        </w:rPr>
      </w:pPr>
    </w:p>
    <w:p w14:paraId="4B0DF8AF" w14:textId="73F4D202" w:rsidR="005E5426" w:rsidRPr="00477CAE" w:rsidRDefault="00DF1F43" w:rsidP="00842C7D">
      <w:pPr>
        <w:spacing w:line="480" w:lineRule="auto"/>
        <w:rPr>
          <w:rFonts w:ascii="Times New Roman" w:hAnsi="Times New Roman" w:cs="Times New Roman"/>
        </w:rPr>
      </w:pPr>
      <w:r w:rsidRPr="00477CAE">
        <w:rPr>
          <w:rFonts w:ascii="Times New Roman" w:hAnsi="Times New Roman" w:cs="Times New Roman"/>
        </w:rPr>
        <w:t xml:space="preserve">Misdiagnosis was a common </w:t>
      </w:r>
      <w:r w:rsidR="00C63DCE" w:rsidRPr="00477CAE">
        <w:rPr>
          <w:rFonts w:ascii="Times New Roman" w:hAnsi="Times New Roman" w:cs="Times New Roman"/>
        </w:rPr>
        <w:t>theme across several of the studies</w:t>
      </w:r>
      <w:r w:rsidRPr="00477CAE">
        <w:rPr>
          <w:rFonts w:ascii="Times New Roman" w:hAnsi="Times New Roman" w:cs="Times New Roman"/>
        </w:rPr>
        <w:t>. Due to the complexity and variability of endometriosis symptoms, the condition was often mistaken for other disorders such as irritable bowel syndrome (IBS) or depression</w:t>
      </w:r>
      <w:r w:rsidR="002E4AEF" w:rsidRPr="00477CAE">
        <w:rPr>
          <w:rFonts w:ascii="Times New Roman" w:hAnsi="Times New Roman" w:cs="Times New Roman"/>
        </w:rPr>
        <w:t xml:space="preserve"> – “</w:t>
      </w:r>
      <w:r w:rsidR="002E4AEF" w:rsidRPr="00477CAE">
        <w:rPr>
          <w:rFonts w:ascii="Times New Roman" w:hAnsi="Times New Roman" w:cs="Times New Roman"/>
          <w:i/>
          <w:iCs/>
        </w:rPr>
        <w:t>My GP’s daughter had</w:t>
      </w:r>
      <w:r w:rsidR="00B16AF4" w:rsidRPr="00477CAE">
        <w:rPr>
          <w:rFonts w:ascii="Times New Roman" w:hAnsi="Times New Roman" w:cs="Times New Roman"/>
          <w:i/>
          <w:iCs/>
        </w:rPr>
        <w:t xml:space="preserve"> </w:t>
      </w:r>
      <w:r w:rsidR="002E4AEF" w:rsidRPr="00477CAE">
        <w:rPr>
          <w:rFonts w:ascii="Times New Roman" w:hAnsi="Times New Roman" w:cs="Times New Roman"/>
          <w:i/>
          <w:iCs/>
        </w:rPr>
        <w:t xml:space="preserve">[endometriosis] and never even mentioned a word about it but misdiagnosed me with IBS. Didn’t even place me on the pill. Just given </w:t>
      </w:r>
      <w:proofErr w:type="spellStart"/>
      <w:r w:rsidR="002E4AEF" w:rsidRPr="00477CAE">
        <w:rPr>
          <w:rFonts w:ascii="Times New Roman" w:hAnsi="Times New Roman" w:cs="Times New Roman"/>
          <w:i/>
          <w:iCs/>
        </w:rPr>
        <w:t>Buscopan</w:t>
      </w:r>
      <w:proofErr w:type="spellEnd"/>
      <w:r w:rsidR="002E4AEF" w:rsidRPr="00477CAE">
        <w:rPr>
          <w:rFonts w:ascii="Times New Roman" w:hAnsi="Times New Roman" w:cs="Times New Roman"/>
          <w:i/>
          <w:iCs/>
        </w:rPr>
        <w:t xml:space="preserve"> [antispasmodic for IBS]. I believed I had IBS as this is what I was told and did not look any further, I assumed my GP was a well-educated man</w:t>
      </w:r>
      <w:r w:rsidR="002E4AEF" w:rsidRPr="00477CAE">
        <w:rPr>
          <w:rFonts w:ascii="Times New Roman" w:hAnsi="Times New Roman" w:cs="Times New Roman"/>
        </w:rPr>
        <w:t xml:space="preserve">” </w:t>
      </w:r>
      <w:r w:rsidRPr="00477CAE">
        <w:rPr>
          <w:rFonts w:ascii="Times New Roman" w:hAnsi="Times New Roman" w:cs="Times New Roman"/>
        </w:rPr>
        <w:fldChar w:fldCharType="begin"/>
      </w:r>
      <w:r w:rsidRPr="00477CAE">
        <w:rPr>
          <w:rFonts w:ascii="Times New Roman" w:hAnsi="Times New Roman" w:cs="Times New Roman"/>
        </w:rPr>
        <w:instrText xml:space="preserve"> ADDIN EN.CITE &lt;EndNote&gt;&lt;Cite&gt;&lt;Author&gt;Sbaffi&lt;/Author&gt;&lt;Year&gt;2020&lt;/Year&gt;&lt;RecNum&gt;170&lt;/RecNum&gt;&lt;Suffix&gt;`, p.10-11&lt;/Suffix&gt;&lt;DisplayText&gt;(Sbaffi &amp;amp; King, 2020, p.10-11)&lt;/DisplayText&gt;&lt;record&gt;&lt;rec-number&gt;170&lt;/rec-number&gt;&lt;foreign-keys&gt;&lt;key app="EN" db-id="5ttxx52au90vs5edfx2ptxa9a20v20sxrrxv" timestamp="1739267999"&gt;170&lt;/key&gt;&lt;/foreign-keys&gt;&lt;ref-type name="Journal Article"&gt;17&lt;/ref-type&gt;&lt;contributors&gt;&lt;authors&gt;&lt;author&gt;Sbaffi, L.&lt;/author&gt;&lt;author&gt;King, K.&lt;/author&gt;&lt;/authors&gt;&lt;/contributors&gt;&lt;titles&gt;&lt;title&gt;Living with endometriosis: the role of the Internet in supporting the diagnosis and treatment process&lt;/title&gt;&lt;/titles&gt;&lt;dates&gt;&lt;year&gt;2020&lt;/year&gt;&lt;/dates&gt;&lt;publisher&gt;Taylor &amp;amp; Francis&lt;/publisher&gt;&lt;urls&gt;&lt;/urls&gt;&lt;/record&gt;&lt;/Cite&gt;&lt;/EndNote&gt;</w:instrText>
      </w:r>
      <w:r w:rsidRPr="00477CAE">
        <w:rPr>
          <w:rFonts w:ascii="Times New Roman" w:hAnsi="Times New Roman" w:cs="Times New Roman"/>
        </w:rPr>
        <w:fldChar w:fldCharType="separate"/>
      </w:r>
      <w:r w:rsidR="002E4AEF" w:rsidRPr="00477CAE">
        <w:rPr>
          <w:rFonts w:ascii="Times New Roman" w:hAnsi="Times New Roman" w:cs="Times New Roman"/>
          <w:noProof/>
        </w:rPr>
        <w:t>(Sbaffi &amp; King, 2020, p.10-11)</w:t>
      </w:r>
      <w:r w:rsidRPr="00477CAE">
        <w:rPr>
          <w:rFonts w:ascii="Times New Roman" w:hAnsi="Times New Roman" w:cs="Times New Roman"/>
        </w:rPr>
        <w:fldChar w:fldCharType="end"/>
      </w:r>
      <w:r w:rsidR="002E4AEF" w:rsidRPr="00477CAE">
        <w:rPr>
          <w:rFonts w:ascii="Times New Roman" w:hAnsi="Times New Roman" w:cs="Times New Roman"/>
        </w:rPr>
        <w:t>.</w:t>
      </w:r>
      <w:r w:rsidRPr="00477CAE">
        <w:rPr>
          <w:rFonts w:ascii="Times New Roman" w:hAnsi="Times New Roman" w:cs="Times New Roman"/>
        </w:rPr>
        <w:t xml:space="preserve"> One study found that seven women were initially diagnosed with IBS by their </w:t>
      </w:r>
      <w:r w:rsidR="00EB299C" w:rsidRPr="00477CAE">
        <w:rPr>
          <w:rFonts w:ascii="Times New Roman" w:hAnsi="Times New Roman" w:cs="Times New Roman"/>
        </w:rPr>
        <w:t>primary healthcare professional</w:t>
      </w:r>
      <w:r w:rsidR="00AE6CEA" w:rsidRPr="00477CAE">
        <w:rPr>
          <w:rFonts w:ascii="Times New Roman" w:hAnsi="Times New Roman" w:cs="Times New Roman"/>
        </w:rPr>
        <w:t xml:space="preserve"> </w:t>
      </w:r>
      <w:r w:rsidR="00AE6CEA" w:rsidRPr="00477CAE">
        <w:rPr>
          <w:rFonts w:ascii="Times New Roman" w:hAnsi="Times New Roman" w:cs="Times New Roman"/>
        </w:rPr>
        <w:fldChar w:fldCharType="begin"/>
      </w:r>
      <w:r w:rsidR="00AE6CEA" w:rsidRPr="00477CAE">
        <w:rPr>
          <w:rFonts w:ascii="Times New Roman" w:hAnsi="Times New Roman" w:cs="Times New Roman"/>
        </w:rPr>
        <w:instrText xml:space="preserve"> ADDIN EN.CITE &lt;EndNote&gt;&lt;Cite&gt;&lt;Author&gt;Denny&lt;/Author&gt;&lt;Year&gt;2008&lt;/Year&gt;&lt;RecNum&gt;165&lt;/RecNum&gt;&lt;DisplayText&gt;(Denny &amp;amp; Mann, 2008)&lt;/DisplayText&gt;&lt;record&gt;&lt;rec-number&gt;165&lt;/rec-number&gt;&lt;foreign-keys&gt;&lt;key app="EN" db-id="5ttxx52au90vs5edfx2ptxa9a20v20sxrrxv" timestamp="1739220764"&gt;165&lt;/key&gt;&lt;/foreign-keys&gt;&lt;ref-type name="Journal Article"&gt;17&lt;/ref-type&gt;&lt;contributors&gt;&lt;authors&gt;&lt;author&gt;Denny, E.&lt;/author&gt;&lt;author&gt;Mann, C. H.&lt;/author&gt;&lt;/authors&gt;&lt;/contributors&gt;&lt;auth-address&gt;Faculty of Health, Birmingham City University, Perry Barr, Birmingham B42 2SU, United Kingdom. elaine.denny@bcu.ac.uk&lt;/auth-address&gt;&lt;titles&gt;&lt;title&gt;Endometriosis and the primary care consultation&lt;/title&gt;&lt;secondary-title&gt;Eur J Obstet Gynecol Reprod Biol&lt;/secondary-title&gt;&lt;/titles&gt;&lt;periodical&gt;&lt;full-title&gt;Eur J Obstet Gynecol Reprod Biol&lt;/full-title&gt;&lt;/periodical&gt;&lt;pages&gt;111-5&lt;/pages&gt;&lt;volume&gt;139&lt;/volume&gt;&lt;number&gt;1&lt;/number&gt;&lt;edition&gt;20080220&lt;/edition&gt;&lt;keywords&gt;&lt;keyword&gt;Adult&lt;/keyword&gt;&lt;keyword&gt;Attitude of Health Personnel&lt;/keyword&gt;&lt;keyword&gt;Cohort Studies&lt;/keyword&gt;&lt;keyword&gt;Endometriosis/*diagnosis&lt;/keyword&gt;&lt;keyword&gt;Female&lt;/keyword&gt;&lt;keyword&gt;Humans&lt;/keyword&gt;&lt;keyword&gt;Interviews as Topic&lt;/keyword&gt;&lt;keyword&gt;*Patient Satisfaction&lt;/keyword&gt;&lt;keyword&gt;Physician-Patient Relations&lt;/keyword&gt;&lt;keyword&gt;*Primary Health Care&lt;/keyword&gt;&lt;keyword&gt;*Referral and Consultation&lt;/keyword&gt;&lt;keyword&gt;Uterine Diseases/*diagnosis&lt;/keyword&gt;&lt;/keywords&gt;&lt;dates&gt;&lt;year&gt;2008&lt;/year&gt;&lt;pub-dates&gt;&lt;date&gt;Jul&lt;/date&gt;&lt;/pub-dates&gt;&lt;/dates&gt;&lt;isbn&gt;0301-2115 (Print)&amp;#xD;0301-2115&lt;/isbn&gt;&lt;accession-num&gt;18068292&lt;/accession-num&gt;&lt;urls&gt;&lt;/urls&gt;&lt;electronic-resource-num&gt;10.1016/j.ejogrb.2007.10.006&lt;/electronic-resource-num&gt;&lt;remote-database-provider&gt;NLM&lt;/remote-database-provider&gt;&lt;language&gt;eng&lt;/language&gt;&lt;/record&gt;&lt;/Cite&gt;&lt;/EndNote&gt;</w:instrText>
      </w:r>
      <w:r w:rsidR="00AE6CEA" w:rsidRPr="00477CAE">
        <w:rPr>
          <w:rFonts w:ascii="Times New Roman" w:hAnsi="Times New Roman" w:cs="Times New Roman"/>
        </w:rPr>
        <w:fldChar w:fldCharType="separate"/>
      </w:r>
      <w:r w:rsidR="00AE6CEA" w:rsidRPr="00477CAE">
        <w:rPr>
          <w:rFonts w:ascii="Times New Roman" w:hAnsi="Times New Roman" w:cs="Times New Roman"/>
          <w:noProof/>
        </w:rPr>
        <w:t>(Denny &amp; Mann, 2008)</w:t>
      </w:r>
      <w:r w:rsidR="00AE6CEA" w:rsidRPr="00477CAE">
        <w:rPr>
          <w:rFonts w:ascii="Times New Roman" w:hAnsi="Times New Roman" w:cs="Times New Roman"/>
        </w:rPr>
        <w:fldChar w:fldCharType="end"/>
      </w:r>
      <w:r w:rsidRPr="00477CAE">
        <w:rPr>
          <w:rFonts w:ascii="Times New Roman" w:hAnsi="Times New Roman" w:cs="Times New Roman"/>
        </w:rPr>
        <w:t xml:space="preserve">, </w:t>
      </w:r>
      <w:r w:rsidRPr="00477CAE">
        <w:rPr>
          <w:rFonts w:ascii="Times New Roman" w:hAnsi="Times New Roman" w:cs="Times New Roman"/>
        </w:rPr>
        <w:lastRenderedPageBreak/>
        <w:t>despite only one experiencing gastrointestinal symptoms, while others were misdiagnosed with anxiety or told their pain was psychological</w:t>
      </w:r>
      <w:r w:rsidR="00AE6CEA" w:rsidRPr="00477CAE">
        <w:rPr>
          <w:rFonts w:ascii="Times New Roman" w:hAnsi="Times New Roman" w:cs="Times New Roman"/>
        </w:rPr>
        <w:t xml:space="preserve"> – “</w:t>
      </w:r>
      <w:r w:rsidR="00AE6CEA" w:rsidRPr="00477CAE">
        <w:rPr>
          <w:rFonts w:ascii="Times New Roman" w:hAnsi="Times New Roman" w:cs="Times New Roman"/>
          <w:i/>
          <w:iCs/>
        </w:rPr>
        <w:t>I was told by two male GPs that I was neurotic and depressed</w:t>
      </w:r>
      <w:r w:rsidR="00AE6CEA" w:rsidRPr="00477CAE">
        <w:rPr>
          <w:rFonts w:ascii="Times New Roman" w:hAnsi="Times New Roman" w:cs="Times New Roman"/>
        </w:rPr>
        <w:t xml:space="preserve">” </w:t>
      </w:r>
      <w:r w:rsidR="00AE6CEA" w:rsidRPr="00477CAE">
        <w:rPr>
          <w:rFonts w:ascii="Times New Roman" w:hAnsi="Times New Roman" w:cs="Times New Roman"/>
        </w:rPr>
        <w:fldChar w:fldCharType="begin"/>
      </w:r>
      <w:r w:rsidR="00AE6CEA" w:rsidRPr="00477CAE">
        <w:rPr>
          <w:rFonts w:ascii="Times New Roman" w:hAnsi="Times New Roman" w:cs="Times New Roman"/>
        </w:rPr>
        <w:instrText xml:space="preserve"> ADDIN EN.CITE &lt;EndNote&gt;&lt;Cite&gt;&lt;Author&gt;Krebs&lt;/Author&gt;&lt;Year&gt;2020&lt;/Year&gt;&lt;RecNum&gt;10&lt;/RecNum&gt;&lt;Suffix&gt;`, p.1019&lt;/Suffix&gt;&lt;DisplayText&gt;(Krebs &amp;amp; Schoenbauer, 2020, p.1019)&lt;/DisplayText&gt;&lt;record&gt;&lt;rec-number&gt;10&lt;/rec-number&gt;&lt;foreign-keys&gt;&lt;key app="EN" db-id="5ttxx52au90vs5edfx2ptxa9a20v20sxrrxv" timestamp="1716211966"&gt;10&lt;/key&gt;&lt;/foreign-keys&gt;&lt;ref-type name="Journal Article"&gt;17&lt;/ref-type&gt;&lt;contributors&gt;&lt;authors&gt;&lt;author&gt;Krebs, Emily&lt;/author&gt;&lt;author&gt;Schoenbauer, Kelsea V.&lt;/author&gt;&lt;/authors&gt;&lt;/contributors&gt;&lt;auth-address&gt;Department of Communication, University of Utah&amp;#xD;Department of Communication Studies, University of Denver&lt;/auth-address&gt;&lt;titles&gt;&lt;title&gt;Hysterics and Heresy: Using Dialogism to Explore the Problematics of Endometriosis Diagnosis&lt;/title&gt;&lt;secondary-title&gt;Health Communication&lt;/secondary-title&gt;&lt;/titles&gt;&lt;pages&gt;1013-1022&lt;/pages&gt;&lt;volume&gt;35&lt;/volume&gt;&lt;number&gt;8&lt;/number&gt;&lt;keywords&gt;&lt;keyword&gt;Hysteria&lt;/keyword&gt;&lt;keyword&gt;Endometriosis -- Diagnosis&lt;/keyword&gt;&lt;keyword&gt;Women&amp;apos;s Health&lt;/keyword&gt;&lt;keyword&gt;Human&lt;/keyword&gt;&lt;keyword&gt;Female&lt;/keyword&gt;&lt;keyword&gt;Biotechnology&lt;/keyword&gt;&lt;keyword&gt;Thematic Analysis&lt;/keyword&gt;&lt;keyword&gt;Women -- Psychosocial Factors&lt;/keyword&gt;&lt;keyword&gt;Diagnostic Tests, Routine -- Psychosocial Factors&lt;/keyword&gt;&lt;keyword&gt;Narratives&lt;/keyword&gt;&lt;keyword&gt;United States&lt;/keyword&gt;&lt;keyword&gt;Discourse Analysis&lt;/keyword&gt;&lt;/keywords&gt;&lt;dates&gt;&lt;year&gt;2020&lt;/year&gt;&lt;/dates&gt;&lt;pub-location&gt;Philadelphia, Pennsylvania&lt;/pub-location&gt;&lt;publisher&gt;Taylor &amp;amp; Francis Ltd&lt;/publisher&gt;&lt;isbn&gt;1041-0236&lt;/isbn&gt;&lt;accession-num&gt;143806371. Language: English. Entry Date: 20200619. Revision Date: 20211223. Publication Type: Journal Article&lt;/accession-num&gt;&lt;urls&gt;&lt;related-urls&gt;&lt;url&gt;https://search.ebscohost.com/login.aspx?direct=true&amp;amp;db=cul&amp;amp;AN=143806371&amp;amp;site=ehost-live&lt;/url&gt;&lt;/related-urls&gt;&lt;/urls&gt;&lt;electronic-resource-num&gt;10.1080/10410236.2019.1606136&lt;/electronic-resource-num&gt;&lt;remote-database-name&gt;CINAHL Ultimate&lt;/remote-database-name&gt;&lt;remote-database-provider&gt;EBSCOhost&lt;/remote-database-provider&gt;&lt;/record&gt;&lt;/Cite&gt;&lt;/EndNote&gt;</w:instrText>
      </w:r>
      <w:r w:rsidR="00AE6CEA" w:rsidRPr="00477CAE">
        <w:rPr>
          <w:rFonts w:ascii="Times New Roman" w:hAnsi="Times New Roman" w:cs="Times New Roman"/>
        </w:rPr>
        <w:fldChar w:fldCharType="separate"/>
      </w:r>
      <w:r w:rsidR="00AE6CEA" w:rsidRPr="00477CAE">
        <w:rPr>
          <w:rFonts w:ascii="Times New Roman" w:hAnsi="Times New Roman" w:cs="Times New Roman"/>
          <w:noProof/>
        </w:rPr>
        <w:t>(Krebs &amp; Schoenbauer, 2020, p.1019)</w:t>
      </w:r>
      <w:r w:rsidR="00AE6CEA" w:rsidRPr="00477CAE">
        <w:rPr>
          <w:rFonts w:ascii="Times New Roman" w:hAnsi="Times New Roman" w:cs="Times New Roman"/>
        </w:rPr>
        <w:fldChar w:fldCharType="end"/>
      </w:r>
      <w:r w:rsidRPr="00477CAE">
        <w:rPr>
          <w:rFonts w:ascii="Times New Roman" w:hAnsi="Times New Roman" w:cs="Times New Roman"/>
        </w:rPr>
        <w:t xml:space="preserve">. </w:t>
      </w:r>
    </w:p>
    <w:p w14:paraId="44321A30" w14:textId="77777777" w:rsidR="00DF1F43" w:rsidRPr="00477CAE" w:rsidRDefault="00DF1F43" w:rsidP="00842C7D">
      <w:pPr>
        <w:spacing w:line="480" w:lineRule="auto"/>
        <w:rPr>
          <w:rFonts w:ascii="Times New Roman" w:hAnsi="Times New Roman" w:cs="Times New Roman"/>
        </w:rPr>
      </w:pPr>
    </w:p>
    <w:p w14:paraId="58B2482A" w14:textId="30D86F3A" w:rsidR="00DF1F43" w:rsidRPr="00477CAE" w:rsidRDefault="32BFCC4E" w:rsidP="00842C7D">
      <w:pPr>
        <w:spacing w:line="480" w:lineRule="auto"/>
        <w:rPr>
          <w:rFonts w:ascii="Times New Roman" w:hAnsi="Times New Roman" w:cs="Times New Roman"/>
        </w:rPr>
      </w:pPr>
      <w:r w:rsidRPr="00477CAE">
        <w:rPr>
          <w:rFonts w:ascii="Times New Roman" w:hAnsi="Times New Roman" w:cs="Times New Roman"/>
        </w:rPr>
        <w:t xml:space="preserve">Structural barriers within healthcare systems </w:t>
      </w:r>
      <w:r w:rsidR="60D1C3B7" w:rsidRPr="00477CAE">
        <w:rPr>
          <w:rFonts w:ascii="Times New Roman" w:hAnsi="Times New Roman" w:cs="Times New Roman"/>
        </w:rPr>
        <w:t xml:space="preserve">were </w:t>
      </w:r>
      <w:r w:rsidRPr="00477CAE">
        <w:rPr>
          <w:rFonts w:ascii="Times New Roman" w:hAnsi="Times New Roman" w:cs="Times New Roman"/>
        </w:rPr>
        <w:t xml:space="preserve">also </w:t>
      </w:r>
      <w:r w:rsidR="0D7BCD4E" w:rsidRPr="00477CAE">
        <w:rPr>
          <w:rFonts w:ascii="Times New Roman" w:hAnsi="Times New Roman" w:cs="Times New Roman"/>
        </w:rPr>
        <w:t xml:space="preserve">perceived to </w:t>
      </w:r>
      <w:r w:rsidRPr="00477CAE">
        <w:rPr>
          <w:rFonts w:ascii="Times New Roman" w:hAnsi="Times New Roman" w:cs="Times New Roman"/>
        </w:rPr>
        <w:t xml:space="preserve">contribute to delays in diagnosis and treatment. In many countries, patients must first consult a </w:t>
      </w:r>
      <w:r w:rsidR="7968FC20" w:rsidRPr="00477CAE">
        <w:rPr>
          <w:rFonts w:ascii="Times New Roman" w:hAnsi="Times New Roman" w:cs="Times New Roman"/>
        </w:rPr>
        <w:t xml:space="preserve">primary </w:t>
      </w:r>
      <w:r w:rsidR="53A7E8CF" w:rsidRPr="00477CAE">
        <w:rPr>
          <w:rFonts w:ascii="Times New Roman" w:hAnsi="Times New Roman" w:cs="Times New Roman"/>
        </w:rPr>
        <w:t>healthcare</w:t>
      </w:r>
      <w:r w:rsidR="7968FC20" w:rsidRPr="00477CAE">
        <w:rPr>
          <w:rFonts w:ascii="Times New Roman" w:hAnsi="Times New Roman" w:cs="Times New Roman"/>
        </w:rPr>
        <w:t xml:space="preserve"> professional</w:t>
      </w:r>
      <w:r w:rsidRPr="00477CAE">
        <w:rPr>
          <w:rFonts w:ascii="Times New Roman" w:hAnsi="Times New Roman" w:cs="Times New Roman"/>
        </w:rPr>
        <w:t xml:space="preserve"> </w:t>
      </w:r>
      <w:r w:rsidR="79EA89C6" w:rsidRPr="00477CAE">
        <w:rPr>
          <w:rFonts w:ascii="Times New Roman" w:hAnsi="Times New Roman" w:cs="Times New Roman"/>
        </w:rPr>
        <w:t xml:space="preserve">before </w:t>
      </w:r>
      <w:r w:rsidRPr="00477CAE">
        <w:rPr>
          <w:rFonts w:ascii="Times New Roman" w:hAnsi="Times New Roman" w:cs="Times New Roman"/>
        </w:rPr>
        <w:t>being referred to a specialist. This system, while intended to streamline care, often led to prolonged delays, as</w:t>
      </w:r>
      <w:r w:rsidR="7968FC20" w:rsidRPr="00477CAE">
        <w:rPr>
          <w:rFonts w:ascii="Times New Roman" w:hAnsi="Times New Roman" w:cs="Times New Roman"/>
        </w:rPr>
        <w:t xml:space="preserve"> primary healthcare professional</w:t>
      </w:r>
      <w:r w:rsidRPr="00477CAE">
        <w:rPr>
          <w:rFonts w:ascii="Times New Roman" w:hAnsi="Times New Roman" w:cs="Times New Roman"/>
        </w:rPr>
        <w:t xml:space="preserve">s acted as gatekeepers, </w:t>
      </w:r>
      <w:r w:rsidR="23D8EA45" w:rsidRPr="00477CAE">
        <w:rPr>
          <w:rFonts w:ascii="Times New Roman" w:hAnsi="Times New Roman" w:cs="Times New Roman"/>
        </w:rPr>
        <w:t xml:space="preserve">viewed as </w:t>
      </w:r>
      <w:r w:rsidRPr="00477CAE">
        <w:rPr>
          <w:rFonts w:ascii="Times New Roman" w:hAnsi="Times New Roman" w:cs="Times New Roman"/>
        </w:rPr>
        <w:t>reluctant to escalate cases</w:t>
      </w:r>
      <w:r w:rsidR="00E6207F" w:rsidRPr="00477CAE">
        <w:rPr>
          <w:rFonts w:ascii="Times New Roman" w:hAnsi="Times New Roman" w:cs="Times New Roman"/>
        </w:rPr>
        <w:t xml:space="preserve"> – “</w:t>
      </w:r>
      <w:r w:rsidR="00E6207F" w:rsidRPr="00477CAE">
        <w:rPr>
          <w:rFonts w:ascii="Times New Roman" w:hAnsi="Times New Roman" w:cs="Times New Roman"/>
          <w:i/>
          <w:iCs/>
        </w:rPr>
        <w:t>He was always very reluctant to pass me on [to a gynaecologist] which has been a lot of wasted time</w:t>
      </w:r>
      <w:r w:rsidR="00E6207F" w:rsidRPr="00477CAE">
        <w:rPr>
          <w:rFonts w:ascii="Times New Roman" w:hAnsi="Times New Roman" w:cs="Times New Roman"/>
        </w:rPr>
        <w:t xml:space="preserve">” </w:t>
      </w:r>
      <w:r w:rsidR="00AE2F69" w:rsidRPr="00477CAE">
        <w:rPr>
          <w:rFonts w:ascii="Times New Roman" w:hAnsi="Times New Roman" w:cs="Times New Roman"/>
        </w:rPr>
        <w:fldChar w:fldCharType="begin"/>
      </w:r>
      <w:r w:rsidR="00AE2F69" w:rsidRPr="00477CAE">
        <w:rPr>
          <w:rFonts w:ascii="Times New Roman" w:hAnsi="Times New Roman" w:cs="Times New Roman"/>
        </w:rPr>
        <w:instrText xml:space="preserve"> ADDIN EN.CITE &lt;EndNote&gt;&lt;Cite&gt;&lt;Author&gt;Denny&lt;/Author&gt;&lt;Year&gt;2008&lt;/Year&gt;&lt;RecNum&gt;165&lt;/RecNum&gt;&lt;Suffix&gt;`, p.113&lt;/Suffix&gt;&lt;DisplayText&gt;(Denny &amp;amp; Mann, 2008, p.113)&lt;/DisplayText&gt;&lt;record&gt;&lt;rec-number&gt;165&lt;/rec-number&gt;&lt;foreign-keys&gt;&lt;key app="EN" db-id="5ttxx52au90vs5edfx2ptxa9a20v20sxrrxv" timestamp="1739220764"&gt;165&lt;/key&gt;&lt;/foreign-keys&gt;&lt;ref-type name="Journal Article"&gt;17&lt;/ref-type&gt;&lt;contributors&gt;&lt;authors&gt;&lt;author&gt;Denny, E.&lt;/author&gt;&lt;author&gt;Mann, C. H.&lt;/author&gt;&lt;/authors&gt;&lt;/contributors&gt;&lt;auth-address&gt;Faculty of Health, Birmingham City University, Perry Barr, Birmingham B42 2SU, United Kingdom. elaine.denny@bcu.ac.uk&lt;/auth-address&gt;&lt;titles&gt;&lt;title&gt;Endometriosis and the primary care consultation&lt;/title&gt;&lt;secondary-title&gt;Eur J Obstet Gynecol Reprod Biol&lt;/secondary-title&gt;&lt;/titles&gt;&lt;periodical&gt;&lt;full-title&gt;Eur J Obstet Gynecol Reprod Biol&lt;/full-title&gt;&lt;/periodical&gt;&lt;pages&gt;111-5&lt;/pages&gt;&lt;volume&gt;139&lt;/volume&gt;&lt;number&gt;1&lt;/number&gt;&lt;edition&gt;20080220&lt;/edition&gt;&lt;keywords&gt;&lt;keyword&gt;Adult&lt;/keyword&gt;&lt;keyword&gt;Attitude of Health Personnel&lt;/keyword&gt;&lt;keyword&gt;Cohort Studies&lt;/keyword&gt;&lt;keyword&gt;Endometriosis/*diagnosis&lt;/keyword&gt;&lt;keyword&gt;Female&lt;/keyword&gt;&lt;keyword&gt;Humans&lt;/keyword&gt;&lt;keyword&gt;Interviews as Topic&lt;/keyword&gt;&lt;keyword&gt;*Patient Satisfaction&lt;/keyword&gt;&lt;keyword&gt;Physician-Patient Relations&lt;/keyword&gt;&lt;keyword&gt;*Primary Health Care&lt;/keyword&gt;&lt;keyword&gt;*Referral and Consultation&lt;/keyword&gt;&lt;keyword&gt;Uterine Diseases/*diagnosis&lt;/keyword&gt;&lt;/keywords&gt;&lt;dates&gt;&lt;year&gt;2008&lt;/year&gt;&lt;pub-dates&gt;&lt;date&gt;Jul&lt;/date&gt;&lt;/pub-dates&gt;&lt;/dates&gt;&lt;isbn&gt;0301-2115 (Print)&amp;#xD;0301-2115&lt;/isbn&gt;&lt;accession-num&gt;18068292&lt;/accession-num&gt;&lt;urls&gt;&lt;/urls&gt;&lt;electronic-resource-num&gt;10.1016/j.ejogrb.2007.10.006&lt;/electronic-resource-num&gt;&lt;remote-database-provider&gt;NLM&lt;/remote-database-provider&gt;&lt;language&gt;eng&lt;/language&gt;&lt;/record&gt;&lt;/Cite&gt;&lt;/EndNote&gt;</w:instrText>
      </w:r>
      <w:r w:rsidR="00AE2F69" w:rsidRPr="00477CAE">
        <w:rPr>
          <w:rFonts w:ascii="Times New Roman" w:hAnsi="Times New Roman" w:cs="Times New Roman"/>
        </w:rPr>
        <w:fldChar w:fldCharType="separate"/>
      </w:r>
      <w:r w:rsidR="00AE2F69" w:rsidRPr="00477CAE">
        <w:rPr>
          <w:rFonts w:ascii="Times New Roman" w:hAnsi="Times New Roman" w:cs="Times New Roman"/>
          <w:noProof/>
        </w:rPr>
        <w:t>(Denny &amp; Mann, 2008, p.113)</w:t>
      </w:r>
      <w:r w:rsidR="00AE2F69" w:rsidRPr="00477CAE">
        <w:rPr>
          <w:rFonts w:ascii="Times New Roman" w:hAnsi="Times New Roman" w:cs="Times New Roman"/>
        </w:rPr>
        <w:fldChar w:fldCharType="end"/>
      </w:r>
      <w:r w:rsidR="00E6207F" w:rsidRPr="00477CAE">
        <w:rPr>
          <w:rFonts w:ascii="Times New Roman" w:hAnsi="Times New Roman" w:cs="Times New Roman"/>
        </w:rPr>
        <w:t xml:space="preserve"> </w:t>
      </w:r>
      <w:r w:rsidRPr="00477CAE">
        <w:rPr>
          <w:rFonts w:ascii="Times New Roman" w:hAnsi="Times New Roman" w:cs="Times New Roman"/>
        </w:rPr>
        <w:t>. Some women reported that they had to push aggressively for referrals, while others resorted to “</w:t>
      </w:r>
      <w:r w:rsidRPr="00477CAE">
        <w:rPr>
          <w:rFonts w:ascii="Times New Roman" w:hAnsi="Times New Roman" w:cs="Times New Roman"/>
          <w:i/>
          <w:iCs/>
        </w:rPr>
        <w:t>doctor-shopping</w:t>
      </w:r>
      <w:r w:rsidRPr="00477CAE">
        <w:rPr>
          <w:rFonts w:ascii="Times New Roman" w:hAnsi="Times New Roman" w:cs="Times New Roman"/>
        </w:rPr>
        <w:t>,” visiting multiple physicians until one took their concerns seriously</w:t>
      </w:r>
      <w:r w:rsidR="0E7C7DED" w:rsidRPr="00477CAE">
        <w:rPr>
          <w:rFonts w:ascii="Times New Roman" w:hAnsi="Times New Roman" w:cs="Times New Roman"/>
        </w:rPr>
        <w:t xml:space="preserve"> </w:t>
      </w:r>
      <w:r w:rsidR="002E4AEF" w:rsidRPr="00477CAE">
        <w:rPr>
          <w:rFonts w:ascii="Times New Roman" w:hAnsi="Times New Roman" w:cs="Times New Roman"/>
        </w:rPr>
        <w:fldChar w:fldCharType="begin">
          <w:fldData xml:space="preserve">PEVuZE5vdGU+PENpdGU+PEF1dGhvcj5FdmFuczwvQXV0aG9yPjxZZWFyPjIwMjI8L1llYXI+PFJl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</w:fldData>
        </w:fldChar>
      </w:r>
      <w:r w:rsidR="002E4AEF" w:rsidRPr="00477CAE">
        <w:rPr>
          <w:rFonts w:ascii="Times New Roman" w:hAnsi="Times New Roman" w:cs="Times New Roman"/>
        </w:rPr>
        <w:instrText xml:space="preserve"> ADDIN EN.CITE </w:instrText>
      </w:r>
      <w:r w:rsidR="002E4AEF" w:rsidRPr="00477CAE">
        <w:rPr>
          <w:rFonts w:ascii="Times New Roman" w:hAnsi="Times New Roman" w:cs="Times New Roman"/>
        </w:rPr>
        <w:fldChar w:fldCharType="begin">
          <w:fldData xml:space="preserve">PEVuZE5vdGU+PENpdGU+PEF1dGhvcj5FdmFuczwvQXV0aG9yPjxZZWFyPjIwMjI8L1llYXI+PFJl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</w:fldData>
        </w:fldChar>
      </w:r>
      <w:r w:rsidR="002E4AEF" w:rsidRPr="00477CAE">
        <w:rPr>
          <w:rFonts w:ascii="Times New Roman" w:hAnsi="Times New Roman" w:cs="Times New Roman"/>
        </w:rPr>
        <w:instrText xml:space="preserve"> ADDIN EN.CITE.DATA </w:instrText>
      </w:r>
      <w:r w:rsidR="002E4AEF" w:rsidRPr="00477CAE">
        <w:rPr>
          <w:rFonts w:ascii="Times New Roman" w:hAnsi="Times New Roman" w:cs="Times New Roman"/>
        </w:rPr>
      </w:r>
      <w:r w:rsidR="002E4AEF" w:rsidRPr="00477CAE">
        <w:rPr>
          <w:rFonts w:ascii="Times New Roman" w:hAnsi="Times New Roman" w:cs="Times New Roman"/>
        </w:rPr>
        <w:fldChar w:fldCharType="end"/>
      </w:r>
      <w:r w:rsidR="002E4AEF" w:rsidRPr="00477CAE">
        <w:rPr>
          <w:rFonts w:ascii="Times New Roman" w:hAnsi="Times New Roman" w:cs="Times New Roman"/>
        </w:rPr>
      </w:r>
      <w:r w:rsidR="002E4AEF" w:rsidRPr="00477CAE">
        <w:rPr>
          <w:rFonts w:ascii="Times New Roman" w:hAnsi="Times New Roman" w:cs="Times New Roman"/>
        </w:rPr>
        <w:fldChar w:fldCharType="separate"/>
      </w:r>
      <w:r w:rsidR="7A49579E" w:rsidRPr="00477CAE">
        <w:rPr>
          <w:rFonts w:ascii="Times New Roman" w:hAnsi="Times New Roman" w:cs="Times New Roman"/>
          <w:noProof/>
        </w:rPr>
        <w:t>(Cox et al., 2003; Evans et al., 2022; Krebs &amp; Schoenbauer, 2020; Manderson et al., 2008; Sirohi et al., 2023)</w:t>
      </w:r>
      <w:r w:rsidR="002E4AEF" w:rsidRPr="00477CAE">
        <w:rPr>
          <w:rFonts w:ascii="Times New Roman" w:hAnsi="Times New Roman" w:cs="Times New Roman"/>
        </w:rPr>
        <w:fldChar w:fldCharType="end"/>
      </w:r>
      <w:r w:rsidRPr="00477CAE">
        <w:rPr>
          <w:rFonts w:ascii="Times New Roman" w:hAnsi="Times New Roman" w:cs="Times New Roman"/>
        </w:rPr>
        <w:t xml:space="preserve">. </w:t>
      </w:r>
    </w:p>
    <w:p w14:paraId="382A4433" w14:textId="77777777" w:rsidR="00DF1F43" w:rsidRPr="00477CAE" w:rsidRDefault="00DF1F43" w:rsidP="00842C7D">
      <w:pPr>
        <w:spacing w:line="480" w:lineRule="auto"/>
        <w:rPr>
          <w:rFonts w:ascii="Times New Roman" w:hAnsi="Times New Roman" w:cs="Times New Roman"/>
        </w:rPr>
      </w:pPr>
    </w:p>
    <w:p w14:paraId="070881CA" w14:textId="413C1818" w:rsidR="00DF1F43" w:rsidRPr="00477CAE" w:rsidRDefault="32BFCC4E" w:rsidP="00842C7D">
      <w:pPr>
        <w:spacing w:line="480" w:lineRule="auto"/>
        <w:rPr>
          <w:rFonts w:ascii="Times New Roman" w:hAnsi="Times New Roman" w:cs="Times New Roman"/>
        </w:rPr>
      </w:pPr>
      <w:r w:rsidRPr="00477CAE">
        <w:rPr>
          <w:rFonts w:ascii="Times New Roman" w:hAnsi="Times New Roman" w:cs="Times New Roman"/>
        </w:rPr>
        <w:t xml:space="preserve">Younger patients faced additional challenges, as </w:t>
      </w:r>
      <w:r w:rsidR="7968FC20" w:rsidRPr="00477CAE">
        <w:rPr>
          <w:rFonts w:ascii="Times New Roman" w:hAnsi="Times New Roman" w:cs="Times New Roman"/>
        </w:rPr>
        <w:t>primary healthcare professionals</w:t>
      </w:r>
      <w:r w:rsidRPr="00477CAE">
        <w:rPr>
          <w:rFonts w:ascii="Times New Roman" w:hAnsi="Times New Roman" w:cs="Times New Roman"/>
        </w:rPr>
        <w:t xml:space="preserve"> hesitated to conduct certain examinations or refer adolescents to specialists</w:t>
      </w:r>
      <w:r w:rsidR="513C8A04" w:rsidRPr="00477CAE">
        <w:rPr>
          <w:rFonts w:ascii="Times New Roman" w:hAnsi="Times New Roman" w:cs="Times New Roman"/>
        </w:rPr>
        <w:t xml:space="preserve"> </w:t>
      </w:r>
      <w:r w:rsidR="3B34401B" w:rsidRPr="00477CAE">
        <w:rPr>
          <w:rFonts w:ascii="Times New Roman" w:hAnsi="Times New Roman" w:cs="Times New Roman"/>
        </w:rPr>
        <w:t xml:space="preserve">as they were </w:t>
      </w:r>
      <w:r w:rsidRPr="00477CAE">
        <w:rPr>
          <w:rFonts w:ascii="Times New Roman" w:hAnsi="Times New Roman" w:cs="Times New Roman"/>
        </w:rPr>
        <w:t xml:space="preserve">deemed “too young” to have a </w:t>
      </w:r>
      <w:r w:rsidR="00B40F15" w:rsidRPr="00477CAE">
        <w:rPr>
          <w:rFonts w:ascii="Times New Roman" w:hAnsi="Times New Roman" w:cs="Times New Roman"/>
        </w:rPr>
        <w:t>‘</w:t>
      </w:r>
      <w:r w:rsidRPr="00477CAE">
        <w:rPr>
          <w:rFonts w:ascii="Times New Roman" w:hAnsi="Times New Roman" w:cs="Times New Roman"/>
        </w:rPr>
        <w:t>serious</w:t>
      </w:r>
      <w:r w:rsidR="00B40F15" w:rsidRPr="00477CAE">
        <w:rPr>
          <w:rFonts w:ascii="Times New Roman" w:hAnsi="Times New Roman" w:cs="Times New Roman"/>
        </w:rPr>
        <w:t>’</w:t>
      </w:r>
      <w:r w:rsidRPr="00477CAE">
        <w:rPr>
          <w:rFonts w:ascii="Times New Roman" w:hAnsi="Times New Roman" w:cs="Times New Roman"/>
        </w:rPr>
        <w:t xml:space="preserve"> gynaecological condition</w:t>
      </w:r>
      <w:r w:rsidR="48AE9D6B" w:rsidRPr="00477CAE">
        <w:rPr>
          <w:rFonts w:ascii="Times New Roman" w:hAnsi="Times New Roman" w:cs="Times New Roman"/>
        </w:rPr>
        <w:t xml:space="preserve"> </w:t>
      </w:r>
      <w:r w:rsidR="00DF1F43" w:rsidRPr="00477CAE">
        <w:rPr>
          <w:rFonts w:ascii="Times New Roman" w:hAnsi="Times New Roman" w:cs="Times New Roman"/>
        </w:rPr>
        <w:fldChar w:fldCharType="begin">
          <w:fldData xml:space="preserve">PEVuZE5vdGU+PENpdGU+PEF1dGhvcj5EZW5ueTwvQXV0aG9yPjxZZWFyPjIwMDg8L1llYXI+PFJl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=
</w:fldData>
        </w:fldChar>
      </w:r>
      <w:r w:rsidR="00AE6CEA" w:rsidRPr="00477CAE">
        <w:rPr>
          <w:rFonts w:ascii="Times New Roman" w:hAnsi="Times New Roman" w:cs="Times New Roman"/>
        </w:rPr>
        <w:instrText xml:space="preserve"> ADDIN EN.CITE </w:instrText>
      </w:r>
      <w:r w:rsidR="00AE6CEA" w:rsidRPr="00477CAE">
        <w:rPr>
          <w:rFonts w:ascii="Times New Roman" w:hAnsi="Times New Roman" w:cs="Times New Roman"/>
        </w:rPr>
        <w:fldChar w:fldCharType="begin">
          <w:fldData xml:space="preserve">PEVuZE5vdGU+PENpdGU+PEF1dGhvcj5EZW5ueTwvQXV0aG9yPjxZZWFyPjIwMDg8L1llYXI+PFJl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=
</w:fldData>
        </w:fldChar>
      </w:r>
      <w:r w:rsidR="00AE6CEA" w:rsidRPr="00477CAE">
        <w:rPr>
          <w:rFonts w:ascii="Times New Roman" w:hAnsi="Times New Roman" w:cs="Times New Roman"/>
        </w:rPr>
        <w:instrText xml:space="preserve"> ADDIN EN.CITE.DATA </w:instrText>
      </w:r>
      <w:r w:rsidR="00AE6CEA" w:rsidRPr="00477CAE">
        <w:rPr>
          <w:rFonts w:ascii="Times New Roman" w:hAnsi="Times New Roman" w:cs="Times New Roman"/>
        </w:rPr>
      </w:r>
      <w:r w:rsidR="00AE6CEA" w:rsidRPr="00477CAE">
        <w:rPr>
          <w:rFonts w:ascii="Times New Roman" w:hAnsi="Times New Roman" w:cs="Times New Roman"/>
        </w:rPr>
        <w:fldChar w:fldCharType="end"/>
      </w:r>
      <w:r w:rsidR="00DF1F43" w:rsidRPr="00477CAE">
        <w:rPr>
          <w:rFonts w:ascii="Times New Roman" w:hAnsi="Times New Roman" w:cs="Times New Roman"/>
        </w:rPr>
      </w:r>
      <w:r w:rsidR="00DF1F43" w:rsidRPr="00477CAE">
        <w:rPr>
          <w:rFonts w:ascii="Times New Roman" w:hAnsi="Times New Roman" w:cs="Times New Roman"/>
        </w:rPr>
        <w:fldChar w:fldCharType="separate"/>
      </w:r>
      <w:r w:rsidR="00AE6CEA" w:rsidRPr="00477CAE">
        <w:rPr>
          <w:rFonts w:ascii="Times New Roman" w:hAnsi="Times New Roman" w:cs="Times New Roman"/>
          <w:noProof/>
        </w:rPr>
        <w:t>(Denny &amp; Mann, 2008, p.113; van der Zanden et al., 2021, p.336)</w:t>
      </w:r>
      <w:r w:rsidR="00DF1F43" w:rsidRPr="00477CAE">
        <w:rPr>
          <w:rFonts w:ascii="Times New Roman" w:hAnsi="Times New Roman" w:cs="Times New Roman"/>
        </w:rPr>
        <w:fldChar w:fldCharType="end"/>
      </w:r>
      <w:r w:rsidRPr="00477CAE">
        <w:rPr>
          <w:rFonts w:ascii="Times New Roman" w:hAnsi="Times New Roman" w:cs="Times New Roman"/>
        </w:rPr>
        <w:t xml:space="preserve">. </w:t>
      </w:r>
    </w:p>
    <w:p w14:paraId="4F609C27" w14:textId="77777777" w:rsidR="00957EE9" w:rsidRPr="00477CAE" w:rsidRDefault="00957EE9" w:rsidP="00842C7D">
      <w:pPr>
        <w:spacing w:line="480" w:lineRule="auto"/>
        <w:rPr>
          <w:rFonts w:ascii="Times New Roman" w:hAnsi="Times New Roman" w:cs="Times New Roman"/>
          <w:u w:val="single"/>
        </w:rPr>
      </w:pPr>
    </w:p>
    <w:p w14:paraId="440D6496" w14:textId="53CE9EF9" w:rsidR="00957EE9" w:rsidRPr="00477CAE" w:rsidRDefault="00957EE9" w:rsidP="00842C7D">
      <w:pPr>
        <w:spacing w:line="480" w:lineRule="auto"/>
        <w:rPr>
          <w:rFonts w:ascii="Times New Roman" w:hAnsi="Times New Roman" w:cs="Times New Roman"/>
          <w:u w:val="single"/>
        </w:rPr>
      </w:pPr>
      <w:r w:rsidRPr="00477CAE">
        <w:rPr>
          <w:rFonts w:ascii="Times New Roman" w:hAnsi="Times New Roman" w:cs="Times New Roman"/>
          <w:u w:val="single"/>
        </w:rPr>
        <w:t>3.</w:t>
      </w:r>
      <w:r w:rsidR="24061EF5" w:rsidRPr="00477CAE">
        <w:rPr>
          <w:rFonts w:ascii="Times New Roman" w:hAnsi="Times New Roman" w:cs="Times New Roman"/>
          <w:u w:val="single"/>
        </w:rPr>
        <w:t>3.4</w:t>
      </w:r>
      <w:r w:rsidRPr="00477CAE">
        <w:rPr>
          <w:rFonts w:ascii="Times New Roman" w:hAnsi="Times New Roman" w:cs="Times New Roman"/>
          <w:u w:val="single"/>
        </w:rPr>
        <w:t xml:space="preserve"> Emotional Repercussions and Glimpses of Relief</w:t>
      </w:r>
    </w:p>
    <w:p w14:paraId="2A145A43" w14:textId="77777777" w:rsidR="00DF1F43" w:rsidRPr="00477CAE" w:rsidRDefault="00DF1F43" w:rsidP="00842C7D">
      <w:pPr>
        <w:spacing w:line="480" w:lineRule="auto"/>
        <w:rPr>
          <w:rFonts w:ascii="Times New Roman" w:hAnsi="Times New Roman" w:cs="Times New Roman"/>
          <w:u w:val="single"/>
        </w:rPr>
      </w:pPr>
    </w:p>
    <w:p w14:paraId="0EB4B3DE" w14:textId="4EBE0838" w:rsidR="00DF1F43" w:rsidRPr="00477CAE" w:rsidRDefault="00DF1F43" w:rsidP="00842C7D">
      <w:pPr>
        <w:spacing w:line="480" w:lineRule="auto"/>
        <w:rPr>
          <w:rFonts w:ascii="Times New Roman" w:hAnsi="Times New Roman" w:cs="Times New Roman"/>
        </w:rPr>
      </w:pPr>
      <w:r w:rsidRPr="00477CAE">
        <w:rPr>
          <w:rFonts w:ascii="Times New Roman" w:hAnsi="Times New Roman" w:cs="Times New Roman"/>
        </w:rPr>
        <w:t xml:space="preserve">The emotional toll of medical dismissal was profound. Many women internalised the message that their pain was unimportant, leading to feelings of isolation and hopelessness. </w:t>
      </w:r>
      <w:r w:rsidR="002163FA" w:rsidRPr="00477CAE">
        <w:rPr>
          <w:rFonts w:ascii="Times New Roman" w:hAnsi="Times New Roman" w:cs="Times New Roman"/>
        </w:rPr>
        <w:t xml:space="preserve">In some cases, patients even began to doubt that their pain was real and started to question </w:t>
      </w:r>
      <w:r w:rsidR="002163FA" w:rsidRPr="00477CAE">
        <w:rPr>
          <w:rFonts w:ascii="Times New Roman" w:hAnsi="Times New Roman" w:cs="Times New Roman"/>
        </w:rPr>
        <w:lastRenderedPageBreak/>
        <w:t>whether it was in their heads – “..</w:t>
      </w:r>
      <w:r w:rsidR="002163FA" w:rsidRPr="00477CAE">
        <w:rPr>
          <w:rFonts w:ascii="Times New Roman" w:hAnsi="Times New Roman" w:cs="Times New Roman"/>
          <w:i/>
          <w:iCs/>
        </w:rPr>
        <w:t>you just get convinced that “no I’ve checked it all out and everybody</w:t>
      </w:r>
      <w:r w:rsidR="00F0175A" w:rsidRPr="00477CAE">
        <w:rPr>
          <w:rFonts w:ascii="Times New Roman" w:hAnsi="Times New Roman" w:cs="Times New Roman"/>
          <w:i/>
          <w:iCs/>
        </w:rPr>
        <w:t xml:space="preserve"> says I’m OK so I must be OK</w:t>
      </w:r>
      <w:r w:rsidR="00F0175A" w:rsidRPr="00477CAE">
        <w:rPr>
          <w:rFonts w:ascii="Times New Roman" w:hAnsi="Times New Roman" w:cs="Times New Roman"/>
        </w:rPr>
        <w:t xml:space="preserve">”” </w:t>
      </w:r>
      <w:r w:rsidR="00F0175A" w:rsidRPr="00477CAE">
        <w:rPr>
          <w:rFonts w:ascii="Times New Roman" w:hAnsi="Times New Roman" w:cs="Times New Roman"/>
        </w:rPr>
        <w:fldChar w:fldCharType="begin">
          <w:fldData xml:space="preserve">PEVuZE5vdGU+PENpdGU+PEF1dGhvcj5MaWdodGJvdXJuZTwvQXV0aG9yPjxZZWFyPjIwMjQ8L1ll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</w:fldData>
        </w:fldChar>
      </w:r>
      <w:r w:rsidR="00F0175A" w:rsidRPr="00477CAE">
        <w:rPr>
          <w:rFonts w:ascii="Times New Roman" w:hAnsi="Times New Roman" w:cs="Times New Roman"/>
        </w:rPr>
        <w:instrText xml:space="preserve"> ADDIN EN.CITE </w:instrText>
      </w:r>
      <w:r w:rsidR="00F0175A" w:rsidRPr="00477CAE">
        <w:rPr>
          <w:rFonts w:ascii="Times New Roman" w:hAnsi="Times New Roman" w:cs="Times New Roman"/>
        </w:rPr>
        <w:fldChar w:fldCharType="begin">
          <w:fldData xml:space="preserve">PEVuZE5vdGU+PENpdGU+PEF1dGhvcj5MaWdodGJvdXJuZTwvQXV0aG9yPjxZZWFyPjIwMjQ8L1ll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</w:fldData>
        </w:fldChar>
      </w:r>
      <w:r w:rsidR="00F0175A" w:rsidRPr="00477CAE">
        <w:rPr>
          <w:rFonts w:ascii="Times New Roman" w:hAnsi="Times New Roman" w:cs="Times New Roman"/>
        </w:rPr>
        <w:instrText xml:space="preserve"> ADDIN EN.CITE.DATA </w:instrText>
      </w:r>
      <w:r w:rsidR="00F0175A" w:rsidRPr="00477CAE">
        <w:rPr>
          <w:rFonts w:ascii="Times New Roman" w:hAnsi="Times New Roman" w:cs="Times New Roman"/>
        </w:rPr>
      </w:r>
      <w:r w:rsidR="00F0175A" w:rsidRPr="00477CAE">
        <w:rPr>
          <w:rFonts w:ascii="Times New Roman" w:hAnsi="Times New Roman" w:cs="Times New Roman"/>
        </w:rPr>
        <w:fldChar w:fldCharType="end"/>
      </w:r>
      <w:r w:rsidR="00F0175A" w:rsidRPr="00477CAE">
        <w:rPr>
          <w:rFonts w:ascii="Times New Roman" w:hAnsi="Times New Roman" w:cs="Times New Roman"/>
        </w:rPr>
      </w:r>
      <w:r w:rsidR="00F0175A" w:rsidRPr="00477CAE">
        <w:rPr>
          <w:rFonts w:ascii="Times New Roman" w:hAnsi="Times New Roman" w:cs="Times New Roman"/>
        </w:rPr>
        <w:fldChar w:fldCharType="separate"/>
      </w:r>
      <w:r w:rsidR="00F0175A" w:rsidRPr="00477CAE">
        <w:rPr>
          <w:rFonts w:ascii="Times New Roman" w:hAnsi="Times New Roman" w:cs="Times New Roman"/>
          <w:noProof/>
        </w:rPr>
        <w:t>(Lightbourne et al., 2024, p.314)</w:t>
      </w:r>
      <w:r w:rsidR="00F0175A" w:rsidRPr="00477CAE">
        <w:rPr>
          <w:rFonts w:ascii="Times New Roman" w:hAnsi="Times New Roman" w:cs="Times New Roman"/>
        </w:rPr>
        <w:fldChar w:fldCharType="end"/>
      </w:r>
      <w:r w:rsidR="00F0175A" w:rsidRPr="00477CAE">
        <w:rPr>
          <w:rFonts w:ascii="Times New Roman" w:hAnsi="Times New Roman" w:cs="Times New Roman"/>
        </w:rPr>
        <w:t xml:space="preserve">. </w:t>
      </w:r>
      <w:r w:rsidRPr="00477CAE">
        <w:rPr>
          <w:rFonts w:ascii="Times New Roman" w:hAnsi="Times New Roman" w:cs="Times New Roman"/>
        </w:rPr>
        <w:t>Some stopped seeking medical h</w:t>
      </w:r>
      <w:r w:rsidR="780ADF86" w:rsidRPr="00477CAE">
        <w:rPr>
          <w:rFonts w:ascii="Times New Roman" w:hAnsi="Times New Roman" w:cs="Times New Roman"/>
        </w:rPr>
        <w:t>elp</w:t>
      </w:r>
      <w:r w:rsidRPr="00477CAE">
        <w:rPr>
          <w:rFonts w:ascii="Times New Roman" w:hAnsi="Times New Roman" w:cs="Times New Roman"/>
        </w:rPr>
        <w:t xml:space="preserve"> altogether, believing that further attempts would only result in more invalidation</w:t>
      </w:r>
      <w:r w:rsidR="00E2119B" w:rsidRPr="00477CAE">
        <w:rPr>
          <w:rFonts w:ascii="Times New Roman" w:hAnsi="Times New Roman" w:cs="Times New Roman"/>
        </w:rPr>
        <w:t xml:space="preserve"> – “</w:t>
      </w:r>
      <w:r w:rsidR="00E2119B" w:rsidRPr="00477CAE">
        <w:rPr>
          <w:rFonts w:ascii="Times New Roman" w:hAnsi="Times New Roman" w:cs="Times New Roman"/>
          <w:i/>
          <w:iCs/>
        </w:rPr>
        <w:t>I ignored it [the advice to get pregnant] and continued with my high school studies. But it likely led to me actively avoiding having to visit that GP</w:t>
      </w:r>
      <w:r w:rsidR="00E2119B" w:rsidRPr="00477CAE">
        <w:rPr>
          <w:rFonts w:ascii="Times New Roman" w:hAnsi="Times New Roman" w:cs="Times New Roman"/>
        </w:rPr>
        <w:t>”</w:t>
      </w:r>
      <w:r w:rsidR="00772500" w:rsidRPr="00477CAE">
        <w:rPr>
          <w:rFonts w:ascii="Times New Roman" w:hAnsi="Times New Roman" w:cs="Times New Roman"/>
        </w:rPr>
        <w:t xml:space="preserve"> </w:t>
      </w:r>
      <w:r w:rsidR="00772500" w:rsidRPr="00477CAE">
        <w:rPr>
          <w:rFonts w:ascii="Times New Roman" w:hAnsi="Times New Roman" w:cs="Times New Roman"/>
        </w:rPr>
        <w:fldChar w:fldCharType="begin">
          <w:fldData xml:space="preserve">PEVuZE5vdGU+PENpdGU+PEF1dGhvcj5TaXJvaGk8L0F1dGhvcj48WWVhcj4yMDIzPC9ZZWFyPjxS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</w:fldData>
        </w:fldChar>
      </w:r>
      <w:r w:rsidR="00E2119B" w:rsidRPr="00477CAE">
        <w:rPr>
          <w:rFonts w:ascii="Times New Roman" w:hAnsi="Times New Roman" w:cs="Times New Roman"/>
        </w:rPr>
        <w:instrText xml:space="preserve"> ADDIN EN.CITE </w:instrText>
      </w:r>
      <w:r w:rsidR="00E2119B" w:rsidRPr="00477CAE">
        <w:rPr>
          <w:rFonts w:ascii="Times New Roman" w:hAnsi="Times New Roman" w:cs="Times New Roman"/>
        </w:rPr>
        <w:fldChar w:fldCharType="begin">
          <w:fldData xml:space="preserve">PEVuZE5vdGU+PENpdGU+PEF1dGhvcj5TaXJvaGk8L0F1dGhvcj48WWVhcj4yMDIzPC9ZZWFyPjxS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</w:fldData>
        </w:fldChar>
      </w:r>
      <w:r w:rsidR="00E2119B" w:rsidRPr="00477CAE">
        <w:rPr>
          <w:rFonts w:ascii="Times New Roman" w:hAnsi="Times New Roman" w:cs="Times New Roman"/>
        </w:rPr>
        <w:instrText xml:space="preserve"> ADDIN EN.CITE.DATA </w:instrText>
      </w:r>
      <w:r w:rsidR="00E2119B" w:rsidRPr="00477CAE">
        <w:rPr>
          <w:rFonts w:ascii="Times New Roman" w:hAnsi="Times New Roman" w:cs="Times New Roman"/>
        </w:rPr>
      </w:r>
      <w:r w:rsidR="00E2119B" w:rsidRPr="00477CAE">
        <w:rPr>
          <w:rFonts w:ascii="Times New Roman" w:hAnsi="Times New Roman" w:cs="Times New Roman"/>
        </w:rPr>
        <w:fldChar w:fldCharType="end"/>
      </w:r>
      <w:r w:rsidR="00772500" w:rsidRPr="00477CAE">
        <w:rPr>
          <w:rFonts w:ascii="Times New Roman" w:hAnsi="Times New Roman" w:cs="Times New Roman"/>
        </w:rPr>
      </w:r>
      <w:r w:rsidR="00772500" w:rsidRPr="00477CAE">
        <w:rPr>
          <w:rFonts w:ascii="Times New Roman" w:hAnsi="Times New Roman" w:cs="Times New Roman"/>
        </w:rPr>
        <w:fldChar w:fldCharType="separate"/>
      </w:r>
      <w:r w:rsidR="00E2119B" w:rsidRPr="00477CAE">
        <w:rPr>
          <w:rFonts w:ascii="Times New Roman" w:hAnsi="Times New Roman" w:cs="Times New Roman"/>
          <w:noProof/>
        </w:rPr>
        <w:t>(Sirohi et al., 2023, p.6)</w:t>
      </w:r>
      <w:r w:rsidR="00772500" w:rsidRPr="00477CAE">
        <w:rPr>
          <w:rFonts w:ascii="Times New Roman" w:hAnsi="Times New Roman" w:cs="Times New Roman"/>
        </w:rPr>
        <w:fldChar w:fldCharType="end"/>
      </w:r>
      <w:r w:rsidRPr="00477CAE">
        <w:rPr>
          <w:rFonts w:ascii="Times New Roman" w:hAnsi="Times New Roman" w:cs="Times New Roman"/>
        </w:rPr>
        <w:t xml:space="preserve">. </w:t>
      </w:r>
    </w:p>
    <w:p w14:paraId="66B51D5B" w14:textId="77777777" w:rsidR="00DF1F43" w:rsidRPr="00477CAE" w:rsidRDefault="00DF1F43" w:rsidP="00842C7D">
      <w:pPr>
        <w:spacing w:line="480" w:lineRule="auto"/>
        <w:rPr>
          <w:rFonts w:ascii="Times New Roman" w:hAnsi="Times New Roman" w:cs="Times New Roman"/>
        </w:rPr>
      </w:pPr>
    </w:p>
    <w:p w14:paraId="62233F95" w14:textId="2FA0B241" w:rsidR="00DF1F43" w:rsidRPr="00477CAE" w:rsidRDefault="00DF1F43" w:rsidP="00842C7D">
      <w:pPr>
        <w:spacing w:line="480" w:lineRule="auto"/>
        <w:rPr>
          <w:rFonts w:ascii="Times New Roman" w:hAnsi="Times New Roman" w:cs="Times New Roman"/>
        </w:rPr>
      </w:pPr>
      <w:r w:rsidRPr="00477CAE">
        <w:rPr>
          <w:rFonts w:ascii="Times New Roman" w:hAnsi="Times New Roman" w:cs="Times New Roman"/>
        </w:rPr>
        <w:t>Despite these negative experiences, receiving an official diagnosis provided a sense of validation for many women. After years of questioning their own experiences</w:t>
      </w:r>
      <w:r w:rsidR="00AE6CEA" w:rsidRPr="00477CAE">
        <w:rPr>
          <w:rFonts w:ascii="Times New Roman" w:hAnsi="Times New Roman" w:cs="Times New Roman"/>
        </w:rPr>
        <w:t xml:space="preserve"> and internalising the disbelief of primary healthcare professionals</w:t>
      </w:r>
      <w:r w:rsidRPr="00477CAE">
        <w:rPr>
          <w:rFonts w:ascii="Times New Roman" w:hAnsi="Times New Roman" w:cs="Times New Roman"/>
        </w:rPr>
        <w:t xml:space="preserve">, a confirmed diagnosis affirmed </w:t>
      </w:r>
      <w:r w:rsidR="00AE6CEA" w:rsidRPr="00477CAE">
        <w:rPr>
          <w:rFonts w:ascii="Times New Roman" w:hAnsi="Times New Roman" w:cs="Times New Roman"/>
        </w:rPr>
        <w:t xml:space="preserve">to patients </w:t>
      </w:r>
      <w:r w:rsidRPr="00477CAE">
        <w:rPr>
          <w:rFonts w:ascii="Times New Roman" w:hAnsi="Times New Roman" w:cs="Times New Roman"/>
        </w:rPr>
        <w:t>that their pain was real. For some, this moment was pivotal in their journey, allowing them to pursue appropriate treatment and support</w:t>
      </w:r>
      <w:r w:rsidR="00785DD5" w:rsidRPr="00477CAE">
        <w:rPr>
          <w:rFonts w:ascii="Times New Roman" w:hAnsi="Times New Roman" w:cs="Times New Roman"/>
        </w:rPr>
        <w:t xml:space="preserve"> – “</w:t>
      </w:r>
      <w:r w:rsidR="00785DD5" w:rsidRPr="00477CAE">
        <w:rPr>
          <w:rFonts w:ascii="Times New Roman" w:hAnsi="Times New Roman" w:cs="Times New Roman"/>
          <w:i/>
          <w:iCs/>
        </w:rPr>
        <w:t>Receiving a diagnosis was constructed as a relief because the trivialisation of symptoms they have experienced, especially from medical professionals such as GPs, had led them to doubt their own bodily experiences and their own sanity</w:t>
      </w:r>
      <w:r w:rsidR="00785DD5" w:rsidRPr="00477CAE">
        <w:rPr>
          <w:rFonts w:ascii="Times New Roman" w:hAnsi="Times New Roman" w:cs="Times New Roman"/>
        </w:rPr>
        <w:t xml:space="preserve">” </w:t>
      </w:r>
      <w:r w:rsidR="00785DD5" w:rsidRPr="00477CAE">
        <w:rPr>
          <w:rFonts w:ascii="Times New Roman" w:hAnsi="Times New Roman" w:cs="Times New Roman"/>
        </w:rPr>
        <w:fldChar w:fldCharType="begin"/>
      </w:r>
      <w:r w:rsidR="00785DD5" w:rsidRPr="00477CAE">
        <w:rPr>
          <w:rFonts w:ascii="Times New Roman" w:hAnsi="Times New Roman" w:cs="Times New Roman"/>
        </w:rPr>
        <w:instrText xml:space="preserve"> ADDIN EN.CITE &lt;EndNote&gt;&lt;Cite&gt;&lt;Author&gt;Cole&lt;/Author&gt;&lt;Year&gt;2020&lt;/Year&gt;&lt;RecNum&gt;63&lt;/RecNum&gt;&lt;Suffix&gt;`, p.181&lt;/Suffix&gt;&lt;DisplayText&gt;(Cole et al., 2020, p.181)&lt;/DisplayText&gt;&lt;record&gt;&lt;rec-number&gt;63&lt;/rec-number&gt;&lt;foreign-keys&gt;&lt;key app="EN" db-id="5ttxx52au90vs5edfx2ptxa9a20v20sxrrxv" timestamp="1721410773"&gt;63&lt;/key&gt;&lt;/foreign-keys&gt;&lt;ref-type name="Journal Article"&gt;17&lt;/ref-type&gt;&lt;contributors&gt;&lt;authors&gt;&lt;author&gt;Cole, Jennifer M.&lt;/author&gt;&lt;author&gt;Grogan, Sarah&lt;/author&gt;&lt;author&gt;Turley, Emma&lt;/author&gt;&lt;/authors&gt;&lt;/contributors&gt;&lt;titles&gt;&lt;title&gt;“The most lonely condition I can imagine”: Psychosocial impacts of endometriosis on women’s identity&lt;/title&gt;&lt;secondary-title&gt;Feminism &amp;amp; Psychology&lt;/secondary-title&gt;&lt;/titles&gt;&lt;periodical&gt;&lt;full-title&gt;Feminism &amp;amp; Psychology&lt;/full-title&gt;&lt;/periodical&gt;&lt;pages&gt;171-191&lt;/pages&gt;&lt;volume&gt;31&lt;/volume&gt;&lt;number&gt;2&lt;/number&gt;&lt;dates&gt;&lt;year&gt;2020&lt;/year&gt;&lt;pub-dates&gt;&lt;date&gt;2021/05/01&lt;/date&gt;&lt;/pub-dates&gt;&lt;/dates&gt;&lt;publisher&gt;SAGE Publications Ltd&lt;/publisher&gt;&lt;isbn&gt;0959-3535&lt;/isbn&gt;&lt;urls&gt;&lt;related-urls&gt;&lt;url&gt;https://doi.org/10.1177/0959353520930602&lt;/url&gt;&lt;/related-urls&gt;&lt;/urls&gt;&lt;electronic-resource-num&gt;10.1177/0959353520930602&lt;/electronic-resource-num&gt;&lt;access-date&gt;2024/07/19&lt;/access-date&gt;&lt;/record&gt;&lt;/Cite&gt;&lt;/EndNote&gt;</w:instrText>
      </w:r>
      <w:r w:rsidR="00785DD5" w:rsidRPr="00477CAE">
        <w:rPr>
          <w:rFonts w:ascii="Times New Roman" w:hAnsi="Times New Roman" w:cs="Times New Roman"/>
        </w:rPr>
        <w:fldChar w:fldCharType="separate"/>
      </w:r>
      <w:r w:rsidR="00785DD5" w:rsidRPr="00477CAE">
        <w:rPr>
          <w:rFonts w:ascii="Times New Roman" w:hAnsi="Times New Roman" w:cs="Times New Roman"/>
          <w:noProof/>
        </w:rPr>
        <w:t>(Cole et al., 2020, p.181)</w:t>
      </w:r>
      <w:r w:rsidR="00785DD5" w:rsidRPr="00477CAE">
        <w:rPr>
          <w:rFonts w:ascii="Times New Roman" w:hAnsi="Times New Roman" w:cs="Times New Roman"/>
        </w:rPr>
        <w:fldChar w:fldCharType="end"/>
      </w:r>
      <w:r w:rsidRPr="00477CAE">
        <w:rPr>
          <w:rFonts w:ascii="Times New Roman" w:hAnsi="Times New Roman" w:cs="Times New Roman"/>
        </w:rPr>
        <w:t>.</w:t>
      </w:r>
    </w:p>
    <w:p w14:paraId="6D62197B" w14:textId="77777777" w:rsidR="00DF1F43" w:rsidRPr="00477CAE" w:rsidRDefault="00DF1F43" w:rsidP="00842C7D">
      <w:pPr>
        <w:spacing w:line="480" w:lineRule="auto"/>
        <w:rPr>
          <w:rFonts w:ascii="Times New Roman" w:hAnsi="Times New Roman" w:cs="Times New Roman"/>
        </w:rPr>
      </w:pPr>
    </w:p>
    <w:p w14:paraId="10E7C100" w14:textId="5E681309" w:rsidR="00DF1F43" w:rsidRPr="00477CAE" w:rsidRDefault="00FD4265" w:rsidP="00842C7D">
      <w:pPr>
        <w:spacing w:line="480" w:lineRule="auto"/>
        <w:rPr>
          <w:rFonts w:ascii="Times New Roman" w:hAnsi="Times New Roman" w:cs="Times New Roman"/>
        </w:rPr>
      </w:pPr>
      <w:r w:rsidRPr="00477CAE">
        <w:rPr>
          <w:rFonts w:ascii="Times New Roman" w:hAnsi="Times New Roman" w:cs="Times New Roman"/>
        </w:rPr>
        <w:t xml:space="preserve">Despite </w:t>
      </w:r>
      <w:proofErr w:type="gramStart"/>
      <w:r w:rsidRPr="00477CAE">
        <w:rPr>
          <w:rFonts w:ascii="Times New Roman" w:hAnsi="Times New Roman" w:cs="Times New Roman"/>
        </w:rPr>
        <w:t>all of</w:t>
      </w:r>
      <w:proofErr w:type="gramEnd"/>
      <w:r w:rsidRPr="00477CAE">
        <w:rPr>
          <w:rFonts w:ascii="Times New Roman" w:hAnsi="Times New Roman" w:cs="Times New Roman"/>
        </w:rPr>
        <w:t xml:space="preserve"> the included studies reporting on frequent negative encounters with primary healthcare professionals, nine of the 36 studies also </w:t>
      </w:r>
      <w:r w:rsidR="10A70391" w:rsidRPr="00477CAE">
        <w:rPr>
          <w:rFonts w:ascii="Times New Roman" w:hAnsi="Times New Roman" w:cs="Times New Roman"/>
        </w:rPr>
        <w:t xml:space="preserve">reported </w:t>
      </w:r>
      <w:r w:rsidRPr="00477CAE">
        <w:rPr>
          <w:rFonts w:ascii="Times New Roman" w:hAnsi="Times New Roman" w:cs="Times New Roman"/>
        </w:rPr>
        <w:t xml:space="preserve">on </w:t>
      </w:r>
      <w:r w:rsidR="10A70391" w:rsidRPr="00477CAE">
        <w:rPr>
          <w:rFonts w:ascii="Times New Roman" w:hAnsi="Times New Roman" w:cs="Times New Roman"/>
        </w:rPr>
        <w:t xml:space="preserve">positive interactions with </w:t>
      </w:r>
      <w:r w:rsidR="47C6C4F4" w:rsidRPr="00477CAE">
        <w:rPr>
          <w:rFonts w:ascii="Times New Roman" w:hAnsi="Times New Roman" w:cs="Times New Roman"/>
        </w:rPr>
        <w:t>primary healthcare practitioners</w:t>
      </w:r>
      <w:r w:rsidRPr="00477CAE">
        <w:rPr>
          <w:rFonts w:ascii="Times New Roman" w:hAnsi="Times New Roman" w:cs="Times New Roman"/>
        </w:rPr>
        <w:t>,</w:t>
      </w:r>
      <w:r w:rsidR="47C6C4F4" w:rsidRPr="00477CAE">
        <w:rPr>
          <w:rFonts w:ascii="Times New Roman" w:hAnsi="Times New Roman" w:cs="Times New Roman"/>
        </w:rPr>
        <w:t xml:space="preserve"> </w:t>
      </w:r>
      <w:r w:rsidR="10A70391" w:rsidRPr="00477CAE">
        <w:rPr>
          <w:rFonts w:ascii="Times New Roman" w:hAnsi="Times New Roman" w:cs="Times New Roman"/>
        </w:rPr>
        <w:t xml:space="preserve">who provided compassionate care. One woman described a supportive </w:t>
      </w:r>
      <w:r w:rsidR="47C6C4F4" w:rsidRPr="00477CAE">
        <w:rPr>
          <w:rFonts w:ascii="Times New Roman" w:hAnsi="Times New Roman" w:cs="Times New Roman"/>
        </w:rPr>
        <w:t>primary</w:t>
      </w:r>
      <w:r w:rsidR="10A70391" w:rsidRPr="00477CAE">
        <w:rPr>
          <w:rFonts w:ascii="Times New Roman" w:hAnsi="Times New Roman" w:cs="Times New Roman"/>
        </w:rPr>
        <w:t xml:space="preserve"> </w:t>
      </w:r>
      <w:r w:rsidR="47C6C4F4" w:rsidRPr="00477CAE">
        <w:rPr>
          <w:rFonts w:ascii="Times New Roman" w:hAnsi="Times New Roman" w:cs="Times New Roman"/>
        </w:rPr>
        <w:t xml:space="preserve">healthcare practitioner </w:t>
      </w:r>
      <w:r w:rsidR="10A70391" w:rsidRPr="00477CAE">
        <w:rPr>
          <w:rFonts w:ascii="Times New Roman" w:hAnsi="Times New Roman" w:cs="Times New Roman"/>
        </w:rPr>
        <w:t>who not only facilitated her diagnosis but also connected her with a counsellor to help her manage the psychological impact of her condition</w:t>
      </w:r>
      <w:r w:rsidR="6F7CAA32" w:rsidRPr="00477CAE">
        <w:rPr>
          <w:rFonts w:ascii="Times New Roman" w:hAnsi="Times New Roman" w:cs="Times New Roman"/>
        </w:rPr>
        <w:t xml:space="preserve"> – “</w:t>
      </w:r>
      <w:r w:rsidR="6F7CAA32" w:rsidRPr="00477CAE">
        <w:rPr>
          <w:rFonts w:ascii="Times New Roman" w:hAnsi="Times New Roman" w:cs="Times New Roman"/>
          <w:i/>
          <w:iCs/>
        </w:rPr>
        <w:t xml:space="preserve">I’m really lucky that my GP… did have an in-house counsellor… the illness was giving me major anxiety, so I </w:t>
      </w:r>
      <w:r w:rsidR="7EEA16C0" w:rsidRPr="00477CAE">
        <w:rPr>
          <w:rFonts w:ascii="Times New Roman" w:hAnsi="Times New Roman" w:cs="Times New Roman"/>
          <w:i/>
          <w:iCs/>
        </w:rPr>
        <w:t>actually</w:t>
      </w:r>
      <w:r w:rsidR="6F7CAA32" w:rsidRPr="00477CAE">
        <w:rPr>
          <w:rFonts w:ascii="Times New Roman" w:hAnsi="Times New Roman" w:cs="Times New Roman"/>
          <w:i/>
          <w:iCs/>
        </w:rPr>
        <w:t xml:space="preserve"> end(ed) up seeing the inhouse counsellor about that (anxiety) which was really helpful</w:t>
      </w:r>
      <w:r w:rsidR="6F7CAA32" w:rsidRPr="00477CAE">
        <w:rPr>
          <w:rFonts w:ascii="Times New Roman" w:hAnsi="Times New Roman" w:cs="Times New Roman"/>
        </w:rPr>
        <w:t xml:space="preserve">” </w:t>
      </w:r>
      <w:r w:rsidR="32BFCC4E" w:rsidRPr="00477CAE">
        <w:rPr>
          <w:rFonts w:ascii="Times New Roman" w:hAnsi="Times New Roman" w:cs="Times New Roman"/>
        </w:rPr>
        <w:fldChar w:fldCharType="begin"/>
      </w:r>
      <w:r w:rsidR="32BFCC4E" w:rsidRPr="00477CAE">
        <w:rPr>
          <w:rFonts w:ascii="Times New Roman" w:hAnsi="Times New Roman" w:cs="Times New Roman"/>
        </w:rPr>
        <w:instrText xml:space="preserve"> ADDIN EN.CITE &lt;EndNote&gt;&lt;Cite&gt;&lt;Author&gt;Handelsman&lt;/Author&gt;&lt;Year&gt;2023&lt;/Year&gt;&lt;RecNum&gt;211&lt;/RecNum&gt;&lt;Suffix&gt;`, p.3&lt;/Suffix&gt;&lt;DisplayText&gt;(Handelsman et al., 2023, p.3)&lt;/DisplayText&gt;&lt;record&gt;&lt;rec-number&gt;211&lt;/rec-number&gt;&lt;foreign-keys&gt;&lt;key app="EN" db-id="5ttxx52au90vs5edfx2ptxa9a20v20sxrrxv" timestamp="1744821078"&gt;211&lt;/key&gt;&lt;/foreign-keys&gt;&lt;ref-type name="Journal Article"&gt;17&lt;/ref-type&gt;&lt;contributors&gt;&lt;authors&gt;&lt;author&gt;Handelsman, Nick&lt;/author&gt;&lt;author&gt;Sherman, Kerry A.&lt;/author&gt;&lt;author&gt;Pereira, Chantelle&lt;/author&gt;&lt;author&gt;Fernando, Malsha&lt;/author&gt;&lt;/authors&gt;&lt;/contributors&gt;&lt;titles&gt;&lt;title&gt;Locked inside: Living with uncertainty in self-management for endometriosis during the COVID-19 pandemic&lt;/title&gt;&lt;secondary-title&gt;Journal of Psychosomatic Research&lt;/secondary-title&gt;&lt;/titles&gt;&lt;periodical&gt;&lt;full-title&gt;Journal of Psychosomatic Research&lt;/full-title&gt;&lt;/periodical&gt;&lt;pages&gt;111327&lt;/pages&gt;&lt;volume&gt;170&lt;/volume&gt;&lt;keywords&gt;&lt;keyword&gt;COVID-19&lt;/keyword&gt;&lt;keyword&gt;Endometriosis&lt;/keyword&gt;&lt;keyword&gt;Psychological&lt;/keyword&gt;&lt;keyword&gt;Qualitative&lt;/keyword&gt;&lt;keyword&gt;Self-management&lt;/keyword&gt;&lt;keyword&gt;Social avoidance&lt;/keyword&gt;&lt;/keywords&gt;&lt;dates&gt;&lt;year&gt;2023&lt;/year&gt;&lt;pub-dates&gt;&lt;date&gt;2023/07/01/&lt;/date&gt;&lt;/pub-dates&gt;&lt;/dates&gt;&lt;isbn&gt;0022-3999&lt;/isbn&gt;&lt;urls&gt;&lt;related-urls&gt;&lt;url&gt;https://www.sciencedirect.com/science/article/pii/S0022399923001848&lt;/url&gt;&lt;/related-urls&gt;&lt;/urls&gt;&lt;electronic-resource-num&gt;https://doi.org/10.1016/j.jpsychores.2023.111327&lt;/electronic-resource-num&gt;&lt;/record&gt;&lt;/Cite&gt;&lt;/EndNote&gt;</w:instrText>
      </w:r>
      <w:r w:rsidR="32BFCC4E" w:rsidRPr="00477CAE">
        <w:rPr>
          <w:rFonts w:ascii="Times New Roman" w:hAnsi="Times New Roman" w:cs="Times New Roman"/>
        </w:rPr>
        <w:fldChar w:fldCharType="separate"/>
      </w:r>
      <w:r w:rsidR="6F7CAA32" w:rsidRPr="00477CAE">
        <w:rPr>
          <w:rFonts w:ascii="Times New Roman" w:hAnsi="Times New Roman" w:cs="Times New Roman"/>
          <w:noProof/>
        </w:rPr>
        <w:t>(Handelsman et al., 2023, p.3)</w:t>
      </w:r>
      <w:r w:rsidR="32BFCC4E" w:rsidRPr="00477CAE">
        <w:rPr>
          <w:rFonts w:ascii="Times New Roman" w:hAnsi="Times New Roman" w:cs="Times New Roman"/>
        </w:rPr>
        <w:fldChar w:fldCharType="end"/>
      </w:r>
      <w:r w:rsidR="10A70391" w:rsidRPr="00477CAE">
        <w:rPr>
          <w:rFonts w:ascii="Times New Roman" w:hAnsi="Times New Roman" w:cs="Times New Roman"/>
        </w:rPr>
        <w:t xml:space="preserve">. </w:t>
      </w:r>
    </w:p>
    <w:p w14:paraId="496CF96E" w14:textId="77777777" w:rsidR="00957EE9" w:rsidRPr="00477CAE" w:rsidRDefault="00957EE9" w:rsidP="00842C7D">
      <w:pPr>
        <w:spacing w:line="480" w:lineRule="auto"/>
        <w:rPr>
          <w:rFonts w:ascii="Times New Roman" w:hAnsi="Times New Roman" w:cs="Times New Roman"/>
          <w:u w:val="single"/>
        </w:rPr>
      </w:pPr>
    </w:p>
    <w:p w14:paraId="300F9512" w14:textId="4C9E8F5C" w:rsidR="00957EE9" w:rsidRPr="00477CAE" w:rsidRDefault="00957EE9" w:rsidP="00842C7D">
      <w:pPr>
        <w:spacing w:line="480" w:lineRule="auto"/>
        <w:rPr>
          <w:rFonts w:ascii="Times New Roman" w:hAnsi="Times New Roman" w:cs="Times New Roman"/>
          <w:u w:val="single"/>
        </w:rPr>
      </w:pPr>
      <w:r w:rsidRPr="00477CAE">
        <w:rPr>
          <w:rFonts w:ascii="Times New Roman" w:hAnsi="Times New Roman" w:cs="Times New Roman"/>
          <w:u w:val="single"/>
        </w:rPr>
        <w:lastRenderedPageBreak/>
        <w:t>3.</w:t>
      </w:r>
      <w:r w:rsidR="76385222" w:rsidRPr="00477CAE">
        <w:rPr>
          <w:rFonts w:ascii="Times New Roman" w:hAnsi="Times New Roman" w:cs="Times New Roman"/>
          <w:u w:val="single"/>
        </w:rPr>
        <w:t>3.5</w:t>
      </w:r>
      <w:r w:rsidRPr="00477CAE">
        <w:rPr>
          <w:rFonts w:ascii="Times New Roman" w:hAnsi="Times New Roman" w:cs="Times New Roman"/>
          <w:u w:val="single"/>
        </w:rPr>
        <w:t xml:space="preserve">Areas </w:t>
      </w:r>
      <w:r w:rsidR="6995CF2B" w:rsidRPr="00477CAE">
        <w:rPr>
          <w:rFonts w:ascii="Times New Roman" w:hAnsi="Times New Roman" w:cs="Times New Roman"/>
          <w:u w:val="single"/>
        </w:rPr>
        <w:t>for</w:t>
      </w:r>
      <w:r w:rsidRPr="00477CAE">
        <w:rPr>
          <w:rFonts w:ascii="Times New Roman" w:hAnsi="Times New Roman" w:cs="Times New Roman"/>
          <w:u w:val="single"/>
        </w:rPr>
        <w:t xml:space="preserve"> Improvement: Changing a Broken System </w:t>
      </w:r>
    </w:p>
    <w:p w14:paraId="275D78D6" w14:textId="77777777" w:rsidR="002D4077" w:rsidRPr="00477CAE" w:rsidRDefault="002D4077" w:rsidP="00842C7D">
      <w:pPr>
        <w:spacing w:line="480" w:lineRule="auto"/>
        <w:rPr>
          <w:rFonts w:ascii="Times New Roman" w:hAnsi="Times New Roman" w:cs="Times New Roman"/>
          <w:u w:val="single"/>
        </w:rPr>
      </w:pPr>
    </w:p>
    <w:p w14:paraId="130D9D0D" w14:textId="658FB2FD" w:rsidR="002D4077" w:rsidRPr="00477CAE" w:rsidRDefault="002D4077" w:rsidP="00842C7D">
      <w:pPr>
        <w:spacing w:line="480" w:lineRule="auto"/>
        <w:rPr>
          <w:rFonts w:ascii="Times New Roman" w:hAnsi="Times New Roman" w:cs="Times New Roman"/>
        </w:rPr>
      </w:pPr>
      <w:r w:rsidRPr="00477CAE">
        <w:rPr>
          <w:rFonts w:ascii="Times New Roman" w:hAnsi="Times New Roman" w:cs="Times New Roman"/>
        </w:rPr>
        <w:t>Across studies, participants and researchers identified key areas for improvement at patient, professional and systematic levels. Many women had never heard of endometriosis before their diagnosis, highlighting a critical gap in public awareness</w:t>
      </w:r>
      <w:r w:rsidR="00772500" w:rsidRPr="00477CAE">
        <w:rPr>
          <w:rFonts w:ascii="Times New Roman" w:hAnsi="Times New Roman" w:cs="Times New Roman"/>
        </w:rPr>
        <w:t xml:space="preserve"> </w:t>
      </w:r>
      <w:r w:rsidR="00785DD5" w:rsidRPr="00477CAE">
        <w:rPr>
          <w:rFonts w:ascii="Times New Roman" w:hAnsi="Times New Roman" w:cs="Times New Roman"/>
        </w:rPr>
        <w:t>– “</w:t>
      </w:r>
      <w:r w:rsidR="00785DD5" w:rsidRPr="00477CAE">
        <w:rPr>
          <w:rFonts w:ascii="Times New Roman" w:hAnsi="Times New Roman" w:cs="Times New Roman"/>
          <w:i/>
          <w:iCs/>
        </w:rPr>
        <w:t>Prior to diagnosis 39 out of 49 women had not heard about endometriosis highlighting a significant lack of community awareness and knowledge about endometriosis</w:t>
      </w:r>
      <w:r w:rsidR="002163FA" w:rsidRPr="00477CAE">
        <w:rPr>
          <w:rFonts w:ascii="Times New Roman" w:hAnsi="Times New Roman" w:cs="Times New Roman"/>
        </w:rPr>
        <w:t>”</w:t>
      </w:r>
      <w:r w:rsidR="00785DD5" w:rsidRPr="00477CAE">
        <w:rPr>
          <w:rFonts w:ascii="Times New Roman" w:hAnsi="Times New Roman" w:cs="Times New Roman"/>
        </w:rPr>
        <w:t xml:space="preserve"> </w:t>
      </w:r>
      <w:r w:rsidRPr="00477CAE">
        <w:rPr>
          <w:rFonts w:ascii="Times New Roman" w:hAnsi="Times New Roman" w:cs="Times New Roman"/>
        </w:rPr>
        <w:fldChar w:fldCharType="begin"/>
      </w:r>
      <w:r w:rsidR="002163FA" w:rsidRPr="00477CAE">
        <w:rPr>
          <w:rFonts w:ascii="Times New Roman" w:hAnsi="Times New Roman" w:cs="Times New Roman"/>
        </w:rPr>
        <w:instrText xml:space="preserve"> ADDIN EN.CITE &lt;EndNote&gt;&lt;Cite&gt;&lt;Author&gt;Fernley&lt;/Author&gt;&lt;Year&gt;2021&lt;/Year&gt;&lt;RecNum&gt;163&lt;/RecNum&gt;&lt;Suffix&gt;`, p.42&lt;/Suffix&gt;&lt;DisplayText&gt;(Fernley, 2021, p.42)&lt;/DisplayText&gt;&lt;record&gt;&lt;rec-number&gt;163&lt;/rec-number&gt;&lt;foreign-keys&gt;&lt;key app="EN" db-id="5ttxx52au90vs5edfx2ptxa9a20v20sxrrxv" timestamp="1739220469"&gt;163&lt;/key&gt;&lt;/foreign-keys&gt;&lt;ref-type name="Journal Article"&gt;17&lt;/ref-type&gt;&lt;contributors&gt;&lt;authors&gt;&lt;author&gt;Fernley, Nicole&lt;/author&gt;&lt;/authors&gt;&lt;/contributors&gt;&lt;titles&gt;&lt;title&gt;That one doctor. . . Qualitative thematic analysis of 49 women’s written accounts of their endometriosis diagnosis&lt;/title&gt;&lt;secondary-title&gt;Journal of Endometriosis and Pelvic Pain Disorders&lt;/secondary-title&gt;&lt;/titles&gt;&lt;periodical&gt;&lt;full-title&gt;Journal of Endometriosis and Pelvic Pain Disorders&lt;/full-title&gt;&lt;/periodical&gt;&lt;pages&gt;40-52&lt;/pages&gt;&lt;volume&gt;13&lt;/volume&gt;&lt;number&gt;1&lt;/number&gt;&lt;dates&gt;&lt;year&gt;2021&lt;/year&gt;&lt;pub-dates&gt;&lt;date&gt;2021/03/01&lt;/date&gt;&lt;/pub-dates&gt;&lt;/dates&gt;&lt;publisher&gt;SAGE Publications&lt;/publisher&gt;&lt;isbn&gt;2284-0265&lt;/isbn&gt;&lt;urls&gt;&lt;related-urls&gt;&lt;url&gt;https://doi.org/10.1177/2284026520984366&lt;/url&gt;&lt;/related-urls&gt;&lt;/urls&gt;&lt;electronic-resource-num&gt;10.1177/2284026520984366&lt;/electronic-resource-num&gt;&lt;access-date&gt;2025/02/10&lt;/access-date&gt;&lt;/record&gt;&lt;/Cite&gt;&lt;/EndNote&gt;</w:instrText>
      </w:r>
      <w:r w:rsidRPr="00477CAE">
        <w:rPr>
          <w:rFonts w:ascii="Times New Roman" w:hAnsi="Times New Roman" w:cs="Times New Roman"/>
        </w:rPr>
        <w:fldChar w:fldCharType="separate"/>
      </w:r>
      <w:r w:rsidR="002163FA" w:rsidRPr="00477CAE">
        <w:rPr>
          <w:rFonts w:ascii="Times New Roman" w:hAnsi="Times New Roman" w:cs="Times New Roman"/>
          <w:noProof/>
        </w:rPr>
        <w:t>(Fernley, 2021, p.42)</w:t>
      </w:r>
      <w:r w:rsidRPr="00477CAE">
        <w:rPr>
          <w:rFonts w:ascii="Times New Roman" w:hAnsi="Times New Roman" w:cs="Times New Roman"/>
        </w:rPr>
        <w:fldChar w:fldCharType="end"/>
      </w:r>
      <w:r w:rsidRPr="00477CAE">
        <w:rPr>
          <w:rFonts w:ascii="Times New Roman" w:hAnsi="Times New Roman" w:cs="Times New Roman"/>
        </w:rPr>
        <w:t>. Some suggested incorporating menstrual health education into school curriculums to help young women recognise symptoms earlier</w:t>
      </w:r>
      <w:r w:rsidR="00772500" w:rsidRPr="00477CAE">
        <w:rPr>
          <w:rFonts w:ascii="Times New Roman" w:hAnsi="Times New Roman" w:cs="Times New Roman"/>
        </w:rPr>
        <w:t xml:space="preserve"> </w:t>
      </w:r>
      <w:r w:rsidRPr="00477CAE">
        <w:rPr>
          <w:rFonts w:ascii="Times New Roman" w:hAnsi="Times New Roman" w:cs="Times New Roman"/>
        </w:rPr>
        <w:fldChar w:fldCharType="begin"/>
      </w:r>
      <w:r w:rsidR="002163FA" w:rsidRPr="00477CAE">
        <w:rPr>
          <w:rFonts w:ascii="Times New Roman" w:hAnsi="Times New Roman" w:cs="Times New Roman"/>
        </w:rPr>
        <w:instrText xml:space="preserve"> ADDIN EN.CITE &lt;EndNote&gt;&lt;Cite&gt;&lt;Author&gt;Seear&lt;/Author&gt;&lt;Year&gt;2009&lt;/Year&gt;&lt;RecNum&gt;99&lt;/RecNum&gt;&lt;Suffix&gt;`, p.1225&lt;/Suffix&gt;&lt;DisplayText&gt;(Seear, 2009, p.1225)&lt;/DisplayText&gt;&lt;record&gt;&lt;rec-number&gt;99&lt;/rec-number&gt;&lt;foreign-keys&gt;&lt;key app="EN" db-id="5ttxx52au90vs5edfx2ptxa9a20v20sxrrxv" timestamp="1721642969"&gt;99&lt;/key&gt;&lt;/foreign-keys&gt;&lt;ref-type name="Journal Article"&gt;17&lt;/ref-type&gt;&lt;contributors&gt;&lt;authors&gt;&lt;author&gt;Seear, Kate&lt;/author&gt;&lt;/authors&gt;&lt;/contributors&gt;&lt;titles&gt;&lt;title&gt;The etiquette of endometriosis: Stigmatisation, menstrual concealment and the diagnostic delay&lt;/title&gt;&lt;secondary-title&gt;Social Science &amp;amp; Medicine&lt;/secondary-title&gt;&lt;/titles&gt;&lt;periodical&gt;&lt;full-title&gt;Social Science &amp;amp; Medicine&lt;/full-title&gt;&lt;/periodical&gt;&lt;pages&gt;1220-1227&lt;/pages&gt;&lt;volume&gt;69&lt;/volume&gt;&lt;number&gt;8&lt;/number&gt;&lt;keywords&gt;&lt;keyword&gt;Australia&lt;/keyword&gt;&lt;keyword&gt;Endometriosis&lt;/keyword&gt;&lt;keyword&gt;Diagnostic delay&lt;/keyword&gt;&lt;keyword&gt;Stigma&lt;/keyword&gt;&lt;keyword&gt;Menstrual etiquette&lt;/keyword&gt;&lt;keyword&gt;Concealment&lt;/keyword&gt;&lt;keyword&gt;Menstrual pain&lt;/keyword&gt;&lt;keyword&gt;Chronic illness&lt;/keyword&gt;&lt;keyword&gt;Women&lt;/keyword&gt;&lt;/keywords&gt;&lt;dates&gt;&lt;year&gt;2009&lt;/year&gt;&lt;pub-dates&gt;&lt;date&gt;2009/10/01/&lt;/date&gt;&lt;/pub-dates&gt;&lt;/dates&gt;&lt;isbn&gt;0277-9536&lt;/isbn&gt;&lt;urls&gt;&lt;related-urls&gt;&lt;url&gt;https://www.sciencedirect.com/science/article/pii/S0277953609004808&lt;/url&gt;&lt;/related-urls&gt;&lt;/urls&gt;&lt;electronic-resource-num&gt;https://doi.org/10.1016/j.socscimed.2009.07.023&lt;/electronic-resource-num&gt;&lt;/record&gt;&lt;/Cite&gt;&lt;/EndNote&gt;</w:instrText>
      </w:r>
      <w:r w:rsidRPr="00477CAE">
        <w:rPr>
          <w:rFonts w:ascii="Times New Roman" w:hAnsi="Times New Roman" w:cs="Times New Roman"/>
        </w:rPr>
        <w:fldChar w:fldCharType="separate"/>
      </w:r>
      <w:r w:rsidR="002163FA" w:rsidRPr="00477CAE">
        <w:rPr>
          <w:rFonts w:ascii="Times New Roman" w:hAnsi="Times New Roman" w:cs="Times New Roman"/>
          <w:noProof/>
        </w:rPr>
        <w:t>(Seear, 2009, p.1225)</w:t>
      </w:r>
      <w:r w:rsidRPr="00477CAE">
        <w:rPr>
          <w:rFonts w:ascii="Times New Roman" w:hAnsi="Times New Roman" w:cs="Times New Roman"/>
        </w:rPr>
        <w:fldChar w:fldCharType="end"/>
      </w:r>
      <w:r w:rsidRPr="00477CAE">
        <w:rPr>
          <w:rFonts w:ascii="Times New Roman" w:hAnsi="Times New Roman" w:cs="Times New Roman"/>
        </w:rPr>
        <w:t>.</w:t>
      </w:r>
    </w:p>
    <w:p w14:paraId="29B84F89" w14:textId="77777777" w:rsidR="002D4077" w:rsidRPr="00477CAE" w:rsidRDefault="002D4077" w:rsidP="00842C7D">
      <w:pPr>
        <w:spacing w:line="480" w:lineRule="auto"/>
        <w:rPr>
          <w:rFonts w:ascii="Times New Roman" w:hAnsi="Times New Roman" w:cs="Times New Roman"/>
        </w:rPr>
      </w:pPr>
    </w:p>
    <w:p w14:paraId="300F7235" w14:textId="6C03E444" w:rsidR="002D4077" w:rsidRPr="00477CAE" w:rsidRDefault="10A70391" w:rsidP="00842C7D">
      <w:pPr>
        <w:spacing w:line="480" w:lineRule="auto"/>
        <w:rPr>
          <w:rFonts w:ascii="Times New Roman" w:hAnsi="Times New Roman" w:cs="Times New Roman"/>
        </w:rPr>
      </w:pPr>
      <w:r w:rsidRPr="00477CAE">
        <w:rPr>
          <w:rFonts w:ascii="Times New Roman" w:hAnsi="Times New Roman" w:cs="Times New Roman"/>
        </w:rPr>
        <w:t xml:space="preserve">At a </w:t>
      </w:r>
      <w:r w:rsidR="7B5F0DA1" w:rsidRPr="00477CAE">
        <w:rPr>
          <w:rFonts w:ascii="Times New Roman" w:hAnsi="Times New Roman" w:cs="Times New Roman"/>
        </w:rPr>
        <w:t>service</w:t>
      </w:r>
      <w:r w:rsidRPr="00477CAE">
        <w:rPr>
          <w:rFonts w:ascii="Times New Roman" w:hAnsi="Times New Roman" w:cs="Times New Roman"/>
        </w:rPr>
        <w:t xml:space="preserve"> level, </w:t>
      </w:r>
      <w:r w:rsidR="28239D06" w:rsidRPr="00477CAE">
        <w:rPr>
          <w:rFonts w:ascii="Times New Roman" w:hAnsi="Times New Roman" w:cs="Times New Roman"/>
        </w:rPr>
        <w:t xml:space="preserve">studies showed that </w:t>
      </w:r>
      <w:r w:rsidR="7968FC20" w:rsidRPr="00477CAE">
        <w:rPr>
          <w:rFonts w:ascii="Times New Roman" w:hAnsi="Times New Roman" w:cs="Times New Roman"/>
        </w:rPr>
        <w:t>primary healthcare professionals</w:t>
      </w:r>
      <w:r w:rsidRPr="00477CAE">
        <w:rPr>
          <w:rFonts w:ascii="Times New Roman" w:hAnsi="Times New Roman" w:cs="Times New Roman"/>
        </w:rPr>
        <w:t xml:space="preserve"> need</w:t>
      </w:r>
      <w:r w:rsidR="41E884B2" w:rsidRPr="00477CAE">
        <w:rPr>
          <w:rFonts w:ascii="Times New Roman" w:hAnsi="Times New Roman" w:cs="Times New Roman"/>
        </w:rPr>
        <w:t>ed</w:t>
      </w:r>
      <w:r w:rsidRPr="00477CAE">
        <w:rPr>
          <w:rFonts w:ascii="Times New Roman" w:hAnsi="Times New Roman" w:cs="Times New Roman"/>
        </w:rPr>
        <w:t xml:space="preserve"> better training in recognising endometriosis</w:t>
      </w:r>
      <w:r w:rsidR="00957D62" w:rsidRPr="00477CAE">
        <w:rPr>
          <w:rFonts w:ascii="Times New Roman" w:hAnsi="Times New Roman" w:cs="Times New Roman"/>
        </w:rPr>
        <w:t xml:space="preserve">. </w:t>
      </w:r>
      <w:r w:rsidRPr="00477CAE">
        <w:rPr>
          <w:rFonts w:ascii="Times New Roman" w:hAnsi="Times New Roman" w:cs="Times New Roman"/>
        </w:rPr>
        <w:t xml:space="preserve">Some participants reported that their </w:t>
      </w:r>
      <w:r w:rsidR="7968FC20" w:rsidRPr="00477CAE">
        <w:rPr>
          <w:rFonts w:ascii="Times New Roman" w:hAnsi="Times New Roman" w:cs="Times New Roman"/>
        </w:rPr>
        <w:t>primary healthcare professional</w:t>
      </w:r>
      <w:r w:rsidRPr="00477CAE">
        <w:rPr>
          <w:rFonts w:ascii="Times New Roman" w:hAnsi="Times New Roman" w:cs="Times New Roman"/>
        </w:rPr>
        <w:t xml:space="preserve"> had never heard of the condition</w:t>
      </w:r>
      <w:r w:rsidR="47C6C4F4" w:rsidRPr="00477CAE">
        <w:rPr>
          <w:rFonts w:ascii="Times New Roman" w:hAnsi="Times New Roman" w:cs="Times New Roman"/>
        </w:rPr>
        <w:t xml:space="preserve"> </w:t>
      </w:r>
      <w:r w:rsidR="0B449719" w:rsidRPr="00477CAE">
        <w:rPr>
          <w:rFonts w:ascii="Times New Roman" w:hAnsi="Times New Roman" w:cs="Times New Roman"/>
        </w:rPr>
        <w:t>– “</w:t>
      </w:r>
      <w:r w:rsidR="0B449719" w:rsidRPr="00477CAE">
        <w:rPr>
          <w:rFonts w:ascii="Times New Roman" w:hAnsi="Times New Roman" w:cs="Times New Roman"/>
          <w:i/>
          <w:iCs/>
        </w:rPr>
        <w:t>He actually said to me “I don’t know this condition at all</w:t>
      </w:r>
      <w:r w:rsidR="0B449719" w:rsidRPr="00477CAE">
        <w:rPr>
          <w:rFonts w:ascii="Times New Roman" w:hAnsi="Times New Roman" w:cs="Times New Roman"/>
        </w:rPr>
        <w:t xml:space="preserve">” </w:t>
      </w:r>
      <w:r w:rsidRPr="00477CAE">
        <w:rPr>
          <w:rFonts w:ascii="Times New Roman" w:hAnsi="Times New Roman" w:cs="Times New Roman"/>
        </w:rPr>
        <w:fldChar w:fldCharType="begin"/>
      </w:r>
      <w:r w:rsidRPr="00477CAE">
        <w:rPr>
          <w:rFonts w:ascii="Times New Roman" w:hAnsi="Times New Roman" w:cs="Times New Roman"/>
        </w:rPr>
        <w:instrText xml:space="preserve"> ADDIN EN.CITE &lt;EndNote&gt;&lt;Cite&gt;&lt;Author&gt;Denny&lt;/Author&gt;&lt;Year&gt;2008&lt;/Year&gt;&lt;RecNum&gt;165&lt;/RecNum&gt;&lt;Suffix&gt;`, p.113&lt;/Suffix&gt;&lt;DisplayText&gt;(Denny &amp;amp; Mann, 2008, p.113)&lt;/DisplayText&gt;&lt;record&gt;&lt;rec-number&gt;165&lt;/rec-number&gt;&lt;foreign-keys&gt;&lt;key app="EN" db-id="5ttxx52au90vs5edfx2ptxa9a20v20sxrrxv" timestamp="1739220764"&gt;165&lt;/key&gt;&lt;/foreign-keys&gt;&lt;ref-type name="Journal Article"&gt;17&lt;/ref-type&gt;&lt;contributors&gt;&lt;authors&gt;&lt;author&gt;Denny, E.&lt;/author&gt;&lt;author&gt;Mann, C. H.&lt;/author&gt;&lt;/authors&gt;&lt;/contributors&gt;&lt;auth-address&gt;Faculty of Health, Birmingham City University, Perry Barr, Birmingham B42 2SU, United Kingdom. elaine.denny@bcu.ac.uk&lt;/auth-address&gt;&lt;titles&gt;&lt;title&gt;Endometriosis and the primary care consultation&lt;/title&gt;&lt;secondary-title&gt;Eur J Obstet Gynecol Reprod Biol&lt;/secondary-title&gt;&lt;/titles&gt;&lt;periodical&gt;&lt;full-title&gt;Eur J Obstet Gynecol Reprod Biol&lt;/full-title&gt;&lt;/periodical&gt;&lt;pages&gt;111-5&lt;/pages&gt;&lt;volume&gt;139&lt;/volume&gt;&lt;number&gt;1&lt;/number&gt;&lt;edition&gt;20080220&lt;/edition&gt;&lt;keywords&gt;&lt;keyword&gt;Adult&lt;/keyword&gt;&lt;keyword&gt;Attitude of Health Personnel&lt;/keyword&gt;&lt;keyword&gt;Cohort Studies&lt;/keyword&gt;&lt;keyword&gt;Endometriosis/*diagnosis&lt;/keyword&gt;&lt;keyword&gt;Female&lt;/keyword&gt;&lt;keyword&gt;Humans&lt;/keyword&gt;&lt;keyword&gt;Interviews as Topic&lt;/keyword&gt;&lt;keyword&gt;*Patient Satisfaction&lt;/keyword&gt;&lt;keyword&gt;Physician-Patient Relations&lt;/keyword&gt;&lt;keyword&gt;*Primary Health Care&lt;/keyword&gt;&lt;keyword&gt;*Referral and Consultation&lt;/keyword&gt;&lt;keyword&gt;Uterine Diseases/*diagnosis&lt;/keyword&gt;&lt;/keywords&gt;&lt;dates&gt;&lt;year&gt;2008&lt;/year&gt;&lt;pub-dates&gt;&lt;date&gt;Jul&lt;/date&gt;&lt;/pub-dates&gt;&lt;/dates&gt;&lt;isbn&gt;0301-2115 (Print)&amp;#xD;0301-2115&lt;/isbn&gt;&lt;accession-num&gt;18068292&lt;/accession-num&gt;&lt;urls&gt;&lt;/urls&gt;&lt;electronic-resource-num&gt;10.1016/j.ejogrb.2007.10.006&lt;/electronic-resource-num&gt;&lt;remote-database-provider&gt;NLM&lt;/remote-database-provider&gt;&lt;language&gt;eng&lt;/language&gt;&lt;/record&gt;&lt;/Cite&gt;&lt;/EndNote&gt;</w:instrText>
      </w:r>
      <w:r w:rsidRPr="00477CAE">
        <w:rPr>
          <w:rFonts w:ascii="Times New Roman" w:hAnsi="Times New Roman" w:cs="Times New Roman"/>
        </w:rPr>
        <w:fldChar w:fldCharType="separate"/>
      </w:r>
      <w:r w:rsidR="0B449719" w:rsidRPr="00477CAE">
        <w:rPr>
          <w:rFonts w:ascii="Times New Roman" w:hAnsi="Times New Roman" w:cs="Times New Roman"/>
          <w:noProof/>
        </w:rPr>
        <w:t>(Denny &amp; Mann, 2008, p.113)</w:t>
      </w:r>
      <w:r w:rsidRPr="00477CAE">
        <w:rPr>
          <w:rFonts w:ascii="Times New Roman" w:hAnsi="Times New Roman" w:cs="Times New Roman"/>
        </w:rPr>
        <w:fldChar w:fldCharType="end"/>
      </w:r>
      <w:r w:rsidRPr="00477CAE">
        <w:rPr>
          <w:rFonts w:ascii="Times New Roman" w:hAnsi="Times New Roman" w:cs="Times New Roman"/>
        </w:rPr>
        <w:t xml:space="preserve">. </w:t>
      </w:r>
    </w:p>
    <w:p w14:paraId="64DCE13E" w14:textId="77777777" w:rsidR="002D4077" w:rsidRPr="00477CAE" w:rsidRDefault="002D4077" w:rsidP="00842C7D">
      <w:pPr>
        <w:spacing w:line="480" w:lineRule="auto"/>
        <w:rPr>
          <w:rFonts w:ascii="Times New Roman" w:hAnsi="Times New Roman" w:cs="Times New Roman"/>
        </w:rPr>
      </w:pPr>
    </w:p>
    <w:p w14:paraId="63851F37" w14:textId="59AF389A" w:rsidR="002D4077" w:rsidRPr="00477CAE" w:rsidRDefault="002D4077" w:rsidP="00842C7D">
      <w:pPr>
        <w:spacing w:line="480" w:lineRule="auto"/>
        <w:rPr>
          <w:rFonts w:ascii="Times New Roman" w:hAnsi="Times New Roman" w:cs="Times New Roman"/>
        </w:rPr>
      </w:pPr>
      <w:r w:rsidRPr="00477CAE">
        <w:rPr>
          <w:rFonts w:ascii="Times New Roman" w:hAnsi="Times New Roman" w:cs="Times New Roman"/>
        </w:rPr>
        <w:t>S</w:t>
      </w:r>
      <w:r w:rsidR="00FD4265" w:rsidRPr="00477CAE">
        <w:rPr>
          <w:rFonts w:ascii="Times New Roman" w:hAnsi="Times New Roman" w:cs="Times New Roman"/>
        </w:rPr>
        <w:t>everal s</w:t>
      </w:r>
      <w:r w:rsidR="58187B0B" w:rsidRPr="00477CAE">
        <w:rPr>
          <w:rFonts w:ascii="Times New Roman" w:hAnsi="Times New Roman" w:cs="Times New Roman"/>
        </w:rPr>
        <w:t xml:space="preserve">tudies </w:t>
      </w:r>
      <w:r w:rsidR="00FD4265" w:rsidRPr="00477CAE">
        <w:rPr>
          <w:rFonts w:ascii="Times New Roman" w:hAnsi="Times New Roman" w:cs="Times New Roman"/>
        </w:rPr>
        <w:t>suggested</w:t>
      </w:r>
      <w:r w:rsidR="58187B0B" w:rsidRPr="00477CAE">
        <w:rPr>
          <w:rFonts w:ascii="Times New Roman" w:hAnsi="Times New Roman" w:cs="Times New Roman"/>
        </w:rPr>
        <w:t xml:space="preserve"> that s</w:t>
      </w:r>
      <w:r w:rsidRPr="00477CAE">
        <w:rPr>
          <w:rFonts w:ascii="Times New Roman" w:hAnsi="Times New Roman" w:cs="Times New Roman"/>
        </w:rPr>
        <w:t>ystematic changes, such as</w:t>
      </w:r>
      <w:r w:rsidR="004127AF" w:rsidRPr="00477CAE">
        <w:rPr>
          <w:rFonts w:ascii="Times New Roman" w:hAnsi="Times New Roman" w:cs="Times New Roman"/>
        </w:rPr>
        <w:t xml:space="preserve"> following self-referral to specialists and improving diagnostic pathways, could further reduce delays</w:t>
      </w:r>
      <w:r w:rsidR="00FD4265" w:rsidRPr="00477CAE">
        <w:rPr>
          <w:rFonts w:ascii="Times New Roman" w:hAnsi="Times New Roman" w:cs="Times New Roman"/>
        </w:rPr>
        <w:t xml:space="preserve"> </w:t>
      </w:r>
      <w:r w:rsidR="00FD4265" w:rsidRPr="00477CAE">
        <w:rPr>
          <w:rFonts w:ascii="Times New Roman" w:hAnsi="Times New Roman" w:cs="Times New Roman"/>
        </w:rPr>
        <w:fldChar w:fldCharType="begin">
          <w:fldData xml:space="preserve">PEVuZE5vdGU+PENpdGU+PEF1dGhvcj5Nb3JhZGk8L0F1dGhvcj48WWVhcj4yMDE0PC9ZZWFyPjxS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</w:fldData>
        </w:fldChar>
      </w:r>
      <w:r w:rsidR="007D60BA" w:rsidRPr="00477CAE">
        <w:rPr>
          <w:rFonts w:ascii="Times New Roman" w:hAnsi="Times New Roman" w:cs="Times New Roman"/>
        </w:rPr>
        <w:instrText xml:space="preserve"> ADDIN EN.CITE </w:instrText>
      </w:r>
      <w:r w:rsidR="007D60BA" w:rsidRPr="00477CAE">
        <w:rPr>
          <w:rFonts w:ascii="Times New Roman" w:hAnsi="Times New Roman" w:cs="Times New Roman"/>
        </w:rPr>
        <w:fldChar w:fldCharType="begin">
          <w:fldData xml:space="preserve">PEVuZE5vdGU+PENpdGU+PEF1dGhvcj5Nb3JhZGk8L0F1dGhvcj48WWVhcj4yMDE0PC9ZZWFyPjxS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</w:fldData>
        </w:fldChar>
      </w:r>
      <w:r w:rsidR="007D60BA" w:rsidRPr="00477CAE">
        <w:rPr>
          <w:rFonts w:ascii="Times New Roman" w:hAnsi="Times New Roman" w:cs="Times New Roman"/>
        </w:rPr>
        <w:instrText xml:space="preserve"> ADDIN EN.CITE.DATA </w:instrText>
      </w:r>
      <w:r w:rsidR="007D60BA" w:rsidRPr="00477CAE">
        <w:rPr>
          <w:rFonts w:ascii="Times New Roman" w:hAnsi="Times New Roman" w:cs="Times New Roman"/>
        </w:rPr>
      </w:r>
      <w:r w:rsidR="007D60BA" w:rsidRPr="00477CAE">
        <w:rPr>
          <w:rFonts w:ascii="Times New Roman" w:hAnsi="Times New Roman" w:cs="Times New Roman"/>
        </w:rPr>
        <w:fldChar w:fldCharType="end"/>
      </w:r>
      <w:r w:rsidR="00FD4265" w:rsidRPr="00477CAE">
        <w:rPr>
          <w:rFonts w:ascii="Times New Roman" w:hAnsi="Times New Roman" w:cs="Times New Roman"/>
        </w:rPr>
      </w:r>
      <w:r w:rsidR="00FD4265" w:rsidRPr="00477CAE">
        <w:rPr>
          <w:rFonts w:ascii="Times New Roman" w:hAnsi="Times New Roman" w:cs="Times New Roman"/>
        </w:rPr>
        <w:fldChar w:fldCharType="separate"/>
      </w:r>
      <w:r w:rsidR="00FD4265" w:rsidRPr="00477CAE">
        <w:rPr>
          <w:rFonts w:ascii="Times New Roman" w:hAnsi="Times New Roman" w:cs="Times New Roman"/>
          <w:noProof/>
        </w:rPr>
        <w:t>(Denny &amp; Mann, 2008; Fernley, 2021; Moradi et al., 2014; Requadt et al., 2024; Rowe et al., 2021; Seear, 2009)</w:t>
      </w:r>
      <w:r w:rsidR="00FD4265" w:rsidRPr="00477CAE">
        <w:rPr>
          <w:rFonts w:ascii="Times New Roman" w:hAnsi="Times New Roman" w:cs="Times New Roman"/>
        </w:rPr>
        <w:fldChar w:fldCharType="end"/>
      </w:r>
      <w:r w:rsidR="004127AF" w:rsidRPr="00477CAE">
        <w:rPr>
          <w:rFonts w:ascii="Times New Roman" w:hAnsi="Times New Roman" w:cs="Times New Roman"/>
        </w:rPr>
        <w:t>. Some stud</w:t>
      </w:r>
      <w:r w:rsidR="0632B44B" w:rsidRPr="00477CAE">
        <w:rPr>
          <w:rFonts w:ascii="Times New Roman" w:hAnsi="Times New Roman" w:cs="Times New Roman"/>
        </w:rPr>
        <w:t>y authors</w:t>
      </w:r>
      <w:r w:rsidR="004127AF" w:rsidRPr="00477CAE">
        <w:rPr>
          <w:rFonts w:ascii="Times New Roman" w:hAnsi="Times New Roman" w:cs="Times New Roman"/>
        </w:rPr>
        <w:t xml:space="preserve"> suggested</w:t>
      </w:r>
      <w:r w:rsidR="45415DD2" w:rsidRPr="00477CAE">
        <w:rPr>
          <w:rFonts w:ascii="Times New Roman" w:hAnsi="Times New Roman" w:cs="Times New Roman"/>
        </w:rPr>
        <w:t xml:space="preserve">, based on their findings, </w:t>
      </w:r>
      <w:r w:rsidR="004127AF" w:rsidRPr="00477CAE">
        <w:rPr>
          <w:rFonts w:ascii="Times New Roman" w:hAnsi="Times New Roman" w:cs="Times New Roman"/>
        </w:rPr>
        <w:t xml:space="preserve">that patients in countries with direct access to gynaecologists received diagnoses </w:t>
      </w:r>
      <w:r w:rsidR="64532D91" w:rsidRPr="00477CAE">
        <w:rPr>
          <w:rFonts w:ascii="Times New Roman" w:hAnsi="Times New Roman" w:cs="Times New Roman"/>
        </w:rPr>
        <w:t>sooner</w:t>
      </w:r>
      <w:r w:rsidR="004127AF" w:rsidRPr="00477CAE">
        <w:rPr>
          <w:rFonts w:ascii="Times New Roman" w:hAnsi="Times New Roman" w:cs="Times New Roman"/>
        </w:rPr>
        <w:t xml:space="preserve"> than those in referral-based systems</w:t>
      </w:r>
      <w:r w:rsidR="002163FA" w:rsidRPr="00477CAE">
        <w:rPr>
          <w:rFonts w:ascii="Times New Roman" w:hAnsi="Times New Roman" w:cs="Times New Roman"/>
        </w:rPr>
        <w:t xml:space="preserve"> – “</w:t>
      </w:r>
      <w:r w:rsidR="002163FA" w:rsidRPr="00477CAE">
        <w:rPr>
          <w:rFonts w:ascii="Times New Roman" w:hAnsi="Times New Roman" w:cs="Times New Roman"/>
          <w:i/>
          <w:iCs/>
        </w:rPr>
        <w:t>The national French health system enables self-referral to a gynaecologist and does not place restrictions around the ordering of MRIs by general practitioners</w:t>
      </w:r>
      <w:r w:rsidR="002163FA" w:rsidRPr="00477CAE">
        <w:rPr>
          <w:rFonts w:ascii="Times New Roman" w:hAnsi="Times New Roman" w:cs="Times New Roman"/>
        </w:rPr>
        <w:t>”</w:t>
      </w:r>
      <w:r w:rsidR="00772500" w:rsidRPr="00477CAE">
        <w:rPr>
          <w:rFonts w:ascii="Times New Roman" w:hAnsi="Times New Roman" w:cs="Times New Roman"/>
        </w:rPr>
        <w:t xml:space="preserve"> </w:t>
      </w:r>
      <w:r w:rsidRPr="00477CAE">
        <w:rPr>
          <w:rFonts w:ascii="Times New Roman" w:hAnsi="Times New Roman" w:cs="Times New Roman"/>
        </w:rPr>
        <w:fldChar w:fldCharType="begin"/>
      </w:r>
      <w:r w:rsidRPr="00477CAE">
        <w:rPr>
          <w:rFonts w:ascii="Times New Roman" w:hAnsi="Times New Roman" w:cs="Times New Roman"/>
        </w:rPr>
        <w:instrText xml:space="preserve"> ADDIN EN.CITE &lt;EndNote&gt;&lt;Cite&gt;&lt;Author&gt;Ilschner&lt;/Author&gt;&lt;Year&gt;2022&lt;/Year&gt;&lt;RecNum&gt;3&lt;/RecNum&gt;&lt;Suffix&gt;`, p.6&lt;/Suffix&gt;&lt;DisplayText&gt;(Ilschner et al., 2022, p.6)&lt;/DisplayText&gt;&lt;record&gt;&lt;rec-number&gt;3&lt;/rec-number&gt;&lt;foreign-keys&gt;&lt;key app="EN" db-id="5ttxx52au90vs5edfx2ptxa9a20v20sxrrxv" timestamp="1716211366"&gt;3&lt;/key&gt;&lt;/foreign-keys&gt;&lt;ref-type name="Journal Article"&gt;17&lt;/ref-type&gt;&lt;contributors&gt;&lt;authors&gt;&lt;author&gt;Ilschner, S.&lt;/author&gt;&lt;author&gt;Neeman, T.&lt;/author&gt;&lt;author&gt;Parker, M.&lt;/author&gt;&lt;author&gt;Phillips, C.&lt;/author&gt;&lt;/authors&gt;&lt;/contributors&gt;&lt;auth-address&gt;Australian National University Medical School, College of Health and Medicine, Australian National University, Canberra, ACT, Australia.&amp;#xD;College of Science, Biology Data Science Institute, Canberra, ACT, Australia.&amp;#xD;Canberra Endometriosis Centre, The Canberra Hospital, Canberra, ACT, Australia.&lt;/auth-address&gt;&lt;titles&gt;&lt;title&gt;Communicating Endometriosis Pain in France and Australia: An Interview Study&lt;/title&gt;&lt;secondary-title&gt;Front Glob Womens Health&lt;/secondary-title&gt;&lt;/titles&gt;&lt;periodical&gt;&lt;full-title&gt;Front Glob Womens Health&lt;/full-title&gt;&lt;/periodical&gt;&lt;pages&gt;765762&lt;/pages&gt;&lt;volume&gt;3&lt;/volume&gt;&lt;edition&gt;20220323&lt;/edition&gt;&lt;keywords&gt;&lt;keyword&gt;clinical practice&lt;/keyword&gt;&lt;keyword&gt;communicating&lt;/keyword&gt;&lt;keyword&gt;diagnosis&lt;/keyword&gt;&lt;keyword&gt;endometriosis&lt;/keyword&gt;&lt;keyword&gt;pain&lt;/keyword&gt;&lt;/keywords&gt;&lt;dates&gt;&lt;year&gt;2022&lt;/year&gt;&lt;/dates&gt;&lt;isbn&gt;2673-5059&lt;/isbn&gt;&lt;accession-num&gt;35400132&lt;/accession-num&gt;&lt;urls&gt;&lt;/urls&gt;&lt;custom1&gt;The authors declare that the research was conducted in the absence of any commercial or financial relationships that could be construed as a potential conflict of interest.&lt;/custom1&gt;&lt;custom2&gt;PMC8984272&lt;/custom2&gt;&lt;electronic-resource-num&gt;10.3389/fgwh.2022.765762&lt;/electronic-resource-num&gt;&lt;remote-database-provider&gt;NLM&lt;/remote-database-provider&gt;&lt;language&gt;eng&lt;/language&gt;&lt;/record&gt;&lt;/Cite&gt;&lt;/EndNote&gt;</w:instrText>
      </w:r>
      <w:r w:rsidRPr="00477CAE">
        <w:rPr>
          <w:rFonts w:ascii="Times New Roman" w:hAnsi="Times New Roman" w:cs="Times New Roman"/>
        </w:rPr>
        <w:fldChar w:fldCharType="separate"/>
      </w:r>
      <w:r w:rsidR="002163FA" w:rsidRPr="00477CAE">
        <w:rPr>
          <w:rFonts w:ascii="Times New Roman" w:hAnsi="Times New Roman" w:cs="Times New Roman"/>
          <w:noProof/>
        </w:rPr>
        <w:t>(Ilschner et al., 2022, p.6)</w:t>
      </w:r>
      <w:r w:rsidRPr="00477CAE">
        <w:rPr>
          <w:rFonts w:ascii="Times New Roman" w:hAnsi="Times New Roman" w:cs="Times New Roman"/>
        </w:rPr>
        <w:fldChar w:fldCharType="end"/>
      </w:r>
      <w:r w:rsidR="004127AF" w:rsidRPr="00477CAE">
        <w:rPr>
          <w:rFonts w:ascii="Times New Roman" w:hAnsi="Times New Roman" w:cs="Times New Roman"/>
        </w:rPr>
        <w:t xml:space="preserve">. </w:t>
      </w:r>
    </w:p>
    <w:p w14:paraId="554B501C" w14:textId="77777777" w:rsidR="004127AF" w:rsidRPr="00477CAE" w:rsidRDefault="004127AF" w:rsidP="00842C7D">
      <w:pPr>
        <w:spacing w:line="480" w:lineRule="auto"/>
        <w:rPr>
          <w:rFonts w:ascii="Times New Roman" w:hAnsi="Times New Roman" w:cs="Times New Roman"/>
        </w:rPr>
      </w:pPr>
    </w:p>
    <w:p w14:paraId="3C51F894" w14:textId="321B6136" w:rsidR="004127AF" w:rsidRPr="00477CAE" w:rsidRDefault="006819EF" w:rsidP="00842C7D">
      <w:pPr>
        <w:spacing w:line="480" w:lineRule="auto"/>
        <w:rPr>
          <w:rFonts w:ascii="Times New Roman" w:hAnsi="Times New Roman" w:cs="Times New Roman"/>
        </w:rPr>
      </w:pPr>
      <w:r w:rsidRPr="00477CAE">
        <w:rPr>
          <w:rFonts w:ascii="Times New Roman" w:hAnsi="Times New Roman" w:cs="Times New Roman"/>
        </w:rPr>
        <w:lastRenderedPageBreak/>
        <w:t>A couple of</w:t>
      </w:r>
      <w:r w:rsidR="6B5C5DCB" w:rsidRPr="00477CAE">
        <w:rPr>
          <w:rFonts w:ascii="Times New Roman" w:hAnsi="Times New Roman" w:cs="Times New Roman"/>
        </w:rPr>
        <w:t xml:space="preserve"> studies suggested that</w:t>
      </w:r>
      <w:r w:rsidR="004127AF" w:rsidRPr="00477CAE">
        <w:rPr>
          <w:rFonts w:ascii="Times New Roman" w:hAnsi="Times New Roman" w:cs="Times New Roman"/>
        </w:rPr>
        <w:t xml:space="preserve"> improving endometriosis care requires a multi-pronged approach, addressing public awareness, medical education, and systemic barriers</w:t>
      </w:r>
      <w:r w:rsidR="00F0175A" w:rsidRPr="00477CAE">
        <w:rPr>
          <w:rFonts w:ascii="Times New Roman" w:hAnsi="Times New Roman" w:cs="Times New Roman"/>
        </w:rPr>
        <w:t xml:space="preserve"> </w:t>
      </w:r>
      <w:r w:rsidR="00F0175A" w:rsidRPr="00477CAE">
        <w:rPr>
          <w:rFonts w:ascii="Times New Roman" w:hAnsi="Times New Roman" w:cs="Times New Roman"/>
        </w:rPr>
        <w:fldChar w:fldCharType="begin">
          <w:fldData xml:space="preserve">PEVuZE5vdGU+PENpdGU+PEF1dGhvcj5CYWxsYXJkPC9BdXRob3I+PFllYXI+MjAwNjwvWWVhcj48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</w:fldData>
        </w:fldChar>
      </w:r>
      <w:r w:rsidR="00F10F90" w:rsidRPr="00477CAE">
        <w:rPr>
          <w:rFonts w:ascii="Times New Roman" w:hAnsi="Times New Roman" w:cs="Times New Roman"/>
        </w:rPr>
        <w:instrText xml:space="preserve"> ADDIN EN.CITE </w:instrText>
      </w:r>
      <w:r w:rsidR="00F10F90" w:rsidRPr="00477CAE">
        <w:rPr>
          <w:rFonts w:ascii="Times New Roman" w:hAnsi="Times New Roman" w:cs="Times New Roman"/>
        </w:rPr>
        <w:fldChar w:fldCharType="begin">
          <w:fldData xml:space="preserve">PEVuZE5vdGU+PENpdGU+PEF1dGhvcj5CYWxsYXJkPC9BdXRob3I+PFllYXI+MjAwNjwvWWVhcj48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</w:fldData>
        </w:fldChar>
      </w:r>
      <w:r w:rsidR="00F10F90" w:rsidRPr="00477CAE">
        <w:rPr>
          <w:rFonts w:ascii="Times New Roman" w:hAnsi="Times New Roman" w:cs="Times New Roman"/>
        </w:rPr>
        <w:instrText xml:space="preserve"> ADDIN EN.CITE.DATA </w:instrText>
      </w:r>
      <w:r w:rsidR="00F10F90" w:rsidRPr="00477CAE">
        <w:rPr>
          <w:rFonts w:ascii="Times New Roman" w:hAnsi="Times New Roman" w:cs="Times New Roman"/>
        </w:rPr>
      </w:r>
      <w:r w:rsidR="00F10F90" w:rsidRPr="00477CAE">
        <w:rPr>
          <w:rFonts w:ascii="Times New Roman" w:hAnsi="Times New Roman" w:cs="Times New Roman"/>
        </w:rPr>
        <w:fldChar w:fldCharType="end"/>
      </w:r>
      <w:r w:rsidR="00F0175A" w:rsidRPr="00477CAE">
        <w:rPr>
          <w:rFonts w:ascii="Times New Roman" w:hAnsi="Times New Roman" w:cs="Times New Roman"/>
        </w:rPr>
      </w:r>
      <w:r w:rsidR="00F0175A" w:rsidRPr="00477CAE">
        <w:rPr>
          <w:rFonts w:ascii="Times New Roman" w:hAnsi="Times New Roman" w:cs="Times New Roman"/>
        </w:rPr>
        <w:fldChar w:fldCharType="separate"/>
      </w:r>
      <w:r w:rsidR="00F10F90" w:rsidRPr="00477CAE">
        <w:rPr>
          <w:rFonts w:ascii="Times New Roman" w:hAnsi="Times New Roman" w:cs="Times New Roman"/>
          <w:noProof/>
        </w:rPr>
        <w:t>(Ballard et al., 2006; Elaine Denny, 2004)</w:t>
      </w:r>
      <w:r w:rsidR="00F0175A" w:rsidRPr="00477CAE">
        <w:rPr>
          <w:rFonts w:ascii="Times New Roman" w:hAnsi="Times New Roman" w:cs="Times New Roman"/>
        </w:rPr>
        <w:fldChar w:fldCharType="end"/>
      </w:r>
      <w:r w:rsidR="004127AF" w:rsidRPr="00477CAE">
        <w:rPr>
          <w:rFonts w:ascii="Times New Roman" w:hAnsi="Times New Roman" w:cs="Times New Roman"/>
        </w:rPr>
        <w:t xml:space="preserve">. </w:t>
      </w:r>
      <w:r w:rsidR="1F355ACD" w:rsidRPr="00477CAE">
        <w:rPr>
          <w:rFonts w:ascii="Times New Roman" w:hAnsi="Times New Roman" w:cs="Times New Roman"/>
        </w:rPr>
        <w:t>Study authors suggested that b</w:t>
      </w:r>
      <w:r w:rsidR="004127AF" w:rsidRPr="00477CAE">
        <w:rPr>
          <w:rFonts w:ascii="Times New Roman" w:hAnsi="Times New Roman" w:cs="Times New Roman"/>
        </w:rPr>
        <w:t>y fostering</w:t>
      </w:r>
      <w:r w:rsidR="00271C66" w:rsidRPr="00477CAE">
        <w:rPr>
          <w:rFonts w:ascii="Times New Roman" w:hAnsi="Times New Roman" w:cs="Times New Roman"/>
        </w:rPr>
        <w:t xml:space="preserve"> a culture of empathy and informed decision-making, healthcare systems can work toward reducing diagnostic delays and improving the overall experience of women with endometriosis. </w:t>
      </w:r>
    </w:p>
    <w:p w14:paraId="17AAD821" w14:textId="77777777" w:rsidR="00957EE9" w:rsidRPr="00477CAE" w:rsidRDefault="00957EE9" w:rsidP="00842C7D">
      <w:pPr>
        <w:spacing w:line="480" w:lineRule="auto"/>
        <w:rPr>
          <w:rFonts w:ascii="Times New Roman" w:hAnsi="Times New Roman" w:cs="Times New Roman"/>
          <w:u w:val="single"/>
        </w:rPr>
      </w:pPr>
    </w:p>
    <w:p w14:paraId="714D259C" w14:textId="662E0DA4" w:rsidR="00957EE9" w:rsidRPr="00477CAE" w:rsidRDefault="00957EE9" w:rsidP="00842C7D">
      <w:pPr>
        <w:spacing w:line="480" w:lineRule="auto"/>
        <w:rPr>
          <w:rFonts w:ascii="Times New Roman" w:hAnsi="Times New Roman" w:cs="Times New Roman"/>
          <w:b/>
          <w:bCs/>
          <w:u w:val="single"/>
        </w:rPr>
      </w:pPr>
      <w:r w:rsidRPr="00477CAE">
        <w:rPr>
          <w:rFonts w:ascii="Times New Roman" w:hAnsi="Times New Roman" w:cs="Times New Roman"/>
          <w:b/>
          <w:bCs/>
          <w:u w:val="single"/>
        </w:rPr>
        <w:t>4. Discussion</w:t>
      </w:r>
    </w:p>
    <w:p w14:paraId="7465145D" w14:textId="77777777" w:rsidR="00957EE9" w:rsidRPr="00477CAE" w:rsidRDefault="00957EE9" w:rsidP="00842C7D">
      <w:pPr>
        <w:spacing w:line="480" w:lineRule="auto"/>
        <w:rPr>
          <w:rFonts w:ascii="Times New Roman" w:hAnsi="Times New Roman" w:cs="Times New Roman"/>
          <w:u w:val="single"/>
        </w:rPr>
      </w:pPr>
    </w:p>
    <w:p w14:paraId="728E3B8E" w14:textId="7AD4B555" w:rsidR="00D53836" w:rsidRPr="00477CAE" w:rsidRDefault="3E1F7491" w:rsidP="00842C7D">
      <w:pPr>
        <w:spacing w:line="480" w:lineRule="auto"/>
        <w:rPr>
          <w:rFonts w:ascii="Times New Roman" w:hAnsi="Times New Roman" w:cs="Times New Roman"/>
        </w:rPr>
      </w:pPr>
      <w:r w:rsidRPr="00477CAE">
        <w:rPr>
          <w:rFonts w:ascii="Times New Roman" w:hAnsi="Times New Roman" w:cs="Times New Roman"/>
        </w:rPr>
        <w:t xml:space="preserve">This systematic review highlights the persistent challenges faced by individuals with endometriosis when seeking care within primary healthcare settings. </w:t>
      </w:r>
      <w:r w:rsidR="31D5DC34" w:rsidRPr="00477CAE">
        <w:rPr>
          <w:rFonts w:ascii="Times New Roman" w:hAnsi="Times New Roman" w:cs="Times New Roman"/>
        </w:rPr>
        <w:t>F</w:t>
      </w:r>
      <w:r w:rsidRPr="00477CAE">
        <w:rPr>
          <w:rFonts w:ascii="Times New Roman" w:hAnsi="Times New Roman" w:cs="Times New Roman"/>
        </w:rPr>
        <w:t xml:space="preserve">indings </w:t>
      </w:r>
      <w:r w:rsidR="30794D3C" w:rsidRPr="00477CAE">
        <w:rPr>
          <w:rFonts w:ascii="Times New Roman" w:hAnsi="Times New Roman" w:cs="Times New Roman"/>
        </w:rPr>
        <w:t>highlight</w:t>
      </w:r>
      <w:r w:rsidR="00E6207F" w:rsidRPr="00477CAE">
        <w:rPr>
          <w:rFonts w:ascii="Times New Roman" w:hAnsi="Times New Roman" w:cs="Times New Roman"/>
        </w:rPr>
        <w:t xml:space="preserve"> </w:t>
      </w:r>
      <w:r w:rsidRPr="00477CAE">
        <w:rPr>
          <w:rFonts w:ascii="Times New Roman" w:hAnsi="Times New Roman" w:cs="Times New Roman"/>
        </w:rPr>
        <w:t>medical dismissal, misdiagnosis, and fragmented care</w:t>
      </w:r>
      <w:r w:rsidR="150F3E82" w:rsidRPr="00477CAE">
        <w:rPr>
          <w:rFonts w:ascii="Times New Roman" w:hAnsi="Times New Roman" w:cs="Times New Roman"/>
        </w:rPr>
        <w:t xml:space="preserve"> as significant negative experiences for women across their endometriosis journey</w:t>
      </w:r>
      <w:r w:rsidR="00B14BE7" w:rsidRPr="00477CAE">
        <w:rPr>
          <w:rFonts w:ascii="Times New Roman" w:hAnsi="Times New Roman" w:cs="Times New Roman"/>
        </w:rPr>
        <w:t>. This journey stretched</w:t>
      </w:r>
      <w:r w:rsidR="150F3E82" w:rsidRPr="00477CAE">
        <w:rPr>
          <w:rFonts w:ascii="Times New Roman" w:hAnsi="Times New Roman" w:cs="Times New Roman"/>
        </w:rPr>
        <w:t xml:space="preserve"> from seeking a diagnosis</w:t>
      </w:r>
      <w:r w:rsidR="00E6207F" w:rsidRPr="00477CAE">
        <w:rPr>
          <w:rFonts w:ascii="Times New Roman" w:hAnsi="Times New Roman" w:cs="Times New Roman"/>
        </w:rPr>
        <w:t xml:space="preserve">, </w:t>
      </w:r>
      <w:r w:rsidR="00B14BE7" w:rsidRPr="00477CAE">
        <w:rPr>
          <w:rFonts w:ascii="Times New Roman" w:hAnsi="Times New Roman" w:cs="Times New Roman"/>
        </w:rPr>
        <w:t>(</w:t>
      </w:r>
      <w:r w:rsidR="00E6207F" w:rsidRPr="00477CAE">
        <w:rPr>
          <w:rFonts w:ascii="Times New Roman" w:hAnsi="Times New Roman" w:cs="Times New Roman"/>
        </w:rPr>
        <w:t>which is often delayed</w:t>
      </w:r>
      <w:r w:rsidR="00B14BE7" w:rsidRPr="00477CAE">
        <w:rPr>
          <w:rFonts w:ascii="Times New Roman" w:hAnsi="Times New Roman" w:cs="Times New Roman"/>
        </w:rPr>
        <w:t xml:space="preserve">) </w:t>
      </w:r>
      <w:r w:rsidR="150F3E82" w:rsidRPr="00477CAE">
        <w:rPr>
          <w:rFonts w:ascii="Times New Roman" w:hAnsi="Times New Roman" w:cs="Times New Roman"/>
        </w:rPr>
        <w:t xml:space="preserve">to ongoing </w:t>
      </w:r>
      <w:r w:rsidR="00B14BE7" w:rsidRPr="00477CAE">
        <w:rPr>
          <w:rFonts w:ascii="Times New Roman" w:hAnsi="Times New Roman" w:cs="Times New Roman"/>
        </w:rPr>
        <w:t xml:space="preserve">management </w:t>
      </w:r>
      <w:r w:rsidR="005E1A43" w:rsidRPr="00477CAE">
        <w:rPr>
          <w:rFonts w:ascii="Times New Roman" w:hAnsi="Times New Roman" w:cs="Times New Roman"/>
        </w:rPr>
        <w:t>typically involv</w:t>
      </w:r>
      <w:r w:rsidR="00B14BE7" w:rsidRPr="00477CAE">
        <w:rPr>
          <w:rFonts w:ascii="Times New Roman" w:hAnsi="Times New Roman" w:cs="Times New Roman"/>
        </w:rPr>
        <w:t xml:space="preserve">ing </w:t>
      </w:r>
      <w:r w:rsidR="005E1A43" w:rsidRPr="00477CAE">
        <w:rPr>
          <w:rFonts w:ascii="Times New Roman" w:hAnsi="Times New Roman" w:cs="Times New Roman"/>
        </w:rPr>
        <w:t>suppressing the menstrual cycle and treating pain</w:t>
      </w:r>
      <w:r w:rsidR="0044709A" w:rsidRPr="00477CAE">
        <w:rPr>
          <w:rFonts w:ascii="Times New Roman" w:hAnsi="Times New Roman" w:cs="Times New Roman"/>
        </w:rPr>
        <w:t xml:space="preserve">, as well as </w:t>
      </w:r>
      <w:r w:rsidR="00F72A92" w:rsidRPr="00477CAE">
        <w:rPr>
          <w:rFonts w:ascii="Times New Roman" w:hAnsi="Times New Roman" w:cs="Times New Roman"/>
        </w:rPr>
        <w:t xml:space="preserve">any </w:t>
      </w:r>
      <w:r w:rsidR="0044709A" w:rsidRPr="00477CAE">
        <w:rPr>
          <w:rFonts w:ascii="Times New Roman" w:hAnsi="Times New Roman" w:cs="Times New Roman"/>
        </w:rPr>
        <w:t>other symptoms</w:t>
      </w:r>
      <w:r w:rsidR="30980B29" w:rsidRPr="00477CAE">
        <w:rPr>
          <w:rFonts w:ascii="Times New Roman" w:hAnsi="Times New Roman" w:cs="Times New Roman"/>
        </w:rPr>
        <w:t>.</w:t>
      </w:r>
      <w:r w:rsidRPr="00477CAE">
        <w:rPr>
          <w:rFonts w:ascii="Times New Roman" w:hAnsi="Times New Roman" w:cs="Times New Roman"/>
        </w:rPr>
        <w:t xml:space="preserve">  </w:t>
      </w:r>
    </w:p>
    <w:p w14:paraId="33803F06" w14:textId="77777777" w:rsidR="003A4FD9" w:rsidRPr="00477CAE" w:rsidRDefault="003A4FD9" w:rsidP="00842C7D">
      <w:pPr>
        <w:spacing w:line="480" w:lineRule="auto"/>
        <w:rPr>
          <w:rFonts w:ascii="Times New Roman" w:hAnsi="Times New Roman" w:cs="Times New Roman"/>
          <w:u w:val="single"/>
        </w:rPr>
      </w:pPr>
    </w:p>
    <w:p w14:paraId="189E610C" w14:textId="49EAFBC8" w:rsidR="003A4FD9" w:rsidRPr="00477CAE" w:rsidRDefault="731D4352" w:rsidP="00842C7D">
      <w:pPr>
        <w:spacing w:line="480" w:lineRule="auto"/>
        <w:rPr>
          <w:rFonts w:ascii="Times New Roman" w:hAnsi="Times New Roman" w:cs="Times New Roman"/>
        </w:rPr>
      </w:pPr>
      <w:r w:rsidRPr="00477CAE">
        <w:rPr>
          <w:rFonts w:ascii="Times New Roman" w:hAnsi="Times New Roman" w:cs="Times New Roman"/>
        </w:rPr>
        <w:t xml:space="preserve">A key </w:t>
      </w:r>
      <w:r w:rsidR="47C6C4F4" w:rsidRPr="00477CAE">
        <w:rPr>
          <w:rFonts w:ascii="Times New Roman" w:hAnsi="Times New Roman" w:cs="Times New Roman"/>
        </w:rPr>
        <w:t>theme across</w:t>
      </w:r>
      <w:r w:rsidRPr="00477CAE">
        <w:rPr>
          <w:rFonts w:ascii="Times New Roman" w:hAnsi="Times New Roman" w:cs="Times New Roman"/>
        </w:rPr>
        <w:t xml:space="preserve"> all studies was the normalisation of menstrual pain, both by patients and </w:t>
      </w:r>
      <w:r w:rsidR="037FF770" w:rsidRPr="00477CAE">
        <w:rPr>
          <w:rFonts w:ascii="Times New Roman" w:hAnsi="Times New Roman" w:cs="Times New Roman"/>
        </w:rPr>
        <w:t xml:space="preserve">primary </w:t>
      </w:r>
      <w:r w:rsidRPr="00477CAE">
        <w:rPr>
          <w:rFonts w:ascii="Times New Roman" w:hAnsi="Times New Roman" w:cs="Times New Roman"/>
        </w:rPr>
        <w:t>healthcare pro</w:t>
      </w:r>
      <w:r w:rsidR="1B0C44C0" w:rsidRPr="00477CAE">
        <w:rPr>
          <w:rFonts w:ascii="Times New Roman" w:hAnsi="Times New Roman" w:cs="Times New Roman"/>
        </w:rPr>
        <w:t>fessionals</w:t>
      </w:r>
      <w:r w:rsidRPr="00477CAE">
        <w:rPr>
          <w:rFonts w:ascii="Times New Roman" w:hAnsi="Times New Roman" w:cs="Times New Roman"/>
        </w:rPr>
        <w:t xml:space="preserve">. Many women were socialised to believe that severe </w:t>
      </w:r>
      <w:r w:rsidR="00B86E43" w:rsidRPr="00477CAE">
        <w:rPr>
          <w:rFonts w:ascii="Times New Roman" w:hAnsi="Times New Roman" w:cs="Times New Roman"/>
        </w:rPr>
        <w:t>pain</w:t>
      </w:r>
      <w:r w:rsidRPr="00477CAE">
        <w:rPr>
          <w:rFonts w:ascii="Times New Roman" w:hAnsi="Times New Roman" w:cs="Times New Roman"/>
        </w:rPr>
        <w:t xml:space="preserve"> was a normal part of menstruation, leading to delayed healthcare-seeking behaviour </w:t>
      </w:r>
      <w:r w:rsidR="003A4FD9" w:rsidRPr="00477CAE">
        <w:rPr>
          <w:rFonts w:ascii="Times New Roman" w:hAnsi="Times New Roman" w:cs="Times New Roman"/>
        </w:rPr>
        <w:fldChar w:fldCharType="begin"/>
      </w:r>
      <w:r w:rsidR="003A4FD9" w:rsidRPr="00477CAE">
        <w:rPr>
          <w:rFonts w:ascii="Times New Roman" w:hAnsi="Times New Roman" w:cs="Times New Roman"/>
        </w:rPr>
        <w:instrText xml:space="preserve"> ADDIN EN.CITE &lt;EndNote&gt;&lt;Cite&gt;&lt;Author&gt;Seear&lt;/Author&gt;&lt;Year&gt;2009&lt;/Year&gt;&lt;RecNum&gt;99&lt;/RecNum&gt;&lt;DisplayText&gt;(Seear, 2009)&lt;/DisplayText&gt;&lt;record&gt;&lt;rec-number&gt;99&lt;/rec-number&gt;&lt;foreign-keys&gt;&lt;key app="EN" db-id="5ttxx52au90vs5edfx2ptxa9a20v20sxrrxv" timestamp="1721642969"&gt;99&lt;/key&gt;&lt;/foreign-keys&gt;&lt;ref-type name="Journal Article"&gt;17&lt;/ref-type&gt;&lt;contributors&gt;&lt;authors&gt;&lt;author&gt;Seear, Kate&lt;/author&gt;&lt;/authors&gt;&lt;/contributors&gt;&lt;titles&gt;&lt;title&gt;The etiquette of endometriosis: Stigmatisation, menstrual concealment and the diagnostic delay&lt;/title&gt;&lt;secondary-title&gt;Social Science &amp;amp; Medicine&lt;/secondary-title&gt;&lt;/titles&gt;&lt;periodical&gt;&lt;full-title&gt;Social Science &amp;amp; Medicine&lt;/full-title&gt;&lt;/periodical&gt;&lt;pages&gt;1220-1227&lt;/pages&gt;&lt;volume&gt;69&lt;/volume&gt;&lt;number&gt;8&lt;/number&gt;&lt;keywords&gt;&lt;keyword&gt;Australia&lt;/keyword&gt;&lt;keyword&gt;Endometriosis&lt;/keyword&gt;&lt;keyword&gt;Diagnostic delay&lt;/keyword&gt;&lt;keyword&gt;Stigma&lt;/keyword&gt;&lt;keyword&gt;Menstrual etiquette&lt;/keyword&gt;&lt;keyword&gt;Concealment&lt;/keyword&gt;&lt;keyword&gt;Menstrual pain&lt;/keyword&gt;&lt;keyword&gt;Chronic illness&lt;/keyword&gt;&lt;keyword&gt;Women&lt;/keyword&gt;&lt;/keywords&gt;&lt;dates&gt;&lt;year&gt;2009&lt;/year&gt;&lt;pub-dates&gt;&lt;date&gt;2009/10/01/&lt;/date&gt;&lt;/pub-dates&gt;&lt;/dates&gt;&lt;isbn&gt;0277-9536&lt;/isbn&gt;&lt;urls&gt;&lt;related-urls&gt;&lt;url&gt;https://www.sciencedirect.com/science/article/pii/S0277953609004808&lt;/url&gt;&lt;/related-urls&gt;&lt;/urls&gt;&lt;electronic-resource-num&gt;https://doi.org/10.1016/j.socscimed.2009.07.023&lt;/electronic-resource-num&gt;&lt;/record&gt;&lt;/Cite&gt;&lt;/EndNote&gt;</w:instrText>
      </w:r>
      <w:r w:rsidR="003A4FD9" w:rsidRPr="00477CAE">
        <w:rPr>
          <w:rFonts w:ascii="Times New Roman" w:hAnsi="Times New Roman" w:cs="Times New Roman"/>
        </w:rPr>
        <w:fldChar w:fldCharType="separate"/>
      </w:r>
      <w:r w:rsidR="0B303A6F" w:rsidRPr="00477CAE">
        <w:rPr>
          <w:rFonts w:ascii="Times New Roman" w:hAnsi="Times New Roman" w:cs="Times New Roman"/>
          <w:noProof/>
        </w:rPr>
        <w:t>(Seear, 2009)</w:t>
      </w:r>
      <w:r w:rsidR="003A4FD9" w:rsidRPr="00477CAE">
        <w:rPr>
          <w:rFonts w:ascii="Times New Roman" w:hAnsi="Times New Roman" w:cs="Times New Roman"/>
        </w:rPr>
        <w:fldChar w:fldCharType="end"/>
      </w:r>
      <w:r w:rsidRPr="00477CAE">
        <w:rPr>
          <w:rFonts w:ascii="Times New Roman" w:hAnsi="Times New Roman" w:cs="Times New Roman"/>
        </w:rPr>
        <w:t>. Seea</w:t>
      </w:r>
      <w:r w:rsidR="00B36894" w:rsidRPr="00477CAE">
        <w:rPr>
          <w:rFonts w:ascii="Times New Roman" w:hAnsi="Times New Roman" w:cs="Times New Roman"/>
        </w:rPr>
        <w:t xml:space="preserve">r </w:t>
      </w:r>
      <w:r w:rsidR="6B6FF37C" w:rsidRPr="00477CAE">
        <w:rPr>
          <w:rFonts w:ascii="Times New Roman" w:hAnsi="Times New Roman" w:cs="Times New Roman"/>
        </w:rPr>
        <w:t>further suggested</w:t>
      </w:r>
      <w:r w:rsidRPr="00477CAE">
        <w:rPr>
          <w:rFonts w:ascii="Times New Roman" w:hAnsi="Times New Roman" w:cs="Times New Roman"/>
        </w:rPr>
        <w:t xml:space="preserve"> that the societal discourse around menstruation contributes to self-silencing and reluctance to report symptoms. Additionally, </w:t>
      </w:r>
      <w:r w:rsidR="7968FC20" w:rsidRPr="00477CAE">
        <w:rPr>
          <w:rFonts w:ascii="Times New Roman" w:hAnsi="Times New Roman" w:cs="Times New Roman"/>
        </w:rPr>
        <w:t>primary healthcare professionals</w:t>
      </w:r>
      <w:r w:rsidRPr="00477CAE">
        <w:rPr>
          <w:rFonts w:ascii="Times New Roman" w:hAnsi="Times New Roman" w:cs="Times New Roman"/>
        </w:rPr>
        <w:t xml:space="preserve"> often reinforced these beliefs by dismissing concerns or providing reassurances rather than investigations, which echoes previous findings that gender biases in medicine</w:t>
      </w:r>
      <w:r w:rsidR="4BCCD02C" w:rsidRPr="00477CAE">
        <w:rPr>
          <w:rFonts w:ascii="Times New Roman" w:hAnsi="Times New Roman" w:cs="Times New Roman"/>
        </w:rPr>
        <w:t>, such as the normalisation of gynaecological pain,</w:t>
      </w:r>
      <w:r w:rsidRPr="00477CAE">
        <w:rPr>
          <w:rFonts w:ascii="Times New Roman" w:hAnsi="Times New Roman" w:cs="Times New Roman"/>
        </w:rPr>
        <w:t xml:space="preserve"> contribute to the trivialisation </w:t>
      </w:r>
      <w:r w:rsidR="003A4FD9" w:rsidRPr="00477CAE">
        <w:rPr>
          <w:rFonts w:ascii="Times New Roman" w:hAnsi="Times New Roman" w:cs="Times New Roman"/>
        </w:rPr>
        <w:t xml:space="preserve">of women’s pain </w:t>
      </w:r>
      <w:r w:rsidR="003A4FD9" w:rsidRPr="00477CAE">
        <w:rPr>
          <w:rFonts w:ascii="Times New Roman" w:hAnsi="Times New Roman" w:cs="Times New Roman"/>
        </w:rPr>
        <w:fldChar w:fldCharType="begin"/>
      </w:r>
      <w:r w:rsidR="003A4FD9" w:rsidRPr="00477CAE">
        <w:rPr>
          <w:rFonts w:ascii="Times New Roman" w:hAnsi="Times New Roman" w:cs="Times New Roman"/>
        </w:rPr>
        <w:instrText xml:space="preserve"> ADDIN EN.CITE &lt;EndNote&gt;&lt;Cite&gt;&lt;Author&gt;Samulowitz&lt;/Author&gt;&lt;Year&gt;2018&lt;/Year&gt;&lt;RecNum&gt;196&lt;/RecNum&gt;&lt;DisplayText&gt;(Samulowitz et al., 2018)&lt;/DisplayText&gt;&lt;record&gt;&lt;rec-number&gt;196&lt;/rec-number&gt;&lt;foreign-keys&gt;&lt;key app="EN" db-id="5ttxx52au90vs5edfx2ptxa9a20v20sxrrxv" timestamp="1742232631"&gt;196&lt;/key&gt;&lt;/foreign-keys&gt;&lt;ref-type name="Journal Article"&gt;17&lt;/ref-type&gt;&lt;contributors&gt;&lt;authors&gt;&lt;author&gt;Samulowitz, A.&lt;/author&gt;&lt;author&gt;Gremyr, I.&lt;/author&gt;&lt;author&gt;Eriksson, E.&lt;/author&gt;&lt;author&gt;Hensing, G.&lt;/author&gt;&lt;/authors&gt;&lt;/contributors&gt;&lt;auth-address&gt;Epidemiology and Social Medicine, Institute of Medicine, Sahlgrenska Academy, University of Gothenburg, Göteborg SE-405 30, Sweden.&amp;#xD;Centre for Healthcare Improvment, Division of Service Management and Logistics, Department of Technology Management and Economics, Chalmers University of Technology, Göteborg SE-412 96, Sweden.&lt;/auth-address&gt;&lt;titles&gt;&lt;title&gt;&amp;quot;Brave Men&amp;quot; and &amp;quot;Emotional Women&amp;quot;: A Theory-Guided Literature Review on Gender Bias in Health Care and Gendered Norms towards Patients with Chronic Pain&lt;/title&gt;&lt;secondary-title&gt;Pain Res Manag&lt;/secondary-title&gt;&lt;/titles&gt;&lt;periodical&gt;&lt;full-title&gt;Pain Res Manag&lt;/full-title&gt;&lt;/periodical&gt;&lt;pages&gt;6358624&lt;/pages&gt;&lt;volume&gt;2018&lt;/volume&gt;&lt;edition&gt;20180225&lt;/edition&gt;&lt;keywords&gt;&lt;keyword&gt;Chronic Pain/*psychology&lt;/keyword&gt;&lt;keyword&gt;Databases, Bibliographic&lt;/keyword&gt;&lt;keyword&gt;Emotions/*physiology&lt;/keyword&gt;&lt;keyword&gt;*Gender Identity&lt;/keyword&gt;&lt;keyword&gt;Humans&lt;/keyword&gt;&lt;keyword&gt;*Sexism&lt;/keyword&gt;&lt;/keywords&gt;&lt;dates&gt;&lt;year&gt;2018&lt;/year&gt;&lt;/dates&gt;&lt;isbn&gt;1203-6765 (Print)&amp;#xD;1203-6765&lt;/isbn&gt;&lt;accession-num&gt;29682130&lt;/accession-num&gt;&lt;urls&gt;&lt;/urls&gt;&lt;custom2&gt;PMC5845507&lt;/custom2&gt;&lt;electronic-resource-num&gt;10.1155/2018/6358624&lt;/electronic-resource-num&gt;&lt;remote-database-provider&gt;NLM&lt;/remote-database-provider&gt;&lt;language&gt;eng&lt;/language&gt;&lt;/record&gt;&lt;/Cite&gt;&lt;/EndNote&gt;</w:instrText>
      </w:r>
      <w:r w:rsidR="003A4FD9" w:rsidRPr="00477CAE">
        <w:rPr>
          <w:rFonts w:ascii="Times New Roman" w:hAnsi="Times New Roman" w:cs="Times New Roman"/>
        </w:rPr>
        <w:fldChar w:fldCharType="separate"/>
      </w:r>
      <w:r w:rsidR="0B303A6F" w:rsidRPr="00477CAE">
        <w:rPr>
          <w:rFonts w:ascii="Times New Roman" w:hAnsi="Times New Roman" w:cs="Times New Roman"/>
          <w:noProof/>
        </w:rPr>
        <w:t>(Samulowitz et al., 2018)</w:t>
      </w:r>
      <w:r w:rsidR="003A4FD9" w:rsidRPr="00477CAE">
        <w:rPr>
          <w:rFonts w:ascii="Times New Roman" w:hAnsi="Times New Roman" w:cs="Times New Roman"/>
        </w:rPr>
        <w:fldChar w:fldCharType="end"/>
      </w:r>
      <w:r w:rsidRPr="00477CAE">
        <w:rPr>
          <w:rFonts w:ascii="Times New Roman" w:hAnsi="Times New Roman" w:cs="Times New Roman"/>
        </w:rPr>
        <w:t>.</w:t>
      </w:r>
    </w:p>
    <w:p w14:paraId="0B96460A" w14:textId="77777777" w:rsidR="003A4FD9" w:rsidRPr="00477CAE" w:rsidRDefault="003A4FD9" w:rsidP="00842C7D">
      <w:pPr>
        <w:spacing w:line="480" w:lineRule="auto"/>
        <w:rPr>
          <w:rFonts w:ascii="Times New Roman" w:hAnsi="Times New Roman" w:cs="Times New Roman"/>
        </w:rPr>
      </w:pPr>
    </w:p>
    <w:p w14:paraId="43E43BAE" w14:textId="1D498697" w:rsidR="006E596B" w:rsidRPr="00477CAE" w:rsidRDefault="731D4352" w:rsidP="00842C7D">
      <w:pPr>
        <w:spacing w:line="480" w:lineRule="auto"/>
        <w:rPr>
          <w:rFonts w:ascii="Times New Roman" w:hAnsi="Times New Roman" w:cs="Times New Roman"/>
        </w:rPr>
      </w:pPr>
      <w:r w:rsidRPr="00477CAE">
        <w:rPr>
          <w:rFonts w:ascii="Times New Roman" w:hAnsi="Times New Roman" w:cs="Times New Roman"/>
        </w:rPr>
        <w:lastRenderedPageBreak/>
        <w:t xml:space="preserve">The prescription of oral contraceptives and analgesics as a first-line response was common in patient encounters, mirroring existing research that highlights how hormonal treatments are often used as a default strategy </w:t>
      </w:r>
      <w:r w:rsidR="003A4FD9" w:rsidRPr="00477CAE">
        <w:rPr>
          <w:rFonts w:ascii="Times New Roman" w:hAnsi="Times New Roman" w:cs="Times New Roman"/>
        </w:rPr>
        <w:fldChar w:fldCharType="begin"/>
      </w:r>
      <w:r w:rsidR="003A4FD9" w:rsidRPr="00477CAE">
        <w:rPr>
          <w:rFonts w:ascii="Times New Roman" w:hAnsi="Times New Roman" w:cs="Times New Roman"/>
        </w:rPr>
        <w:instrText xml:space="preserve"> ADDIN EN.CITE &lt;EndNote&gt;&lt;Cite&gt;&lt;Author&gt;Husby&lt;/Author&gt;&lt;Year&gt;2003&lt;/Year&gt;&lt;RecNum&gt;197&lt;/RecNum&gt;&lt;DisplayText&gt;(Husby et al., 2003)&lt;/DisplayText&gt;&lt;record&gt;&lt;rec-number&gt;197&lt;/rec-number&gt;&lt;foreign-keys&gt;&lt;key app="EN" db-id="5ttxx52au90vs5edfx2ptxa9a20v20sxrrxv" timestamp="1742232766"&gt;197&lt;/key&gt;&lt;/foreign-keys&gt;&lt;ref-type name="Journal Article"&gt;17&lt;/ref-type&gt;&lt;contributors&gt;&lt;authors&gt;&lt;author&gt;Husby, G. K.&lt;/author&gt;&lt;author&gt;Haugen, R. S.&lt;/author&gt;&lt;author&gt;Moen, M. H.&lt;/author&gt;&lt;/authors&gt;&lt;/contributors&gt;&lt;auth-address&gt;Department of Obstetrics and Gynecology, St Olav&amp;apos;s Hospital, Trondheim University Hospital, N-7006 Trondheim, Norway.&lt;/auth-address&gt;&lt;titles&gt;&lt;title&gt;Diagnostic delay in women with pain and endometriosis&lt;/title&gt;&lt;secondary-title&gt;Acta Obstet Gynecol Scand&lt;/secondary-title&gt;&lt;/titles&gt;&lt;periodical&gt;&lt;full-title&gt;Acta Obstet Gynecol Scand&lt;/full-title&gt;&lt;/periodical&gt;&lt;pages&gt;649-53&lt;/pages&gt;&lt;volume&gt;82&lt;/volume&gt;&lt;number&gt;7&lt;/number&gt;&lt;keywords&gt;&lt;keyword&gt;Adult&lt;/keyword&gt;&lt;keyword&gt;Chronic Disease&lt;/keyword&gt;&lt;keyword&gt;Endometriosis/complications/*diagnosis&lt;/keyword&gt;&lt;keyword&gt;Female&lt;/keyword&gt;&lt;keyword&gt;Gynecology/methods&lt;/keyword&gt;&lt;keyword&gt;Humans&lt;/keyword&gt;&lt;keyword&gt;Infertility, Female/*etiology&lt;/keyword&gt;&lt;keyword&gt;Laparoscopy&lt;/keyword&gt;&lt;keyword&gt;Norway/epidemiology&lt;/keyword&gt;&lt;keyword&gt;Pelvic Pain/*etiology/pathology&lt;/keyword&gt;&lt;keyword&gt;Retrospective Studies&lt;/keyword&gt;&lt;keyword&gt;Surveys and Questionnaires&lt;/keyword&gt;&lt;keyword&gt;Time Factors&lt;/keyword&gt;&lt;/keywords&gt;&lt;dates&gt;&lt;year&gt;2003&lt;/year&gt;&lt;pub-dates&gt;&lt;date&gt;Jul&lt;/date&gt;&lt;/pub-dates&gt;&lt;/dates&gt;&lt;isbn&gt;0001-6349 (Print)&amp;#xD;0001-6349&lt;/isbn&gt;&lt;accession-num&gt;12790847&lt;/accession-num&gt;&lt;urls&gt;&lt;/urls&gt;&lt;electronic-resource-num&gt;10.1034/j.1600-0412.2003.00168.x&lt;/electronic-resource-num&gt;&lt;remote-database-provider&gt;NLM&lt;/remote-database-provider&gt;&lt;language&gt;eng&lt;/language&gt;&lt;/record&gt;&lt;/Cite&gt;&lt;/EndNote&gt;</w:instrText>
      </w:r>
      <w:r w:rsidR="003A4FD9" w:rsidRPr="00477CAE">
        <w:rPr>
          <w:rFonts w:ascii="Times New Roman" w:hAnsi="Times New Roman" w:cs="Times New Roman"/>
        </w:rPr>
        <w:fldChar w:fldCharType="separate"/>
      </w:r>
      <w:r w:rsidR="0B303A6F" w:rsidRPr="00477CAE">
        <w:rPr>
          <w:rFonts w:ascii="Times New Roman" w:hAnsi="Times New Roman" w:cs="Times New Roman"/>
          <w:noProof/>
        </w:rPr>
        <w:t>(Husby et al., 2003)</w:t>
      </w:r>
      <w:r w:rsidR="003A4FD9" w:rsidRPr="00477CAE">
        <w:rPr>
          <w:rFonts w:ascii="Times New Roman" w:hAnsi="Times New Roman" w:cs="Times New Roman"/>
        </w:rPr>
        <w:fldChar w:fldCharType="end"/>
      </w:r>
      <w:r w:rsidR="5735B5F0" w:rsidRPr="00477CAE">
        <w:rPr>
          <w:rFonts w:ascii="Times New Roman" w:hAnsi="Times New Roman" w:cs="Times New Roman"/>
        </w:rPr>
        <w:t xml:space="preserve">. While hormonal therapy can alleviate symptoms for some women, </w:t>
      </w:r>
      <w:r w:rsidR="00B86E43" w:rsidRPr="00477CAE">
        <w:rPr>
          <w:rFonts w:ascii="Times New Roman" w:hAnsi="Times New Roman" w:cs="Times New Roman"/>
        </w:rPr>
        <w:t>primary healthcare professionals often utilise them</w:t>
      </w:r>
      <w:r w:rsidR="5735B5F0" w:rsidRPr="00477CAE">
        <w:rPr>
          <w:rFonts w:ascii="Times New Roman" w:hAnsi="Times New Roman" w:cs="Times New Roman"/>
        </w:rPr>
        <w:t xml:space="preserve"> </w:t>
      </w:r>
      <w:r w:rsidR="007D217F" w:rsidRPr="00477CAE">
        <w:rPr>
          <w:rFonts w:ascii="Times New Roman" w:hAnsi="Times New Roman" w:cs="Times New Roman"/>
        </w:rPr>
        <w:t xml:space="preserve">for what patients perceive </w:t>
      </w:r>
      <w:r w:rsidR="5735B5F0" w:rsidRPr="00477CAE">
        <w:rPr>
          <w:rFonts w:ascii="Times New Roman" w:hAnsi="Times New Roman" w:cs="Times New Roman"/>
        </w:rPr>
        <w:t xml:space="preserve">as a temporary solution that masks underlying pathology, thereby delaying  referral to gynaecologists </w:t>
      </w:r>
      <w:r w:rsidR="003A4FD9" w:rsidRPr="00477CAE">
        <w:rPr>
          <w:rFonts w:ascii="Times New Roman" w:hAnsi="Times New Roman" w:cs="Times New Roman"/>
        </w:rPr>
        <w:fldChar w:fldCharType="begin"/>
      </w:r>
      <w:r w:rsidR="003A4FD9" w:rsidRPr="00477CAE">
        <w:rPr>
          <w:rFonts w:ascii="Times New Roman" w:hAnsi="Times New Roman" w:cs="Times New Roman"/>
        </w:rPr>
        <w:instrText xml:space="preserve"> ADDIN EN.CITE &lt;EndNote&gt;&lt;Cite&gt;&lt;Author&gt;Greene&lt;/Author&gt;&lt;Year&gt;2009&lt;/Year&gt;&lt;RecNum&gt;70&lt;/RecNum&gt;&lt;DisplayText&gt;(Greene et al., 2009)&lt;/DisplayText&gt;&lt;record&gt;&lt;rec-number&gt;70&lt;/rec-number&gt;&lt;foreign-keys&gt;&lt;key app="EN" db-id="5ttxx52au90vs5edfx2ptxa9a20v20sxrrxv" timestamp="1721561437"&gt;70&lt;/key&gt;&lt;/foreign-keys&gt;&lt;ref-type name="Journal Article"&gt;17&lt;/ref-type&gt;&lt;contributors&gt;&lt;authors&gt;&lt;author&gt;Greene, R.&lt;/author&gt;&lt;author&gt;Stratton, P.&lt;/author&gt;&lt;author&gt;Cleary, S. D.&lt;/author&gt;&lt;author&gt;Ballweg, M. L.&lt;/author&gt;&lt;author&gt;Sinaii, N.&lt;/author&gt;&lt;/authors&gt;&lt;/contributors&gt;&lt;auth-address&gt;Reproductive Biology and Medicine Branch, National Institute of Child Health and Human Development, National Institutes of Health, Bethesda, Maryland 20892-1871, USA.&lt;/auth-address&gt;&lt;titles&gt;&lt;title&gt;Diagnostic experience among 4,334 women reporting surgically diagnosed endometriosis&lt;/title&gt;&lt;secondary-title&gt;Fertil Steril&lt;/secondary-title&gt;&lt;/titles&gt;&lt;periodical&gt;&lt;full-title&gt;Fertil Steril&lt;/full-title&gt;&lt;/periodical&gt;&lt;pages&gt;32-9&lt;/pages&gt;&lt;volume&gt;91&lt;/volume&gt;&lt;number&gt;1&lt;/number&gt;&lt;edition&gt;20080325&lt;/edition&gt;&lt;keywords&gt;&lt;keyword&gt;Adolescent&lt;/keyword&gt;&lt;keyword&gt;Adult&lt;/keyword&gt;&lt;keyword&gt;Cross-Sectional Studies&lt;/keyword&gt;&lt;keyword&gt;Endometriosis/complications/*diagnosis/epidemiology/*surgery&lt;/keyword&gt;&lt;keyword&gt;Female&lt;/keyword&gt;&lt;keyword&gt;Gynecologic Surgical Procedures/*adverse effects&lt;/keyword&gt;&lt;keyword&gt;Health Surveys&lt;/keyword&gt;&lt;keyword&gt;Humans&lt;/keyword&gt;&lt;keyword&gt;Incidence&lt;/keyword&gt;&lt;keyword&gt;Infertility, Female/epidemiology/etiology&lt;/keyword&gt;&lt;keyword&gt;Middle Aged&lt;/keyword&gt;&lt;keyword&gt;Pain, Postoperative/epidemiology&lt;/keyword&gt;&lt;keyword&gt;Pelvic Pain/epidemiology/etiology&lt;/keyword&gt;&lt;keyword&gt;Racial Groups&lt;/keyword&gt;&lt;keyword&gt;Surveys and Questionnaires&lt;/keyword&gt;&lt;/keywords&gt;&lt;dates&gt;&lt;year&gt;2009&lt;/year&gt;&lt;pub-dates&gt;&lt;date&gt;Jan&lt;/date&gt;&lt;/pub-dates&gt;&lt;/dates&gt;&lt;isbn&gt;0015-0282&lt;/isbn&gt;&lt;accession-num&gt;18367178&lt;/accession-num&gt;&lt;urls&gt;&lt;/urls&gt;&lt;electronic-resource-num&gt;10.1016/j.fertnstert.2007.11.020&lt;/electronic-resource-num&gt;&lt;remote-database-provider&gt;NLM&lt;/remote-database-provider&gt;&lt;language&gt;eng&lt;/language&gt;&lt;/record&gt;&lt;/Cite&gt;&lt;/EndNote&gt;</w:instrText>
      </w:r>
      <w:r w:rsidR="003A4FD9" w:rsidRPr="00477CAE">
        <w:rPr>
          <w:rFonts w:ascii="Times New Roman" w:hAnsi="Times New Roman" w:cs="Times New Roman"/>
        </w:rPr>
        <w:fldChar w:fldCharType="separate"/>
      </w:r>
      <w:r w:rsidR="0B303A6F" w:rsidRPr="00477CAE">
        <w:rPr>
          <w:rFonts w:ascii="Times New Roman" w:hAnsi="Times New Roman" w:cs="Times New Roman"/>
          <w:noProof/>
        </w:rPr>
        <w:t>(Greene et al., 2009)</w:t>
      </w:r>
      <w:r w:rsidR="003A4FD9" w:rsidRPr="00477CAE">
        <w:rPr>
          <w:rFonts w:ascii="Times New Roman" w:hAnsi="Times New Roman" w:cs="Times New Roman"/>
        </w:rPr>
        <w:fldChar w:fldCharType="end"/>
      </w:r>
      <w:r w:rsidR="5735B5F0" w:rsidRPr="00477CAE">
        <w:rPr>
          <w:rFonts w:ascii="Times New Roman" w:hAnsi="Times New Roman" w:cs="Times New Roman"/>
        </w:rPr>
        <w:t xml:space="preserve">. As seen in our findings, some participants were frustrated by these prescriptions, as they felt that they were used </w:t>
      </w:r>
      <w:r w:rsidR="42031D36" w:rsidRPr="00477CAE">
        <w:rPr>
          <w:rFonts w:ascii="Times New Roman" w:hAnsi="Times New Roman" w:cs="Times New Roman"/>
        </w:rPr>
        <w:t>to</w:t>
      </w:r>
      <w:r w:rsidR="5735B5F0" w:rsidRPr="00477CAE">
        <w:rPr>
          <w:rFonts w:ascii="Times New Roman" w:hAnsi="Times New Roman" w:cs="Times New Roman"/>
        </w:rPr>
        <w:t xml:space="preserve"> suppress symptoms rather than explore the root cause of their pain. </w:t>
      </w:r>
      <w:r w:rsidR="473F23B6" w:rsidRPr="00477CAE">
        <w:rPr>
          <w:rFonts w:ascii="Times New Roman" w:hAnsi="Times New Roman" w:cs="Times New Roman"/>
        </w:rPr>
        <w:t xml:space="preserve">These findings are of concern as practice </w:t>
      </w:r>
      <w:r w:rsidR="31D92C9A" w:rsidRPr="00477CAE">
        <w:rPr>
          <w:rFonts w:ascii="Times New Roman" w:hAnsi="Times New Roman" w:cs="Times New Roman"/>
        </w:rPr>
        <w:t xml:space="preserve">appears to contravene guidelines; for instance, </w:t>
      </w:r>
      <w:r w:rsidR="307448AF" w:rsidRPr="00477CAE">
        <w:rPr>
          <w:rFonts w:ascii="Times New Roman" w:hAnsi="Times New Roman" w:cs="Times New Roman"/>
        </w:rPr>
        <w:t xml:space="preserve">according to </w:t>
      </w:r>
      <w:r w:rsidR="47C6C4F4" w:rsidRPr="00477CAE">
        <w:rPr>
          <w:rFonts w:ascii="Times New Roman" w:hAnsi="Times New Roman" w:cs="Times New Roman"/>
        </w:rPr>
        <w:t xml:space="preserve">National Institute for Clinical Excellence (NICE) </w:t>
      </w:r>
      <w:r w:rsidR="1EF3AE93" w:rsidRPr="00477CAE">
        <w:rPr>
          <w:rFonts w:ascii="Times New Roman" w:hAnsi="Times New Roman" w:cs="Times New Roman"/>
        </w:rPr>
        <w:t xml:space="preserve">guidelines for Endometriosis, oral contraceptives are only to be recommended for those with a confirmed diagnosis of the disease, only after they have had surgical intervention </w:t>
      </w:r>
      <w:r w:rsidR="003A4FD9" w:rsidRPr="00477CAE">
        <w:rPr>
          <w:rFonts w:ascii="Times New Roman" w:hAnsi="Times New Roman" w:cs="Times New Roman"/>
        </w:rPr>
        <w:fldChar w:fldCharType="begin"/>
      </w:r>
      <w:r w:rsidR="003A4FD9" w:rsidRPr="00477CAE">
        <w:rPr>
          <w:rFonts w:ascii="Times New Roman" w:hAnsi="Times New Roman" w:cs="Times New Roman"/>
        </w:rPr>
        <w:instrText xml:space="preserve"> ADDIN EN.CITE &lt;EndNote&gt;&lt;Cite&gt;&lt;Author&gt;NICE&lt;/Author&gt;&lt;Year&gt;2024&lt;/Year&gt;&lt;RecNum&gt;57&lt;/RecNum&gt;&lt;DisplayText&gt;(NICE, 2024)&lt;/DisplayText&gt;&lt;record&gt;&lt;rec-number&gt;57&lt;/rec-number&gt;&lt;foreign-keys&gt;&lt;key app="EN" db-id="5ttxx52au90vs5edfx2ptxa9a20v20sxrrxv" timestamp="1721405200"&gt;57&lt;/key&gt;&lt;/foreign-keys&gt;&lt;ref-type name="Web Page"&gt;12&lt;/ref-type&gt;&lt;contributors&gt;&lt;authors&gt;&lt;author&gt;NICE&lt;/author&gt;&lt;/authors&gt;&lt;/contributors&gt;&lt;titles&gt;&lt;title&gt;Endometriosis: diagnosis and management&lt;/title&gt;&lt;/titles&gt;&lt;dates&gt;&lt;year&gt;2024&lt;/year&gt;&lt;/dates&gt;&lt;urls&gt;&lt;related-urls&gt;&lt;url&gt;https://www.nice.org.uk/guidance/ng73&lt;/url&gt;&lt;/related-urls&gt;&lt;/urls&gt;&lt;/record&gt;&lt;/Cite&gt;&lt;/EndNote&gt;</w:instrText>
      </w:r>
      <w:r w:rsidR="003A4FD9" w:rsidRPr="00477CAE">
        <w:rPr>
          <w:rFonts w:ascii="Times New Roman" w:hAnsi="Times New Roman" w:cs="Times New Roman"/>
        </w:rPr>
        <w:fldChar w:fldCharType="separate"/>
      </w:r>
      <w:r w:rsidR="1EF3AE93" w:rsidRPr="00477CAE">
        <w:rPr>
          <w:rFonts w:ascii="Times New Roman" w:hAnsi="Times New Roman" w:cs="Times New Roman"/>
          <w:noProof/>
        </w:rPr>
        <w:t>(NICE, 2024)</w:t>
      </w:r>
      <w:r w:rsidR="003A4FD9" w:rsidRPr="00477CAE">
        <w:rPr>
          <w:rFonts w:ascii="Times New Roman" w:hAnsi="Times New Roman" w:cs="Times New Roman"/>
        </w:rPr>
        <w:fldChar w:fldCharType="end"/>
      </w:r>
      <w:r w:rsidR="1EF3AE93" w:rsidRPr="00477CAE">
        <w:rPr>
          <w:rFonts w:ascii="Times New Roman" w:hAnsi="Times New Roman" w:cs="Times New Roman"/>
        </w:rPr>
        <w:t xml:space="preserve">. </w:t>
      </w:r>
    </w:p>
    <w:p w14:paraId="2D39F98F" w14:textId="77777777" w:rsidR="006E596B" w:rsidRPr="00477CAE" w:rsidRDefault="006E596B" w:rsidP="00842C7D">
      <w:pPr>
        <w:spacing w:line="480" w:lineRule="auto"/>
        <w:rPr>
          <w:rFonts w:ascii="Times New Roman" w:hAnsi="Times New Roman" w:cs="Times New Roman"/>
        </w:rPr>
      </w:pPr>
    </w:p>
    <w:p w14:paraId="4F11E55F" w14:textId="132E1EDE" w:rsidR="003A4FD9" w:rsidRPr="00477CAE" w:rsidRDefault="00F07F8D" w:rsidP="00842C7D">
      <w:pPr>
        <w:spacing w:line="480" w:lineRule="auto"/>
        <w:rPr>
          <w:rFonts w:ascii="Times New Roman" w:hAnsi="Times New Roman" w:cs="Times New Roman"/>
        </w:rPr>
      </w:pPr>
      <w:r w:rsidRPr="00477CAE">
        <w:rPr>
          <w:rFonts w:ascii="Times New Roman" w:hAnsi="Times New Roman" w:cs="Times New Roman"/>
        </w:rPr>
        <w:t>Whilst recent studies have shown that hormonal treatment can be beneficial for patients with endometriosis as they can aid in suppressing the menstrual cycle, thereby minimising the progression of the disease</w:t>
      </w:r>
      <w:r w:rsidR="00526246" w:rsidRPr="00477CAE">
        <w:rPr>
          <w:rFonts w:ascii="Times New Roman" w:hAnsi="Times New Roman" w:cs="Times New Roman"/>
        </w:rPr>
        <w:t xml:space="preserve"> </w:t>
      </w:r>
      <w:r w:rsidR="00526246" w:rsidRPr="00477CAE">
        <w:rPr>
          <w:rFonts w:ascii="Times New Roman" w:hAnsi="Times New Roman" w:cs="Times New Roman"/>
        </w:rPr>
        <w:fldChar w:fldCharType="begin"/>
      </w:r>
      <w:r w:rsidR="00526246" w:rsidRPr="00477CAE">
        <w:rPr>
          <w:rFonts w:ascii="Times New Roman" w:hAnsi="Times New Roman" w:cs="Times New Roman"/>
        </w:rPr>
        <w:instrText xml:space="preserve"> ADDIN EN.CITE &lt;EndNote&gt;&lt;Cite&gt;&lt;Author&gt;Piriyev&lt;/Author&gt;&lt;Year&gt;2025&lt;/Year&gt;&lt;RecNum&gt;222&lt;/RecNum&gt;&lt;DisplayText&gt;(Piriyev et al., 2025)&lt;/DisplayText&gt;&lt;record&gt;&lt;rec-number&gt;222&lt;/rec-number&gt;&lt;foreign-keys&gt;&lt;key app="EN" db-id="5ttxx52au90vs5edfx2ptxa9a20v20sxrrxv" timestamp="1751042141"&gt;222&lt;/key&gt;&lt;/foreign-keys&gt;&lt;ref-type name="Electronic Article"&gt;43&lt;/ref-type&gt;&lt;contributors&gt;&lt;authors&gt;&lt;author&gt;Piriyev, Elvin&lt;/author&gt;&lt;author&gt;Schiermeier, Sven&lt;/author&gt;&lt;author&gt;Römer, Thomas&lt;/author&gt;&lt;/authors&gt;&lt;/contributors&gt;&lt;titles&gt;&lt;title&gt;Hormonal Treatment of Endometriosis: A Narrative Review&lt;/title&gt;&lt;secondary-title&gt;Pharmaceuticals&lt;/secondary-title&gt;&lt;/titles&gt;&lt;periodical&gt;&lt;full-title&gt;Pharmaceuticals&lt;/full-title&gt;&lt;/periodical&gt;&lt;volume&gt;18&lt;/volume&gt;&lt;number&gt;4&lt;/number&gt;&lt;keywords&gt;&lt;keyword&gt;endometriosis&lt;/keyword&gt;&lt;keyword&gt;hormonal treatment&lt;/keyword&gt;&lt;keyword&gt;combined oral contraceptive&lt;/keyword&gt;&lt;keyword&gt;progestins&lt;/keyword&gt;&lt;keyword&gt;GnRH agonists&lt;/keyword&gt;&lt;keyword&gt;GnRH antagonists&lt;/keyword&gt;&lt;keyword&gt;narrative review&lt;/keyword&gt;&lt;/keywords&gt;&lt;dates&gt;&lt;year&gt;2025&lt;/year&gt;&lt;/dates&gt;&lt;isbn&gt;1424-8247&lt;/isbn&gt;&lt;urls&gt;&lt;/urls&gt;&lt;electronic-resource-num&gt;10.3390/ph18040588&lt;/electronic-resource-num&gt;&lt;/record&gt;&lt;/Cite&gt;&lt;/EndNote&gt;</w:instrText>
      </w:r>
      <w:r w:rsidR="00526246" w:rsidRPr="00477CAE">
        <w:rPr>
          <w:rFonts w:ascii="Times New Roman" w:hAnsi="Times New Roman" w:cs="Times New Roman"/>
        </w:rPr>
        <w:fldChar w:fldCharType="separate"/>
      </w:r>
      <w:r w:rsidR="00526246" w:rsidRPr="00477CAE">
        <w:rPr>
          <w:rFonts w:ascii="Times New Roman" w:hAnsi="Times New Roman" w:cs="Times New Roman"/>
          <w:noProof/>
        </w:rPr>
        <w:t>(Piriyev et al., 2025)</w:t>
      </w:r>
      <w:r w:rsidR="00526246" w:rsidRPr="00477CAE">
        <w:rPr>
          <w:rFonts w:ascii="Times New Roman" w:hAnsi="Times New Roman" w:cs="Times New Roman"/>
        </w:rPr>
        <w:fldChar w:fldCharType="end"/>
      </w:r>
      <w:r w:rsidRPr="00477CAE">
        <w:rPr>
          <w:rFonts w:ascii="Times New Roman" w:hAnsi="Times New Roman" w:cs="Times New Roman"/>
        </w:rPr>
        <w:t>, this fact is not</w:t>
      </w:r>
      <w:r w:rsidR="00526246" w:rsidRPr="00477CAE">
        <w:rPr>
          <w:rFonts w:ascii="Times New Roman" w:hAnsi="Times New Roman" w:cs="Times New Roman"/>
        </w:rPr>
        <w:t xml:space="preserve"> often explained to patients</w:t>
      </w:r>
      <w:r w:rsidRPr="00477CAE">
        <w:rPr>
          <w:rFonts w:ascii="Times New Roman" w:hAnsi="Times New Roman" w:cs="Times New Roman"/>
        </w:rPr>
        <w:t xml:space="preserve">. </w:t>
      </w:r>
      <w:r w:rsidR="00526246" w:rsidRPr="00477CAE">
        <w:rPr>
          <w:rFonts w:ascii="Times New Roman" w:hAnsi="Times New Roman" w:cs="Times New Roman"/>
        </w:rPr>
        <w:t>It is unclear as to whether this is due to a lack of knowledge on the part of the primary healthcare physician, or due to other factors, such as time constraints in consultations.</w:t>
      </w:r>
      <w:r w:rsidR="006E596B" w:rsidRPr="00477CAE">
        <w:rPr>
          <w:rFonts w:ascii="Times New Roman" w:hAnsi="Times New Roman" w:cs="Times New Roman"/>
        </w:rPr>
        <w:t xml:space="preserve"> </w:t>
      </w:r>
      <w:r w:rsidR="00526246" w:rsidRPr="00477CAE">
        <w:rPr>
          <w:rFonts w:ascii="Times New Roman" w:hAnsi="Times New Roman" w:cs="Times New Roman"/>
        </w:rPr>
        <w:t>Nonetheless, t</w:t>
      </w:r>
      <w:r w:rsidRPr="00477CAE">
        <w:rPr>
          <w:rFonts w:ascii="Times New Roman" w:hAnsi="Times New Roman" w:cs="Times New Roman"/>
        </w:rPr>
        <w:t>h</w:t>
      </w:r>
      <w:r w:rsidR="00526246" w:rsidRPr="00477CAE">
        <w:rPr>
          <w:rFonts w:ascii="Times New Roman" w:hAnsi="Times New Roman" w:cs="Times New Roman"/>
        </w:rPr>
        <w:t>ese findings</w:t>
      </w:r>
      <w:r w:rsidRPr="00477CAE">
        <w:rPr>
          <w:rFonts w:ascii="Times New Roman" w:hAnsi="Times New Roman" w:cs="Times New Roman"/>
        </w:rPr>
        <w:t xml:space="preserve"> suggests that the prescription of oral contraceptives, such as the Pill or the Mirena Coil, should be considered by primary healthcare physicians, but should not be solely relied on</w:t>
      </w:r>
      <w:r w:rsidR="00526246" w:rsidRPr="00477CAE">
        <w:rPr>
          <w:rFonts w:ascii="Times New Roman" w:hAnsi="Times New Roman" w:cs="Times New Roman"/>
        </w:rPr>
        <w:t>, and should also discussed in detail with patients, so that they are aware as to why they have been prescribed these treatment options and not left feeling like this is a ‘temporary solution’.</w:t>
      </w:r>
    </w:p>
    <w:p w14:paraId="2AA0B5B1" w14:textId="77777777" w:rsidR="00E00B38" w:rsidRPr="00477CAE" w:rsidRDefault="00E00B38" w:rsidP="00842C7D">
      <w:pPr>
        <w:spacing w:line="480" w:lineRule="auto"/>
        <w:rPr>
          <w:rFonts w:ascii="Times New Roman" w:hAnsi="Times New Roman" w:cs="Times New Roman"/>
        </w:rPr>
      </w:pPr>
    </w:p>
    <w:p w14:paraId="22F11E21" w14:textId="76994257" w:rsidR="00E00B38" w:rsidRPr="00477CAE" w:rsidRDefault="578E0C73" w:rsidP="00842C7D">
      <w:pPr>
        <w:spacing w:line="480" w:lineRule="auto"/>
        <w:rPr>
          <w:rFonts w:ascii="Times New Roman" w:hAnsi="Times New Roman" w:cs="Times New Roman"/>
        </w:rPr>
      </w:pPr>
      <w:r w:rsidRPr="00477CAE">
        <w:rPr>
          <w:rFonts w:ascii="Times New Roman" w:hAnsi="Times New Roman" w:cs="Times New Roman"/>
        </w:rPr>
        <w:lastRenderedPageBreak/>
        <w:t>Another common experience shared by study participants was being misdiagnosed with conditions such as IBS</w:t>
      </w:r>
      <w:r w:rsidR="00C736E9" w:rsidRPr="00477CAE">
        <w:rPr>
          <w:rFonts w:ascii="Times New Roman" w:hAnsi="Times New Roman" w:cs="Times New Roman"/>
        </w:rPr>
        <w:t xml:space="preserve"> o</w:t>
      </w:r>
      <w:r w:rsidRPr="00477CAE">
        <w:rPr>
          <w:rFonts w:ascii="Times New Roman" w:hAnsi="Times New Roman" w:cs="Times New Roman"/>
        </w:rPr>
        <w:t xml:space="preserve">r depression, reflecting findings from Ballard et al. (2008), which indicate </w:t>
      </w:r>
      <w:r w:rsidR="00371571" w:rsidRPr="00477CAE">
        <w:rPr>
          <w:rFonts w:ascii="Times New Roman" w:hAnsi="Times New Roman" w:cs="Times New Roman"/>
        </w:rPr>
        <w:t xml:space="preserve">that </w:t>
      </w:r>
      <w:r w:rsidRPr="00477CAE">
        <w:rPr>
          <w:rFonts w:ascii="Times New Roman" w:hAnsi="Times New Roman" w:cs="Times New Roman"/>
        </w:rPr>
        <w:t>women with endometriosis</w:t>
      </w:r>
      <w:r w:rsidR="00371571" w:rsidRPr="00477CAE">
        <w:rPr>
          <w:rFonts w:ascii="Times New Roman" w:hAnsi="Times New Roman" w:cs="Times New Roman"/>
        </w:rPr>
        <w:t xml:space="preserve"> are more likely to</w:t>
      </w:r>
      <w:r w:rsidRPr="00477CAE">
        <w:rPr>
          <w:rFonts w:ascii="Times New Roman" w:hAnsi="Times New Roman" w:cs="Times New Roman"/>
        </w:rPr>
        <w:t xml:space="preserve"> receive an alternative diagnosis before an endometriosis diagnosis</w:t>
      </w:r>
      <w:r w:rsidR="00371571" w:rsidRPr="00477CAE">
        <w:rPr>
          <w:rFonts w:ascii="Times New Roman" w:hAnsi="Times New Roman" w:cs="Times New Roman"/>
        </w:rPr>
        <w:t xml:space="preserve"> </w:t>
      </w:r>
      <w:r w:rsidR="00371571" w:rsidRPr="00477CAE">
        <w:rPr>
          <w:rFonts w:ascii="Times New Roman" w:hAnsi="Times New Roman" w:cs="Times New Roman"/>
        </w:rPr>
        <w:fldChar w:fldCharType="begin"/>
      </w:r>
      <w:r w:rsidR="00371571" w:rsidRPr="00477CAE">
        <w:rPr>
          <w:rFonts w:ascii="Times New Roman" w:hAnsi="Times New Roman" w:cs="Times New Roman"/>
        </w:rPr>
        <w:instrText xml:space="preserve"> ADDIN EN.CITE &lt;EndNote&gt;&lt;Cite&gt;&lt;Author&gt;Ballard&lt;/Author&gt;&lt;Year&gt;2008&lt;/Year&gt;&lt;RecNum&gt;48&lt;/RecNum&gt;&lt;DisplayText&gt;(Ballard et al., 2008)&lt;/DisplayText&gt;&lt;record&gt;&lt;rec-number&gt;48&lt;/rec-number&gt;&lt;foreign-keys&gt;&lt;key app="EN" db-id="5ttxx52au90vs5edfx2ptxa9a20v20sxrrxv" timestamp="1719858983"&gt;48&lt;/key&gt;&lt;/foreign-keys&gt;&lt;ref-type name="Journal Article"&gt;17&lt;/ref-type&gt;&lt;contributors&gt;&lt;authors&gt;&lt;author&gt;Ballard, K. D.&lt;/author&gt;&lt;author&gt;Seaman, H. E.&lt;/author&gt;&lt;author&gt;De Vries, C. S.&lt;/author&gt;&lt;author&gt;Wright, J. T.&lt;/author&gt;&lt;/authors&gt;&lt;/contributors&gt;&lt;titles&gt;&lt;title&gt;Can symptomatology help in the diagnosis of endometriosis? Findings from a national case–control study—Part 1&lt;/title&gt;&lt;secondary-title&gt;BJOG: An International Journal of Obstetrics &amp;amp; Gynaecology&lt;/secondary-title&gt;&lt;/titles&gt;&lt;periodical&gt;&lt;full-title&gt;BJOG: An International Journal of Obstetrics &amp;amp; Gynaecology&lt;/full-title&gt;&lt;/periodical&gt;&lt;pages&gt;1382-1391&lt;/pages&gt;&lt;volume&gt;115&lt;/volume&gt;&lt;number&gt;11&lt;/number&gt;&lt;keywords&gt;&lt;keyword&gt;Diagnosis&lt;/keyword&gt;&lt;keyword&gt;endometriosis&lt;/keyword&gt;&lt;keyword&gt;General Practice Research Database&lt;/keyword&gt;&lt;keyword&gt;prevalence&lt;/keyword&gt;&lt;keyword&gt;symptoms&lt;/keyword&gt;&lt;/keywords&gt;&lt;dates&gt;&lt;year&gt;2008&lt;/year&gt;&lt;pub-dates&gt;&lt;date&gt;2008/10/01&lt;/date&gt;&lt;/pub-dates&gt;&lt;/dates&gt;&lt;publisher&gt;John Wiley &amp;amp; Sons, Ltd&lt;/publisher&gt;&lt;isbn&gt;1470-0328&lt;/isbn&gt;&lt;urls&gt;&lt;related-urls&gt;&lt;url&gt;https://doi.org/10.1111/j.1471-0528.2008.01878.x&lt;/url&gt;&lt;/related-urls&gt;&lt;/urls&gt;&lt;electronic-resource-num&gt;https://doi.org/10.1111/j.1471-0528.2008.01878.x&lt;/electronic-resource-num&gt;&lt;access-date&gt;2024/07/01&lt;/access-date&gt;&lt;/record&gt;&lt;/Cite&gt;&lt;/EndNote&gt;</w:instrText>
      </w:r>
      <w:r w:rsidR="00371571" w:rsidRPr="00477CAE">
        <w:rPr>
          <w:rFonts w:ascii="Times New Roman" w:hAnsi="Times New Roman" w:cs="Times New Roman"/>
        </w:rPr>
        <w:fldChar w:fldCharType="separate"/>
      </w:r>
      <w:r w:rsidR="00371571" w:rsidRPr="00477CAE">
        <w:rPr>
          <w:rFonts w:ascii="Times New Roman" w:hAnsi="Times New Roman" w:cs="Times New Roman"/>
          <w:noProof/>
        </w:rPr>
        <w:t>(Ballard et al., 2008)</w:t>
      </w:r>
      <w:r w:rsidR="00371571" w:rsidRPr="00477CAE">
        <w:rPr>
          <w:rFonts w:ascii="Times New Roman" w:hAnsi="Times New Roman" w:cs="Times New Roman"/>
        </w:rPr>
        <w:fldChar w:fldCharType="end"/>
      </w:r>
      <w:r w:rsidRPr="00477CAE">
        <w:rPr>
          <w:rFonts w:ascii="Times New Roman" w:hAnsi="Times New Roman" w:cs="Times New Roman"/>
        </w:rPr>
        <w:t>. This highlights the overlap between the endometriosis symptoms and other chronic condition</w:t>
      </w:r>
      <w:r w:rsidR="6D31AEF8" w:rsidRPr="00477CAE">
        <w:rPr>
          <w:rFonts w:ascii="Times New Roman" w:hAnsi="Times New Roman" w:cs="Times New Roman"/>
        </w:rPr>
        <w:t>s</w:t>
      </w:r>
      <w:r w:rsidRPr="00477CAE">
        <w:rPr>
          <w:rFonts w:ascii="Times New Roman" w:hAnsi="Times New Roman" w:cs="Times New Roman"/>
        </w:rPr>
        <w:t>, which may contribute to physician uncertainty and diagnostic</w:t>
      </w:r>
      <w:r w:rsidR="00C736E9" w:rsidRPr="00477CAE">
        <w:rPr>
          <w:rFonts w:ascii="Times New Roman" w:hAnsi="Times New Roman" w:cs="Times New Roman"/>
        </w:rPr>
        <w:t xml:space="preserve"> </w:t>
      </w:r>
      <w:r w:rsidRPr="00477CAE">
        <w:rPr>
          <w:rFonts w:ascii="Times New Roman" w:hAnsi="Times New Roman" w:cs="Times New Roman"/>
        </w:rPr>
        <w:t xml:space="preserve">confusion. A potential solution </w:t>
      </w:r>
      <w:r w:rsidR="00371571" w:rsidRPr="00477CAE">
        <w:rPr>
          <w:rFonts w:ascii="Times New Roman" w:hAnsi="Times New Roman" w:cs="Times New Roman"/>
        </w:rPr>
        <w:t>offered amongst some of the included studies</w:t>
      </w:r>
      <w:r w:rsidRPr="00477CAE">
        <w:rPr>
          <w:rFonts w:ascii="Times New Roman" w:hAnsi="Times New Roman" w:cs="Times New Roman"/>
        </w:rPr>
        <w:t xml:space="preserve"> involve</w:t>
      </w:r>
      <w:r w:rsidR="00371571" w:rsidRPr="00477CAE">
        <w:rPr>
          <w:rFonts w:ascii="Times New Roman" w:hAnsi="Times New Roman" w:cs="Times New Roman"/>
        </w:rPr>
        <w:t>s</w:t>
      </w:r>
      <w:r w:rsidRPr="00477CAE">
        <w:rPr>
          <w:rFonts w:ascii="Times New Roman" w:hAnsi="Times New Roman" w:cs="Times New Roman"/>
        </w:rPr>
        <w:t xml:space="preserve"> interdisciplinary diagnostic teams, where gastroenterologists, gynaecologists, and pain specialists collaborate to differentiate between endometriosis and similar conditions more effectively. </w:t>
      </w:r>
      <w:r w:rsidR="00A67F1C" w:rsidRPr="00477CAE">
        <w:rPr>
          <w:rFonts w:ascii="Times New Roman" w:hAnsi="Times New Roman" w:cs="Times New Roman"/>
        </w:rPr>
        <w:t xml:space="preserve">A multidisciplinary approach to treating persistent pelvic pain has previously been found to be effective, by reducing the number of patients presenting to emergency departments with these symptoms </w:t>
      </w:r>
      <w:r w:rsidR="00A67F1C" w:rsidRPr="00477CAE">
        <w:rPr>
          <w:rFonts w:ascii="Times New Roman" w:hAnsi="Times New Roman" w:cs="Times New Roman"/>
        </w:rPr>
        <w:fldChar w:fldCharType="begin"/>
      </w:r>
      <w:r w:rsidR="00A67F1C" w:rsidRPr="00477CAE">
        <w:rPr>
          <w:rFonts w:ascii="Times New Roman" w:hAnsi="Times New Roman" w:cs="Times New Roman"/>
        </w:rPr>
        <w:instrText xml:space="preserve"> ADDIN EN.CITE &lt;EndNote&gt;&lt;Cite&gt;&lt;Author&gt;Wilkinson&lt;/Author&gt;&lt;Year&gt;2021&lt;/Year&gt;&lt;RecNum&gt;227&lt;/RecNum&gt;&lt;DisplayText&gt;(Wilkinson et al., 2021)&lt;/DisplayText&gt;&lt;record&gt;&lt;rec-number&gt;227&lt;/rec-number&gt;&lt;foreign-keys&gt;&lt;key app="EN" db-id="5ttxx52au90vs5edfx2ptxa9a20v20sxrrxv" timestamp="1751046647"&gt;227&lt;/key&gt;&lt;/foreign-keys&gt;&lt;ref-type name="Journal Article"&gt;17&lt;/ref-type&gt;&lt;contributors&gt;&lt;authors&gt;&lt;author&gt;Wilkinson, Rachel&lt;/author&gt;&lt;author&gt;Wynn-Williams, Michael&lt;/author&gt;&lt;author&gt;Jung, Albert&lt;/author&gt;&lt;author&gt;Berryman, Jayne&lt;/author&gt;&lt;author&gt;Wilson, Erin&lt;/author&gt;&lt;/authors&gt;&lt;/contributors&gt;&lt;titles&gt;&lt;title&gt;Impact of a Persistent Pelvic Pain Clinic: Emergency attendances following multidisciplinary management of persistent pelvic pain&lt;/title&gt;&lt;secondary-title&gt;Australian and New Zealand Journal of Obstetrics and Gynaecology&lt;/secondary-title&gt;&lt;/titles&gt;&lt;periodical&gt;&lt;full-title&gt;Australian and New Zealand Journal of Obstetrics and Gynaecology&lt;/full-title&gt;&lt;/periodical&gt;&lt;pages&gt;612-615&lt;/pages&gt;&lt;volume&gt;61&lt;/volume&gt;&lt;number&gt;4&lt;/number&gt;&lt;keywords&gt;&lt;keyword&gt;emergency&lt;/keyword&gt;&lt;keyword&gt;endometriosis&lt;/keyword&gt;&lt;keyword&gt;multidisciplinary pain clinic&lt;/keyword&gt;&lt;keyword&gt;pain management&lt;/keyword&gt;&lt;keyword&gt;pelvic pain&lt;/keyword&gt;&lt;/keywords&gt;&lt;dates&gt;&lt;year&gt;2021&lt;/year&gt;&lt;pub-dates&gt;&lt;date&gt;2021/08/01&lt;/date&gt;&lt;/pub-dates&gt;&lt;/dates&gt;&lt;publisher&gt;John Wiley &amp;amp; Sons, Ltd&lt;/publisher&gt;&lt;isbn&gt;0004-8666&lt;/isbn&gt;&lt;urls&gt;&lt;related-urls&gt;&lt;url&gt;https://doi.org/10.1111/ajo.13358&lt;/url&gt;&lt;/related-urls&gt;&lt;/urls&gt;&lt;electronic-resource-num&gt;https://doi.org/10.1111/ajo.13358&lt;/electronic-resource-num&gt;&lt;access-date&gt;2025/06/27&lt;/access-date&gt;&lt;/record&gt;&lt;/Cite&gt;&lt;/EndNote&gt;</w:instrText>
      </w:r>
      <w:r w:rsidR="00A67F1C" w:rsidRPr="00477CAE">
        <w:rPr>
          <w:rFonts w:ascii="Times New Roman" w:hAnsi="Times New Roman" w:cs="Times New Roman"/>
        </w:rPr>
        <w:fldChar w:fldCharType="separate"/>
      </w:r>
      <w:r w:rsidR="00A67F1C" w:rsidRPr="00477CAE">
        <w:rPr>
          <w:rFonts w:ascii="Times New Roman" w:hAnsi="Times New Roman" w:cs="Times New Roman"/>
          <w:noProof/>
        </w:rPr>
        <w:t>(Wilkinson et al., 2021)</w:t>
      </w:r>
      <w:r w:rsidR="00A67F1C" w:rsidRPr="00477CAE">
        <w:rPr>
          <w:rFonts w:ascii="Times New Roman" w:hAnsi="Times New Roman" w:cs="Times New Roman"/>
        </w:rPr>
        <w:fldChar w:fldCharType="end"/>
      </w:r>
      <w:r w:rsidR="00A67F1C" w:rsidRPr="00477CAE">
        <w:rPr>
          <w:rFonts w:ascii="Times New Roman" w:hAnsi="Times New Roman" w:cs="Times New Roman"/>
        </w:rPr>
        <w:t xml:space="preserve">. </w:t>
      </w:r>
    </w:p>
    <w:p w14:paraId="15A4ACD8" w14:textId="77777777" w:rsidR="003B287E" w:rsidRPr="00477CAE" w:rsidRDefault="003B287E" w:rsidP="00842C7D">
      <w:pPr>
        <w:spacing w:line="480" w:lineRule="auto"/>
        <w:rPr>
          <w:rFonts w:ascii="Times New Roman" w:hAnsi="Times New Roman" w:cs="Times New Roman"/>
          <w:u w:val="single"/>
        </w:rPr>
      </w:pPr>
    </w:p>
    <w:p w14:paraId="6D5EAC48" w14:textId="545E8ACC" w:rsidR="00E00B38" w:rsidRPr="00477CAE" w:rsidRDefault="00E00B38" w:rsidP="00842C7D">
      <w:pPr>
        <w:spacing w:line="480" w:lineRule="auto"/>
        <w:rPr>
          <w:rFonts w:ascii="Times New Roman" w:hAnsi="Times New Roman" w:cs="Times New Roman"/>
        </w:rPr>
      </w:pPr>
      <w:r w:rsidRPr="00477CAE">
        <w:rPr>
          <w:rFonts w:ascii="Times New Roman" w:hAnsi="Times New Roman" w:cs="Times New Roman"/>
        </w:rPr>
        <w:t>It was evident that r</w:t>
      </w:r>
      <w:r w:rsidR="00576D00" w:rsidRPr="00477CAE">
        <w:rPr>
          <w:rFonts w:ascii="Times New Roman" w:hAnsi="Times New Roman" w:cs="Times New Roman"/>
        </w:rPr>
        <w:t xml:space="preserve">epeated medical dismissal had severe psychological consequences, with many patients reporting feelings of self-doubt, frustration, and hopelessness. This aligns with previous studies that found that women with chronic pain conditions often feel unheard and dismissed by healthcare providers, exacerbating psychological distress and medical gaslighting </w:t>
      </w:r>
      <w:r w:rsidR="00576D00" w:rsidRPr="00477CAE">
        <w:rPr>
          <w:rFonts w:ascii="Times New Roman" w:hAnsi="Times New Roman" w:cs="Times New Roman"/>
        </w:rPr>
        <w:fldChar w:fldCharType="begin">
          <w:fldData xml:space="preserve">PEVuZE5vdGU+PENpdGU+PEF1dGhvcj5XZXJuZXI8L0F1dGhvcj48WWVhcj4yMDAzPC9ZZWFyPjxS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</w:fldData>
        </w:fldChar>
      </w:r>
      <w:r w:rsidR="00CB162B" w:rsidRPr="00477CAE">
        <w:rPr>
          <w:rFonts w:ascii="Times New Roman" w:hAnsi="Times New Roman" w:cs="Times New Roman"/>
        </w:rPr>
        <w:instrText xml:space="preserve"> ADDIN EN.CITE </w:instrText>
      </w:r>
      <w:r w:rsidR="00CB162B" w:rsidRPr="00477CAE">
        <w:rPr>
          <w:rFonts w:ascii="Times New Roman" w:hAnsi="Times New Roman" w:cs="Times New Roman"/>
        </w:rPr>
        <w:fldChar w:fldCharType="begin">
          <w:fldData xml:space="preserve">PEVuZE5vdGU+PENpdGU+PEF1dGhvcj5XZXJuZXI8L0F1dGhvcj48WWVhcj4yMDAzPC9ZZWFyPjxS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</w:fldData>
        </w:fldChar>
      </w:r>
      <w:r w:rsidR="00CB162B" w:rsidRPr="00477CAE">
        <w:rPr>
          <w:rFonts w:ascii="Times New Roman" w:hAnsi="Times New Roman" w:cs="Times New Roman"/>
        </w:rPr>
        <w:instrText xml:space="preserve"> ADDIN EN.CITE.DATA </w:instrText>
      </w:r>
      <w:r w:rsidR="00CB162B" w:rsidRPr="00477CAE">
        <w:rPr>
          <w:rFonts w:ascii="Times New Roman" w:hAnsi="Times New Roman" w:cs="Times New Roman"/>
        </w:rPr>
      </w:r>
      <w:r w:rsidR="00CB162B" w:rsidRPr="00477CAE">
        <w:rPr>
          <w:rFonts w:ascii="Times New Roman" w:hAnsi="Times New Roman" w:cs="Times New Roman"/>
        </w:rPr>
        <w:fldChar w:fldCharType="end"/>
      </w:r>
      <w:r w:rsidR="00576D00" w:rsidRPr="00477CAE">
        <w:rPr>
          <w:rFonts w:ascii="Times New Roman" w:hAnsi="Times New Roman" w:cs="Times New Roman"/>
        </w:rPr>
      </w:r>
      <w:r w:rsidR="00576D00" w:rsidRPr="00477CAE">
        <w:rPr>
          <w:rFonts w:ascii="Times New Roman" w:hAnsi="Times New Roman" w:cs="Times New Roman"/>
        </w:rPr>
        <w:fldChar w:fldCharType="separate"/>
      </w:r>
      <w:r w:rsidR="00CB162B" w:rsidRPr="00477CAE">
        <w:rPr>
          <w:rFonts w:ascii="Times New Roman" w:hAnsi="Times New Roman" w:cs="Times New Roman"/>
          <w:noProof/>
        </w:rPr>
        <w:t>(Braksmajer, 2018; Werner &amp; Malterud, 2003)</w:t>
      </w:r>
      <w:r w:rsidR="00576D00" w:rsidRPr="00477CAE">
        <w:rPr>
          <w:rFonts w:ascii="Times New Roman" w:hAnsi="Times New Roman" w:cs="Times New Roman"/>
        </w:rPr>
        <w:fldChar w:fldCharType="end"/>
      </w:r>
      <w:r w:rsidR="00694751" w:rsidRPr="00477CAE">
        <w:rPr>
          <w:rFonts w:ascii="Times New Roman" w:hAnsi="Times New Roman" w:cs="Times New Roman"/>
        </w:rPr>
        <w:t>. The emotional burden of delayed diagnosis extends beyond the frustration of untreated symptoms, as it also fosters mistrust in healthcare systems</w:t>
      </w:r>
      <w:r w:rsidR="0087090D" w:rsidRPr="00477CAE">
        <w:rPr>
          <w:rFonts w:ascii="Times New Roman" w:hAnsi="Times New Roman" w:cs="Times New Roman"/>
        </w:rPr>
        <w:t xml:space="preserve"> </w:t>
      </w:r>
      <w:r w:rsidR="0087090D" w:rsidRPr="00477CAE">
        <w:rPr>
          <w:rFonts w:ascii="Times New Roman" w:hAnsi="Times New Roman" w:cs="Times New Roman"/>
        </w:rPr>
        <w:fldChar w:fldCharType="begin"/>
      </w:r>
      <w:r w:rsidR="00CB162B" w:rsidRPr="00477CAE">
        <w:rPr>
          <w:rFonts w:ascii="Times New Roman" w:hAnsi="Times New Roman" w:cs="Times New Roman"/>
        </w:rPr>
        <w:instrText xml:space="preserve"> ADDIN EN.CITE &lt;EndNote&gt;&lt;Cite&gt;&lt;Author&gt;Ballard&lt;/Author&gt;&lt;Year&gt;2006&lt;/Year&gt;&lt;RecNum&gt;79&lt;/RecNum&gt;&lt;DisplayText&gt;(Ballard et al., 2006)&lt;/DisplayText&gt;&lt;record&gt;&lt;rec-number&gt;79&lt;/rec-number&gt;&lt;foreign-keys&gt;&lt;key app="EN" db-id="5ttxx52au90vs5edfx2ptxa9a20v20sxrrxv" timestamp="1721577479"&gt;79&lt;/key&gt;&lt;/foreign-keys&gt;&lt;ref-type name="Journal Article"&gt;17&lt;/ref-type&gt;&lt;contributors&gt;&lt;authors&gt;&lt;author&gt;Ballard, K.&lt;/author&gt;&lt;author&gt;Lowton, K.&lt;/author&gt;&lt;author&gt;Wright, J.&lt;/author&gt;&lt;/authors&gt;&lt;/contributors&gt;&lt;auth-address&gt;Postgraduate Medical School, University of Surrey, Guildford, United Kingdom. k.ballard@surrey.ac.uk&lt;/auth-address&gt;&lt;titles&gt;&lt;title&gt;What&amp;apos;s the delay? A qualitative study of women&amp;apos;s experiences of reaching a diagnosis of endometriosis&lt;/title&gt;&lt;secondary-title&gt;Fertil Steril&lt;/secondary-title&gt;&lt;/titles&gt;&lt;periodical&gt;&lt;full-title&gt;Fertil Steril&lt;/full-title&gt;&lt;/periodical&gt;&lt;pages&gt;1296-301&lt;/pages&gt;&lt;volume&gt;86&lt;/volume&gt;&lt;number&gt;5&lt;/number&gt;&lt;keywords&gt;&lt;keyword&gt;Adult&lt;/keyword&gt;&lt;keyword&gt;*Attitude to Health&lt;/keyword&gt;&lt;keyword&gt;Comorbidity&lt;/keyword&gt;&lt;keyword&gt;Endometriosis/*diagnosis/epidemiology/*psychology&lt;/keyword&gt;&lt;keyword&gt;Female&lt;/keyword&gt;&lt;keyword&gt;Humans&lt;/keyword&gt;&lt;keyword&gt;Interviews as Topic&lt;/keyword&gt;&lt;keyword&gt;Pelvic Pain/*diagnosis/epidemiology/*psychology&lt;/keyword&gt;&lt;keyword&gt;Prevalence&lt;/keyword&gt;&lt;keyword&gt;*Quality of Life&lt;/keyword&gt;&lt;keyword&gt;Time Factors&lt;/keyword&gt;&lt;keyword&gt;United Kingdom/epidemiology&lt;/keyword&gt;&lt;keyword&gt;Women&amp;apos;s Health&lt;/keyword&gt;&lt;/keywords&gt;&lt;dates&gt;&lt;year&gt;2006&lt;/year&gt;&lt;pub-dates&gt;&lt;date&gt;Nov&lt;/date&gt;&lt;/pub-dates&gt;&lt;/dates&gt;&lt;isbn&gt;0015-0282&lt;/isbn&gt;&lt;accession-num&gt;17070183&lt;/accession-num&gt;&lt;urls&gt;&lt;/urls&gt;&lt;electronic-resource-num&gt;10.1016/j.fertnstert.2006.04.054&lt;/electronic-resource-num&gt;&lt;remote-database-provider&gt;NLM&lt;/remote-database-provider&gt;&lt;language&gt;eng&lt;/language&gt;&lt;/record&gt;&lt;/Cite&gt;&lt;/EndNote&gt;</w:instrText>
      </w:r>
      <w:r w:rsidR="0087090D" w:rsidRPr="00477CAE">
        <w:rPr>
          <w:rFonts w:ascii="Times New Roman" w:hAnsi="Times New Roman" w:cs="Times New Roman"/>
        </w:rPr>
        <w:fldChar w:fldCharType="separate"/>
      </w:r>
      <w:r w:rsidR="00CB162B" w:rsidRPr="00477CAE">
        <w:rPr>
          <w:rFonts w:ascii="Times New Roman" w:hAnsi="Times New Roman" w:cs="Times New Roman"/>
          <w:noProof/>
        </w:rPr>
        <w:t>(Ballard et al., 2006)</w:t>
      </w:r>
      <w:r w:rsidR="0087090D" w:rsidRPr="00477CAE">
        <w:rPr>
          <w:rFonts w:ascii="Times New Roman" w:hAnsi="Times New Roman" w:cs="Times New Roman"/>
        </w:rPr>
        <w:fldChar w:fldCharType="end"/>
      </w:r>
      <w:r w:rsidR="00694751" w:rsidRPr="00477CAE">
        <w:rPr>
          <w:rFonts w:ascii="Times New Roman" w:hAnsi="Times New Roman" w:cs="Times New Roman"/>
        </w:rPr>
        <w:t xml:space="preserve">. Some participants in this review reported actively avoiding </w:t>
      </w:r>
      <w:r w:rsidR="00EB299C" w:rsidRPr="00477CAE">
        <w:rPr>
          <w:rFonts w:ascii="Times New Roman" w:hAnsi="Times New Roman" w:cs="Times New Roman"/>
        </w:rPr>
        <w:t>GP</w:t>
      </w:r>
      <w:r w:rsidR="00694751" w:rsidRPr="00477CAE">
        <w:rPr>
          <w:rFonts w:ascii="Times New Roman" w:hAnsi="Times New Roman" w:cs="Times New Roman"/>
        </w:rPr>
        <w:t xml:space="preserve"> consultations due to prior experiences of invalidation, a finding consistent with Denny (2009), who noted that many women with endometriosis develop avoidance behaviours due to repeated negative medical interactions.</w:t>
      </w:r>
    </w:p>
    <w:p w14:paraId="202D39EA" w14:textId="77777777" w:rsidR="00694751" w:rsidRPr="00477CAE" w:rsidRDefault="00694751" w:rsidP="00842C7D">
      <w:pPr>
        <w:spacing w:line="480" w:lineRule="auto"/>
        <w:rPr>
          <w:rFonts w:ascii="Times New Roman" w:hAnsi="Times New Roman" w:cs="Times New Roman"/>
        </w:rPr>
      </w:pPr>
    </w:p>
    <w:p w14:paraId="77EFA3F4" w14:textId="0EF384E2" w:rsidR="00E00B38" w:rsidRPr="00477CAE" w:rsidRDefault="578E0C73" w:rsidP="00842C7D">
      <w:pPr>
        <w:spacing w:line="480" w:lineRule="auto"/>
        <w:rPr>
          <w:rFonts w:ascii="Times New Roman" w:hAnsi="Times New Roman" w:cs="Times New Roman"/>
        </w:rPr>
      </w:pPr>
      <w:r w:rsidRPr="00477CAE">
        <w:rPr>
          <w:rFonts w:ascii="Times New Roman" w:hAnsi="Times New Roman" w:cs="Times New Roman"/>
        </w:rPr>
        <w:t xml:space="preserve">Despite frequent negative encounters with primary healthcare practitioners, another emerging theme in this review was self-advocacy as a means of overcoming medical barriers. Many </w:t>
      </w:r>
      <w:r w:rsidRPr="00477CAE">
        <w:rPr>
          <w:rFonts w:ascii="Times New Roman" w:hAnsi="Times New Roman" w:cs="Times New Roman"/>
        </w:rPr>
        <w:lastRenderedPageBreak/>
        <w:t>women reported</w:t>
      </w:r>
      <w:r w:rsidR="00F27706" w:rsidRPr="00477CAE">
        <w:rPr>
          <w:rFonts w:ascii="Times New Roman" w:hAnsi="Times New Roman" w:cs="Times New Roman"/>
        </w:rPr>
        <w:t xml:space="preserve"> independently seeking out information and research on the condition to self-educate</w:t>
      </w:r>
      <w:r w:rsidRPr="00477CAE">
        <w:rPr>
          <w:rFonts w:ascii="Times New Roman" w:hAnsi="Times New Roman" w:cs="Times New Roman"/>
        </w:rPr>
        <w:t xml:space="preserve">, joining patient advocacy groups, or actively educating their doctors about endometriosis. This aligns with research by Culley et al. (2013) which emphasises the critical role of patient networks in endometriosis care. Social media and online communities have increasingly provided a platform for knowledge and exchange, allowing women to identify their symptoms, push for referrals, and seek alternative therapies </w:t>
      </w:r>
      <w:r w:rsidR="00E00B38" w:rsidRPr="00477CAE">
        <w:rPr>
          <w:rFonts w:ascii="Times New Roman" w:hAnsi="Times New Roman" w:cs="Times New Roman"/>
        </w:rPr>
        <w:fldChar w:fldCharType="begin"/>
      </w:r>
      <w:r w:rsidR="00E00B38" w:rsidRPr="00477CAE">
        <w:rPr>
          <w:rFonts w:ascii="Times New Roman" w:hAnsi="Times New Roman" w:cs="Times New Roman"/>
        </w:rPr>
        <w:instrText xml:space="preserve"> ADDIN EN.CITE &lt;EndNote&gt;&lt;Cite&gt;&lt;Author&gt;Whelan&lt;/Author&gt;&lt;Year&gt;2007&lt;/Year&gt;&lt;RecNum&gt;128&lt;/RecNum&gt;&lt;DisplayText&gt;(Whelan, 2007)&lt;/DisplayText&gt;&lt;record&gt;&lt;rec-number&gt;128&lt;/rec-number&gt;&lt;foreign-keys&gt;&lt;key app="EN" db-id="5ttxx52au90vs5edfx2ptxa9a20v20sxrrxv" timestamp="1721669952"&gt;128&lt;/key&gt;&lt;/foreign-keys&gt;&lt;ref-type name="Journal Article"&gt;17&lt;/ref-type&gt;&lt;contributors&gt;&lt;authors&gt;&lt;author&gt;Whelan, Emma&lt;/author&gt;&lt;/authors&gt;&lt;/contributors&gt;&lt;titles&gt;&lt;title&gt;‘No one agrees except for those of us who have it’: endometriosis patients as an epistemological community&lt;/title&gt;&lt;secondary-title&gt;Sociology of Health &amp;amp; Illness&lt;/secondary-title&gt;&lt;/titles&gt;&lt;periodical&gt;&lt;full-title&gt;Sociology of Health &amp;amp; Illness&lt;/full-title&gt;&lt;/periodical&gt;&lt;pages&gt;957-982&lt;/pages&gt;&lt;volume&gt;29&lt;/volume&gt;&lt;number&gt;7&lt;/number&gt;&lt;keywords&gt;&lt;keyword&gt;lay knowledge&lt;/keyword&gt;&lt;keyword&gt;expert-lay divide&lt;/keyword&gt;&lt;keyword&gt;patients&lt;/keyword&gt;&lt;keyword&gt;endometriosis&lt;/keyword&gt;&lt;keyword&gt;epistemology&lt;/keyword&gt;&lt;/keywords&gt;&lt;dates&gt;&lt;year&gt;2007&lt;/year&gt;&lt;pub-dates&gt;&lt;date&gt;2007/11/01&lt;/date&gt;&lt;/pub-dates&gt;&lt;/dates&gt;&lt;publisher&gt;John Wiley &amp;amp; Sons, Ltd&lt;/publisher&gt;&lt;isbn&gt;0141-9889&lt;/isbn&gt;&lt;urls&gt;&lt;related-urls&gt;&lt;url&gt;https://doi.org/10.1111/j.1467-9566.2007.01024.x&lt;/url&gt;&lt;/related-urls&gt;&lt;/urls&gt;&lt;electronic-resource-num&gt;https://doi.org/10.1111/j.1467-9566.2007.01024.x&lt;/electronic-resource-num&gt;&lt;access-date&gt;2024/07/22&lt;/access-date&gt;&lt;/record&gt;&lt;/Cite&gt;&lt;/EndNote&gt;</w:instrText>
      </w:r>
      <w:r w:rsidR="00E00B38" w:rsidRPr="00477CAE">
        <w:rPr>
          <w:rFonts w:ascii="Times New Roman" w:hAnsi="Times New Roman" w:cs="Times New Roman"/>
        </w:rPr>
        <w:fldChar w:fldCharType="separate"/>
      </w:r>
      <w:r w:rsidRPr="00477CAE">
        <w:rPr>
          <w:rFonts w:ascii="Times New Roman" w:hAnsi="Times New Roman" w:cs="Times New Roman"/>
          <w:noProof/>
        </w:rPr>
        <w:t>(Whelan, 2007)</w:t>
      </w:r>
      <w:r w:rsidR="00E00B38" w:rsidRPr="00477CAE">
        <w:rPr>
          <w:rFonts w:ascii="Times New Roman" w:hAnsi="Times New Roman" w:cs="Times New Roman"/>
        </w:rPr>
        <w:fldChar w:fldCharType="end"/>
      </w:r>
      <w:r w:rsidRPr="00477CAE">
        <w:rPr>
          <w:rFonts w:ascii="Times New Roman" w:hAnsi="Times New Roman" w:cs="Times New Roman"/>
        </w:rPr>
        <w:t xml:space="preserve">. </w:t>
      </w:r>
    </w:p>
    <w:p w14:paraId="3F71D28F" w14:textId="77777777" w:rsidR="00E00B38" w:rsidRPr="00477CAE" w:rsidRDefault="00E00B38" w:rsidP="00842C7D">
      <w:pPr>
        <w:spacing w:line="480" w:lineRule="auto"/>
        <w:rPr>
          <w:rFonts w:ascii="Times New Roman" w:hAnsi="Times New Roman" w:cs="Times New Roman"/>
        </w:rPr>
      </w:pPr>
    </w:p>
    <w:p w14:paraId="292E7FF5" w14:textId="43E9754D" w:rsidR="00E00B38" w:rsidRPr="00477CAE" w:rsidRDefault="578E0C73" w:rsidP="00842C7D">
      <w:pPr>
        <w:spacing w:line="480" w:lineRule="auto"/>
        <w:rPr>
          <w:rFonts w:ascii="Times New Roman" w:hAnsi="Times New Roman" w:cs="Times New Roman"/>
        </w:rPr>
      </w:pPr>
      <w:r w:rsidRPr="00477CAE">
        <w:rPr>
          <w:rFonts w:ascii="Times New Roman" w:hAnsi="Times New Roman" w:cs="Times New Roman"/>
        </w:rPr>
        <w:t xml:space="preserve">However, while self-advocacy </w:t>
      </w:r>
      <w:r w:rsidR="79EC6B5F" w:rsidRPr="00477CAE">
        <w:rPr>
          <w:rFonts w:ascii="Times New Roman" w:hAnsi="Times New Roman" w:cs="Times New Roman"/>
        </w:rPr>
        <w:t>and self-education is</w:t>
      </w:r>
      <w:r w:rsidRPr="00477CAE">
        <w:rPr>
          <w:rFonts w:ascii="Times New Roman" w:hAnsi="Times New Roman" w:cs="Times New Roman"/>
        </w:rPr>
        <w:t xml:space="preserve"> empowering, it also places an undue burden on patients, who must fight to be taken seriously. The expectation that women must persistently challenge their doctors </w:t>
      </w:r>
      <w:r w:rsidR="165FF82B" w:rsidRPr="00477CAE">
        <w:rPr>
          <w:rFonts w:ascii="Times New Roman" w:hAnsi="Times New Roman" w:cs="Times New Roman"/>
        </w:rPr>
        <w:t>to</w:t>
      </w:r>
      <w:r w:rsidRPr="00477CAE">
        <w:rPr>
          <w:rFonts w:ascii="Times New Roman" w:hAnsi="Times New Roman" w:cs="Times New Roman"/>
        </w:rPr>
        <w:t xml:space="preserve"> receive adequate care reflects a broader failure within primary healthcare systems. Increased </w:t>
      </w:r>
      <w:r w:rsidR="00F27706" w:rsidRPr="00477CAE">
        <w:rPr>
          <w:rFonts w:ascii="Times New Roman" w:hAnsi="Times New Roman" w:cs="Times New Roman"/>
        </w:rPr>
        <w:t xml:space="preserve">healthcare professional </w:t>
      </w:r>
      <w:r w:rsidRPr="00477CAE">
        <w:rPr>
          <w:rFonts w:ascii="Times New Roman" w:hAnsi="Times New Roman" w:cs="Times New Roman"/>
        </w:rPr>
        <w:t xml:space="preserve">education and awareness campaigns may help to shift some of this burden away from patients and onto healthcare providers, ensuring that women do not have to “prove” the validity of their own pain. </w:t>
      </w:r>
    </w:p>
    <w:p w14:paraId="35743104" w14:textId="77777777" w:rsidR="00E00B38" w:rsidRPr="00477CAE" w:rsidRDefault="00E00B38" w:rsidP="00842C7D">
      <w:pPr>
        <w:spacing w:line="480" w:lineRule="auto"/>
        <w:rPr>
          <w:rFonts w:ascii="Times New Roman" w:hAnsi="Times New Roman" w:cs="Times New Roman"/>
        </w:rPr>
      </w:pPr>
    </w:p>
    <w:p w14:paraId="42058640" w14:textId="51C23B71" w:rsidR="00694751" w:rsidRPr="00477CAE" w:rsidRDefault="00694751" w:rsidP="00842C7D">
      <w:pPr>
        <w:spacing w:line="480" w:lineRule="auto"/>
        <w:rPr>
          <w:rFonts w:ascii="Times New Roman" w:hAnsi="Times New Roman" w:cs="Times New Roman"/>
        </w:rPr>
      </w:pPr>
      <w:r w:rsidRPr="00477CAE">
        <w:rPr>
          <w:rFonts w:ascii="Times New Roman" w:hAnsi="Times New Roman" w:cs="Times New Roman"/>
        </w:rPr>
        <w:t xml:space="preserve">Furthermore, the intersection of gender and pain perception likely plays a role in the way endometriosis is managed in primary care. Research suggests that women’s pain is more likely to be perceived as psychological rather than physiological, leading to increased rates of </w:t>
      </w:r>
      <w:r w:rsidR="00E21B98" w:rsidRPr="00477CAE">
        <w:rPr>
          <w:rFonts w:ascii="Times New Roman" w:hAnsi="Times New Roman" w:cs="Times New Roman"/>
        </w:rPr>
        <w:t xml:space="preserve">antidepressant prescriptions or misdiagnoses such as anxiety or depression </w:t>
      </w:r>
      <w:r w:rsidRPr="00477CAE">
        <w:rPr>
          <w:rFonts w:ascii="Times New Roman" w:hAnsi="Times New Roman" w:cs="Times New Roman"/>
        </w:rPr>
        <w:fldChar w:fldCharType="begin"/>
      </w:r>
      <w:r w:rsidR="00CB162B" w:rsidRPr="00477CAE">
        <w:rPr>
          <w:rFonts w:ascii="Times New Roman" w:hAnsi="Times New Roman" w:cs="Times New Roman"/>
        </w:rPr>
        <w:instrText xml:space="preserve"> ADDIN EN.CITE &lt;EndNote&gt;&lt;Cite&gt;&lt;Author&gt;Hamberg&lt;/Author&gt;&lt;Year&gt;2008&lt;/Year&gt;&lt;RecNum&gt;203&lt;/RecNum&gt;&lt;DisplayText&gt;(Hamberg, 2008)&lt;/DisplayText&gt;&lt;record&gt;&lt;rec-number&gt;203&lt;/rec-number&gt;&lt;foreign-keys&gt;&lt;key app="EN" db-id="5ttxx52au90vs5edfx2ptxa9a20v20sxrrxv" timestamp="1742234074"&gt;203&lt;/key&gt;&lt;/foreign-keys&gt;&lt;ref-type name="Journal Article"&gt;17&lt;/ref-type&gt;&lt;contributors&gt;&lt;authors&gt;&lt;author&gt;Hamberg,  Katarina&lt;/author&gt;&lt;/authors&gt;&lt;/contributors&gt;&lt;titles&gt;&lt;title&gt;Gender Bias in Medicine&lt;/title&gt;&lt;secondary-title&gt;Women&amp;apos;s Health&lt;/secondary-title&gt;&lt;/titles&gt;&lt;periodical&gt;&lt;full-title&gt;Women&amp;apos;s Health&lt;/full-title&gt;&lt;/periodical&gt;&lt;pages&gt;237-243&lt;/pages&gt;&lt;volume&gt;4&lt;/volume&gt;&lt;number&gt;3&lt;/number&gt;&lt;dates&gt;&lt;year&gt;2008&lt;/year&gt;&lt;pub-dates&gt;&lt;date&gt;2008/05/01&lt;/date&gt;&lt;/pub-dates&gt;&lt;/dates&gt;&lt;publisher&gt;SAGE Publications Ltd STM&lt;/publisher&gt;&lt;isbn&gt;1745-5057&lt;/isbn&gt;&lt;urls&gt;&lt;related-urls&gt;&lt;url&gt;https://doi.org/10.2217/17455057.4.3.237&lt;/url&gt;&lt;/related-urls&gt;&lt;/urls&gt;&lt;electronic-resource-num&gt;10.2217/17455057.4.3.237&lt;/electronic-resource-num&gt;&lt;access-date&gt;2025/03/17&lt;/access-date&gt;&lt;/record&gt;&lt;/Cite&gt;&lt;/EndNote&gt;</w:instrText>
      </w:r>
      <w:r w:rsidRPr="00477CAE">
        <w:rPr>
          <w:rFonts w:ascii="Times New Roman" w:hAnsi="Times New Roman" w:cs="Times New Roman"/>
        </w:rPr>
        <w:fldChar w:fldCharType="separate"/>
      </w:r>
      <w:r w:rsidR="00CB162B" w:rsidRPr="00477CAE">
        <w:rPr>
          <w:rFonts w:ascii="Times New Roman" w:hAnsi="Times New Roman" w:cs="Times New Roman"/>
          <w:noProof/>
        </w:rPr>
        <w:t>(Hamberg, 2008)</w:t>
      </w:r>
      <w:r w:rsidRPr="00477CAE">
        <w:rPr>
          <w:rFonts w:ascii="Times New Roman" w:hAnsi="Times New Roman" w:cs="Times New Roman"/>
        </w:rPr>
        <w:fldChar w:fldCharType="end"/>
      </w:r>
      <w:r w:rsidR="00E21B98" w:rsidRPr="00477CAE">
        <w:rPr>
          <w:rFonts w:ascii="Times New Roman" w:hAnsi="Times New Roman" w:cs="Times New Roman"/>
        </w:rPr>
        <w:t>. Our findings reinforce this, as several participants were told that their pain was “in their head” or due to stress, contributing to a cycle of diagnostic delay and psychological distress</w:t>
      </w:r>
      <w:r w:rsidR="00D01BC1" w:rsidRPr="00477CAE">
        <w:rPr>
          <w:rFonts w:ascii="Times New Roman" w:hAnsi="Times New Roman" w:cs="Times New Roman"/>
        </w:rPr>
        <w:t xml:space="preserve"> </w:t>
      </w:r>
      <w:r w:rsidR="00D01BC1" w:rsidRPr="00477CAE">
        <w:rPr>
          <w:rFonts w:ascii="Times New Roman" w:hAnsi="Times New Roman" w:cs="Times New Roman"/>
        </w:rPr>
        <w:fldChar w:fldCharType="begin">
          <w:fldData xml:space="preserve">PEVuZE5vdGU+PENpdGU+PEF1dGhvcj5LcmViczwvQXV0aG9yPjxZZWFyPjIwMjA8L1llYXI+PFJl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</w:fldData>
        </w:fldChar>
      </w:r>
      <w:r w:rsidR="00D01BC1" w:rsidRPr="00477CAE">
        <w:rPr>
          <w:rFonts w:ascii="Times New Roman" w:hAnsi="Times New Roman" w:cs="Times New Roman"/>
        </w:rPr>
        <w:instrText xml:space="preserve"> ADDIN EN.CITE </w:instrText>
      </w:r>
      <w:r w:rsidR="00D01BC1" w:rsidRPr="00477CAE">
        <w:rPr>
          <w:rFonts w:ascii="Times New Roman" w:hAnsi="Times New Roman" w:cs="Times New Roman"/>
        </w:rPr>
        <w:fldChar w:fldCharType="begin">
          <w:fldData xml:space="preserve">PEVuZE5vdGU+PENpdGU+PEF1dGhvcj5LcmViczwvQXV0aG9yPjxZZWFyPjIwMjA8L1llYXI+PFJl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</w:fldData>
        </w:fldChar>
      </w:r>
      <w:r w:rsidR="00D01BC1" w:rsidRPr="00477CAE">
        <w:rPr>
          <w:rFonts w:ascii="Times New Roman" w:hAnsi="Times New Roman" w:cs="Times New Roman"/>
        </w:rPr>
        <w:instrText xml:space="preserve"> ADDIN EN.CITE.DATA </w:instrText>
      </w:r>
      <w:r w:rsidR="00D01BC1" w:rsidRPr="00477CAE">
        <w:rPr>
          <w:rFonts w:ascii="Times New Roman" w:hAnsi="Times New Roman" w:cs="Times New Roman"/>
        </w:rPr>
      </w:r>
      <w:r w:rsidR="00D01BC1" w:rsidRPr="00477CAE">
        <w:rPr>
          <w:rFonts w:ascii="Times New Roman" w:hAnsi="Times New Roman" w:cs="Times New Roman"/>
        </w:rPr>
        <w:fldChar w:fldCharType="end"/>
      </w:r>
      <w:r w:rsidR="00D01BC1" w:rsidRPr="00477CAE">
        <w:rPr>
          <w:rFonts w:ascii="Times New Roman" w:hAnsi="Times New Roman" w:cs="Times New Roman"/>
        </w:rPr>
      </w:r>
      <w:r w:rsidR="00D01BC1" w:rsidRPr="00477CAE">
        <w:rPr>
          <w:rFonts w:ascii="Times New Roman" w:hAnsi="Times New Roman" w:cs="Times New Roman"/>
        </w:rPr>
        <w:fldChar w:fldCharType="separate"/>
      </w:r>
      <w:r w:rsidR="00D01BC1" w:rsidRPr="00477CAE">
        <w:rPr>
          <w:rFonts w:ascii="Times New Roman" w:hAnsi="Times New Roman" w:cs="Times New Roman"/>
          <w:noProof/>
        </w:rPr>
        <w:t>(Culley et al., 2013; Krebs &amp; Schoenbauer, 2020)</w:t>
      </w:r>
      <w:r w:rsidR="00D01BC1" w:rsidRPr="00477CAE">
        <w:rPr>
          <w:rFonts w:ascii="Times New Roman" w:hAnsi="Times New Roman" w:cs="Times New Roman"/>
        </w:rPr>
        <w:fldChar w:fldCharType="end"/>
      </w:r>
      <w:r w:rsidR="00E21B98" w:rsidRPr="00477CAE">
        <w:rPr>
          <w:rFonts w:ascii="Times New Roman" w:hAnsi="Times New Roman" w:cs="Times New Roman"/>
        </w:rPr>
        <w:t xml:space="preserve">. </w:t>
      </w:r>
    </w:p>
    <w:p w14:paraId="07310E3A" w14:textId="77777777" w:rsidR="0091681C" w:rsidRPr="00477CAE" w:rsidRDefault="0091681C" w:rsidP="00842C7D">
      <w:pPr>
        <w:spacing w:line="480" w:lineRule="auto"/>
        <w:rPr>
          <w:rFonts w:ascii="Times New Roman" w:hAnsi="Times New Roman" w:cs="Times New Roman"/>
          <w:u w:val="single"/>
        </w:rPr>
      </w:pPr>
    </w:p>
    <w:p w14:paraId="5C3B00F1" w14:textId="12E9E58C" w:rsidR="000142B9" w:rsidRPr="00477CAE" w:rsidRDefault="0091681C" w:rsidP="00842C7D">
      <w:pPr>
        <w:spacing w:line="480" w:lineRule="auto"/>
        <w:rPr>
          <w:rFonts w:ascii="Times New Roman" w:hAnsi="Times New Roman" w:cs="Times New Roman"/>
        </w:rPr>
      </w:pPr>
      <w:r w:rsidRPr="00477CAE">
        <w:rPr>
          <w:rFonts w:ascii="Times New Roman" w:hAnsi="Times New Roman" w:cs="Times New Roman"/>
        </w:rPr>
        <w:t xml:space="preserve">Another issue highlighted in this review is the fragmentation of care and the challenges women face in accessing specialist treatment. Many participants described a gatekeeping dynamic in primary care, where GPs acted as barriers to specialist referrals rather than </w:t>
      </w:r>
      <w:r w:rsidRPr="00477CAE">
        <w:rPr>
          <w:rFonts w:ascii="Times New Roman" w:hAnsi="Times New Roman" w:cs="Times New Roman"/>
        </w:rPr>
        <w:lastRenderedPageBreak/>
        <w:t xml:space="preserve">facilitators of care. This issue has been previously noted in studies analysing the structural inefficiencies of referral-based healthcare systems </w:t>
      </w:r>
      <w:r w:rsidRPr="00477CAE">
        <w:rPr>
          <w:rFonts w:ascii="Times New Roman" w:hAnsi="Times New Roman" w:cs="Times New Roman"/>
        </w:rPr>
        <w:fldChar w:fldCharType="begin"/>
      </w:r>
      <w:r w:rsidR="00CB162B" w:rsidRPr="00477CAE">
        <w:rPr>
          <w:rFonts w:ascii="Times New Roman" w:hAnsi="Times New Roman" w:cs="Times New Roman"/>
        </w:rPr>
        <w:instrText xml:space="preserve"> ADDIN EN.CITE &lt;EndNote&gt;&lt;Cite&gt;&lt;Author&gt;Dantkale&lt;/Author&gt;&lt;Year&gt;2024&lt;/Year&gt;&lt;RecNum&gt;156&lt;/RecNum&gt;&lt;DisplayText&gt;(Dantkale &amp;amp; Agrawal, 2024)&lt;/DisplayText&gt;&lt;record&gt;&lt;rec-number&gt;156&lt;/rec-number&gt;&lt;foreign-keys&gt;&lt;key app="EN" db-id="5ttxx52au90vs5edfx2ptxa9a20v20sxrrxv" timestamp="1723467769"&gt;156&lt;/key&gt;&lt;/foreign-keys&gt;&lt;ref-type name="Journal Article"&gt;17&lt;/ref-type&gt;&lt;contributors&gt;&lt;authors&gt;&lt;author&gt;Dantkale, Ketki S.&lt;/author&gt;&lt;author&gt;Agrawal, Manjusha&lt;/author&gt;&lt;/authors&gt;&lt;/contributors&gt;&lt;titles&gt;&lt;title&gt;A Comprehensive Review of the Diagnostic Landscape of Endometriosis: Assessing Tools, Uncovering Strengths, and Acknowledging Limitations&lt;/title&gt;&lt;secondary-title&gt;Cureus&lt;/secondary-title&gt;&lt;/titles&gt;&lt;periodical&gt;&lt;full-title&gt;Cureus&lt;/full-title&gt;&lt;/periodical&gt;&lt;dates&gt;&lt;year&gt;2024&lt;/year&gt;&lt;/dates&gt;&lt;urls&gt;&lt;/urls&gt;&lt;electronic-resource-num&gt;10.7759/cureus.56978&lt;/electronic-resource-num&gt;&lt;/record&gt;&lt;/Cite&gt;&lt;/EndNote&gt;</w:instrText>
      </w:r>
      <w:r w:rsidRPr="00477CAE">
        <w:rPr>
          <w:rFonts w:ascii="Times New Roman" w:hAnsi="Times New Roman" w:cs="Times New Roman"/>
        </w:rPr>
        <w:fldChar w:fldCharType="separate"/>
      </w:r>
      <w:r w:rsidR="00CB162B" w:rsidRPr="00477CAE">
        <w:rPr>
          <w:rFonts w:ascii="Times New Roman" w:hAnsi="Times New Roman" w:cs="Times New Roman"/>
          <w:noProof/>
        </w:rPr>
        <w:t>(Dantkale &amp; Agrawal, 2024)</w:t>
      </w:r>
      <w:r w:rsidRPr="00477CAE">
        <w:rPr>
          <w:rFonts w:ascii="Times New Roman" w:hAnsi="Times New Roman" w:cs="Times New Roman"/>
        </w:rPr>
        <w:fldChar w:fldCharType="end"/>
      </w:r>
      <w:r w:rsidRPr="00477CAE">
        <w:rPr>
          <w:rFonts w:ascii="Times New Roman" w:hAnsi="Times New Roman" w:cs="Times New Roman"/>
        </w:rPr>
        <w:t xml:space="preserve">. In countries where direct specialist access is permitted, such as France, diagnostic delays appear to be reduced </w:t>
      </w:r>
      <w:r w:rsidRPr="00477CAE">
        <w:rPr>
          <w:rFonts w:ascii="Times New Roman" w:hAnsi="Times New Roman" w:cs="Times New Roman"/>
        </w:rPr>
        <w:fldChar w:fldCharType="begin">
          <w:fldData xml:space="preserve">PEVuZE5vdGU+PENpdGU+PEF1dGhvcj5DaGFwcm9uPC9BdXRob3I+PFllYXI+MjAxOTwvWWVhcj48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</w:fldData>
        </w:fldChar>
      </w:r>
      <w:r w:rsidR="00CB162B" w:rsidRPr="00477CAE">
        <w:rPr>
          <w:rFonts w:ascii="Times New Roman" w:hAnsi="Times New Roman" w:cs="Times New Roman"/>
        </w:rPr>
        <w:instrText xml:space="preserve"> ADDIN EN.CITE </w:instrText>
      </w:r>
      <w:r w:rsidR="00CB162B" w:rsidRPr="00477CAE">
        <w:rPr>
          <w:rFonts w:ascii="Times New Roman" w:hAnsi="Times New Roman" w:cs="Times New Roman"/>
        </w:rPr>
        <w:fldChar w:fldCharType="begin">
          <w:fldData xml:space="preserve">PEVuZE5vdGU+PENpdGU+PEF1dGhvcj5DaGFwcm9uPC9BdXRob3I+PFllYXI+MjAxOTwvWWVhcj48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</w:fldData>
        </w:fldChar>
      </w:r>
      <w:r w:rsidR="00CB162B" w:rsidRPr="00477CAE">
        <w:rPr>
          <w:rFonts w:ascii="Times New Roman" w:hAnsi="Times New Roman" w:cs="Times New Roman"/>
        </w:rPr>
        <w:instrText xml:space="preserve"> ADDIN EN.CITE.DATA </w:instrText>
      </w:r>
      <w:r w:rsidR="00CB162B" w:rsidRPr="00477CAE">
        <w:rPr>
          <w:rFonts w:ascii="Times New Roman" w:hAnsi="Times New Roman" w:cs="Times New Roman"/>
        </w:rPr>
      </w:r>
      <w:r w:rsidR="00CB162B" w:rsidRPr="00477CAE">
        <w:rPr>
          <w:rFonts w:ascii="Times New Roman" w:hAnsi="Times New Roman" w:cs="Times New Roman"/>
        </w:rPr>
        <w:fldChar w:fldCharType="end"/>
      </w:r>
      <w:r w:rsidRPr="00477CAE">
        <w:rPr>
          <w:rFonts w:ascii="Times New Roman" w:hAnsi="Times New Roman" w:cs="Times New Roman"/>
        </w:rPr>
      </w:r>
      <w:r w:rsidRPr="00477CAE">
        <w:rPr>
          <w:rFonts w:ascii="Times New Roman" w:hAnsi="Times New Roman" w:cs="Times New Roman"/>
        </w:rPr>
        <w:fldChar w:fldCharType="separate"/>
      </w:r>
      <w:r w:rsidR="00CB162B" w:rsidRPr="00477CAE">
        <w:rPr>
          <w:rFonts w:ascii="Times New Roman" w:hAnsi="Times New Roman" w:cs="Times New Roman"/>
          <w:noProof/>
        </w:rPr>
        <w:t>(Chapron et al., 2019)</w:t>
      </w:r>
      <w:r w:rsidRPr="00477CAE">
        <w:rPr>
          <w:rFonts w:ascii="Times New Roman" w:hAnsi="Times New Roman" w:cs="Times New Roman"/>
        </w:rPr>
        <w:fldChar w:fldCharType="end"/>
      </w:r>
      <w:r w:rsidRPr="00477CAE">
        <w:rPr>
          <w:rFonts w:ascii="Times New Roman" w:hAnsi="Times New Roman" w:cs="Times New Roman"/>
        </w:rPr>
        <w:t>. This suggests tha</w:t>
      </w:r>
      <w:r w:rsidR="000142B9" w:rsidRPr="00477CAE">
        <w:rPr>
          <w:rFonts w:ascii="Times New Roman" w:hAnsi="Times New Roman" w:cs="Times New Roman"/>
        </w:rPr>
        <w:t xml:space="preserve">t restrictive referral pathways exacerbate diagnostic delays, making self-referral mechanisms or expedited gynaecological assessments a potential avenue for system-level reform. </w:t>
      </w:r>
    </w:p>
    <w:p w14:paraId="13BDE1A9" w14:textId="77777777" w:rsidR="00D53836" w:rsidRPr="00477CAE" w:rsidRDefault="00D53836" w:rsidP="00842C7D">
      <w:pPr>
        <w:spacing w:line="480" w:lineRule="auto"/>
        <w:rPr>
          <w:rFonts w:ascii="Times New Roman" w:hAnsi="Times New Roman" w:cs="Times New Roman"/>
          <w:u w:val="single"/>
        </w:rPr>
      </w:pPr>
    </w:p>
    <w:p w14:paraId="2A6B7B51" w14:textId="242EB68D" w:rsidR="00D53836" w:rsidRPr="00477CAE" w:rsidRDefault="00D53836" w:rsidP="00842C7D">
      <w:pPr>
        <w:spacing w:line="480" w:lineRule="auto"/>
        <w:rPr>
          <w:rFonts w:ascii="Times New Roman" w:hAnsi="Times New Roman" w:cs="Times New Roman"/>
          <w:u w:val="single"/>
        </w:rPr>
      </w:pPr>
      <w:r w:rsidRPr="00477CAE">
        <w:rPr>
          <w:rFonts w:ascii="Times New Roman" w:hAnsi="Times New Roman" w:cs="Times New Roman"/>
          <w:u w:val="single"/>
        </w:rPr>
        <w:t>4.</w:t>
      </w:r>
      <w:r w:rsidR="003B287E" w:rsidRPr="00477CAE">
        <w:rPr>
          <w:rFonts w:ascii="Times New Roman" w:hAnsi="Times New Roman" w:cs="Times New Roman"/>
          <w:u w:val="single"/>
        </w:rPr>
        <w:t>1</w:t>
      </w:r>
      <w:r w:rsidRPr="00477CAE">
        <w:rPr>
          <w:rFonts w:ascii="Times New Roman" w:hAnsi="Times New Roman" w:cs="Times New Roman"/>
          <w:u w:val="single"/>
        </w:rPr>
        <w:t xml:space="preserve"> </w:t>
      </w:r>
      <w:r w:rsidR="003B287E" w:rsidRPr="00477CAE">
        <w:rPr>
          <w:rFonts w:ascii="Times New Roman" w:hAnsi="Times New Roman" w:cs="Times New Roman"/>
          <w:u w:val="single"/>
        </w:rPr>
        <w:t xml:space="preserve">Recommendations for </w:t>
      </w:r>
      <w:r w:rsidRPr="00477CAE">
        <w:rPr>
          <w:rFonts w:ascii="Times New Roman" w:hAnsi="Times New Roman" w:cs="Times New Roman"/>
          <w:u w:val="single"/>
        </w:rPr>
        <w:t>Improvement</w:t>
      </w:r>
    </w:p>
    <w:p w14:paraId="4D240465" w14:textId="77777777" w:rsidR="00AB0573" w:rsidRPr="00477CAE" w:rsidRDefault="00AB0573" w:rsidP="00842C7D">
      <w:pPr>
        <w:spacing w:line="480" w:lineRule="auto"/>
        <w:rPr>
          <w:rFonts w:ascii="Times New Roman" w:hAnsi="Times New Roman" w:cs="Times New Roman"/>
          <w:u w:val="single"/>
        </w:rPr>
      </w:pPr>
    </w:p>
    <w:p w14:paraId="40EBD7B3" w14:textId="7092FD5C" w:rsidR="00AB0573" w:rsidRPr="00477CAE" w:rsidRDefault="4F576540" w:rsidP="00842C7D">
      <w:pPr>
        <w:spacing w:line="480" w:lineRule="auto"/>
        <w:rPr>
          <w:rFonts w:ascii="Times New Roman" w:hAnsi="Times New Roman" w:cs="Times New Roman"/>
        </w:rPr>
      </w:pPr>
      <w:r w:rsidRPr="00477CAE">
        <w:rPr>
          <w:rFonts w:ascii="Times New Roman" w:hAnsi="Times New Roman" w:cs="Times New Roman"/>
        </w:rPr>
        <w:t xml:space="preserve">The findings </w:t>
      </w:r>
      <w:r w:rsidR="00B36894" w:rsidRPr="00477CAE">
        <w:rPr>
          <w:rFonts w:ascii="Times New Roman" w:hAnsi="Times New Roman" w:cs="Times New Roman"/>
        </w:rPr>
        <w:t xml:space="preserve">from the included studies in this </w:t>
      </w:r>
      <w:r w:rsidRPr="00477CAE">
        <w:rPr>
          <w:rFonts w:ascii="Times New Roman" w:hAnsi="Times New Roman" w:cs="Times New Roman"/>
        </w:rPr>
        <w:t xml:space="preserve">review suggest several areas for systemic improvement in endometriosis care. First, medical education must be enhanced to improve </w:t>
      </w:r>
      <w:r w:rsidR="298617C0" w:rsidRPr="00477CAE">
        <w:rPr>
          <w:rFonts w:ascii="Times New Roman" w:hAnsi="Times New Roman" w:cs="Times New Roman"/>
        </w:rPr>
        <w:t>primary healthcare professional’s</w:t>
      </w:r>
      <w:r w:rsidRPr="00477CAE">
        <w:rPr>
          <w:rFonts w:ascii="Times New Roman" w:hAnsi="Times New Roman" w:cs="Times New Roman"/>
        </w:rPr>
        <w:t xml:space="preserve"> awareness and recognition of endometriosis symptoms</w:t>
      </w:r>
      <w:r w:rsidR="000872FE" w:rsidRPr="00477CAE">
        <w:rPr>
          <w:rFonts w:ascii="Times New Roman" w:hAnsi="Times New Roman" w:cs="Times New Roman"/>
        </w:rPr>
        <w:t>, with a specific focus on how to make a provisional diagnosis of endometriosis after ruling out other underlying conditions, as well as the use of hormonal treatments to suppress the menstrual cycle and prevent the disease from worsening</w:t>
      </w:r>
      <w:r w:rsidRPr="00477CAE">
        <w:rPr>
          <w:rFonts w:ascii="Times New Roman" w:hAnsi="Times New Roman" w:cs="Times New Roman"/>
        </w:rPr>
        <w:t xml:space="preserve">. Despite its prevalence, research suggests that medical curricula devote limited time to menstrual health disorders, leading to knowledge gaps among primary </w:t>
      </w:r>
      <w:r w:rsidR="298617C0" w:rsidRPr="00477CAE">
        <w:rPr>
          <w:rFonts w:ascii="Times New Roman" w:hAnsi="Times New Roman" w:cs="Times New Roman"/>
        </w:rPr>
        <w:t>health</w:t>
      </w:r>
      <w:r w:rsidRPr="00477CAE">
        <w:rPr>
          <w:rFonts w:ascii="Times New Roman" w:hAnsi="Times New Roman" w:cs="Times New Roman"/>
        </w:rPr>
        <w:t>care pro</w:t>
      </w:r>
      <w:r w:rsidR="298617C0" w:rsidRPr="00477CAE">
        <w:rPr>
          <w:rFonts w:ascii="Times New Roman" w:hAnsi="Times New Roman" w:cs="Times New Roman"/>
        </w:rPr>
        <w:t>fessionals</w:t>
      </w:r>
      <w:r w:rsidRPr="00477CAE">
        <w:rPr>
          <w:rFonts w:ascii="Times New Roman" w:hAnsi="Times New Roman" w:cs="Times New Roman"/>
        </w:rPr>
        <w:t xml:space="preserve"> </w:t>
      </w:r>
      <w:r w:rsidR="40F9466A" w:rsidRPr="00477CAE">
        <w:rPr>
          <w:rFonts w:ascii="Times New Roman" w:hAnsi="Times New Roman" w:cs="Times New Roman"/>
        </w:rPr>
        <w:fldChar w:fldCharType="begin"/>
      </w:r>
      <w:r w:rsidR="40F9466A" w:rsidRPr="00477CAE">
        <w:rPr>
          <w:rFonts w:ascii="Times New Roman" w:hAnsi="Times New Roman" w:cs="Times New Roman"/>
        </w:rPr>
        <w:instrText xml:space="preserve"> ADDIN EN.CITE &lt;EndNote&gt;&lt;Cite&gt;&lt;Author&gt;Dixon&lt;/Author&gt;&lt;Year&gt;2021&lt;/Year&gt;&lt;RecNum&gt;84&lt;/RecNum&gt;&lt;DisplayText&gt;(Dixon et al., 2021)&lt;/DisplayText&gt;&lt;record&gt;&lt;rec-number&gt;84&lt;/rec-number&gt;&lt;foreign-keys&gt;&lt;key app="EN" db-id="5ttxx52au90vs5edfx2ptxa9a20v20sxrrxv" timestamp="1721581677"&gt;84&lt;/key&gt;&lt;/foreign-keys&gt;&lt;ref-type name="Journal Article"&gt;17&lt;/ref-type&gt;&lt;contributors&gt;&lt;authors&gt;&lt;author&gt;Dixon, S.&lt;/author&gt;&lt;author&gt;McNiven, A.&lt;/author&gt;&lt;author&gt;Talbot, A.&lt;/author&gt;&lt;author&gt;Hinton, L.&lt;/author&gt;&lt;/authors&gt;&lt;/contributors&gt;&lt;auth-address&gt;Nuffield Department of Primary Care Health Sciences, University of Oxford, Oxford.&amp;#xD;THIS Institute, Department of Public Health and Primary Care, University of Cambridge, Cambridge.&lt;/auth-address&gt;&lt;titles&gt;&lt;title&gt;Navigating possible endometriosis in primary care: a qualitative study of GP perspectives&lt;/title&gt;&lt;secondary-title&gt;Br J Gen Pract&lt;/secondary-title&gt;&lt;/titles&gt;&lt;periodical&gt;&lt;full-title&gt;Br J Gen Pract&lt;/full-title&gt;&lt;/periodical&gt;&lt;pages&gt;e668-e676&lt;/pages&gt;&lt;volume&gt;71&lt;/volume&gt;&lt;number&gt;710&lt;/number&gt;&lt;edition&gt;20210826&lt;/edition&gt;&lt;keywords&gt;&lt;keyword&gt;Attitude of Health Personnel&lt;/keyword&gt;&lt;keyword&gt;*Endometriosis/diagnosis/therapy&lt;/keyword&gt;&lt;keyword&gt;England&lt;/keyword&gt;&lt;keyword&gt;Female&lt;/keyword&gt;&lt;keyword&gt;*General Practitioners&lt;/keyword&gt;&lt;keyword&gt;Humans&lt;/keyword&gt;&lt;keyword&gt;Primary Health Care&lt;/keyword&gt;&lt;keyword&gt;Qualitative Research&lt;/keyword&gt;&lt;keyword&gt;Referral and Consultation&lt;/keyword&gt;&lt;keyword&gt;dysmenorrhea&lt;/keyword&gt;&lt;keyword&gt;endometriosis&lt;/keyword&gt;&lt;keyword&gt;primary care&lt;/keyword&gt;&lt;/keywords&gt;&lt;dates&gt;&lt;year&gt;2021&lt;/year&gt;&lt;pub-dates&gt;&lt;date&gt;Sep&lt;/date&gt;&lt;/pub-dates&gt;&lt;/dates&gt;&lt;isbn&gt;0960-1643 (Print)&amp;#xD;0960-1643&lt;/isbn&gt;&lt;accession-num&gt;33950856&lt;/accession-num&gt;&lt;urls&gt;&lt;/urls&gt;&lt;custom2&gt;PMC8340732&lt;/custom2&gt;&lt;electronic-resource-num&gt;10.3399/bjgp.2021.0030&lt;/electronic-resource-num&gt;&lt;remote-database-provider&gt;NLM&lt;/remote-database-provider&gt;&lt;language&gt;eng&lt;/language&gt;&lt;/record&gt;&lt;/Cite&gt;&lt;/EndNote&gt;</w:instrText>
      </w:r>
      <w:r w:rsidR="40F9466A" w:rsidRPr="00477CAE">
        <w:rPr>
          <w:rFonts w:ascii="Times New Roman" w:hAnsi="Times New Roman" w:cs="Times New Roman"/>
        </w:rPr>
        <w:fldChar w:fldCharType="separate"/>
      </w:r>
      <w:r w:rsidR="24C42C84" w:rsidRPr="00477CAE">
        <w:rPr>
          <w:rFonts w:ascii="Times New Roman" w:hAnsi="Times New Roman" w:cs="Times New Roman"/>
          <w:noProof/>
        </w:rPr>
        <w:t>(Dixon et al., 2021)</w:t>
      </w:r>
      <w:r w:rsidR="40F9466A" w:rsidRPr="00477CAE">
        <w:rPr>
          <w:rFonts w:ascii="Times New Roman" w:hAnsi="Times New Roman" w:cs="Times New Roman"/>
        </w:rPr>
        <w:fldChar w:fldCharType="end"/>
      </w:r>
      <w:r w:rsidRPr="00477CAE">
        <w:rPr>
          <w:rFonts w:ascii="Times New Roman" w:hAnsi="Times New Roman" w:cs="Times New Roman"/>
        </w:rPr>
        <w:t xml:space="preserve">. Increased training in gynaecological pain conditions at both undergraduate </w:t>
      </w:r>
      <w:r w:rsidR="6E577C9C" w:rsidRPr="00477CAE">
        <w:rPr>
          <w:rFonts w:ascii="Times New Roman" w:hAnsi="Times New Roman" w:cs="Times New Roman"/>
        </w:rPr>
        <w:t xml:space="preserve">and </w:t>
      </w:r>
      <w:r w:rsidR="00F27706" w:rsidRPr="00477CAE">
        <w:rPr>
          <w:rFonts w:ascii="Times New Roman" w:hAnsi="Times New Roman" w:cs="Times New Roman"/>
        </w:rPr>
        <w:t>postgraduate medical t</w:t>
      </w:r>
      <w:r w:rsidR="6E577C9C" w:rsidRPr="00477CAE">
        <w:rPr>
          <w:rFonts w:ascii="Times New Roman" w:hAnsi="Times New Roman" w:cs="Times New Roman"/>
        </w:rPr>
        <w:t>raining,</w:t>
      </w:r>
      <w:r w:rsidRPr="00477CAE">
        <w:rPr>
          <w:rFonts w:ascii="Times New Roman" w:hAnsi="Times New Roman" w:cs="Times New Roman"/>
        </w:rPr>
        <w:t xml:space="preserve"> may lead to earlier consideration of endometriosis as a differential diagnosis. </w:t>
      </w:r>
    </w:p>
    <w:p w14:paraId="1032378B" w14:textId="77777777" w:rsidR="00C81DA4" w:rsidRPr="00477CAE" w:rsidRDefault="00C81DA4" w:rsidP="00842C7D">
      <w:pPr>
        <w:spacing w:line="480" w:lineRule="auto"/>
        <w:rPr>
          <w:rFonts w:ascii="Times New Roman" w:hAnsi="Times New Roman" w:cs="Times New Roman"/>
        </w:rPr>
      </w:pPr>
    </w:p>
    <w:p w14:paraId="448EEF53" w14:textId="0E495EF8" w:rsidR="00C81DA4" w:rsidRPr="00477CAE" w:rsidRDefault="00C81DA4" w:rsidP="00842C7D">
      <w:pPr>
        <w:spacing w:line="480" w:lineRule="auto"/>
        <w:rPr>
          <w:rFonts w:ascii="Times New Roman" w:hAnsi="Times New Roman" w:cs="Times New Roman"/>
        </w:rPr>
      </w:pPr>
      <w:r w:rsidRPr="00477CAE">
        <w:rPr>
          <w:rFonts w:ascii="Times New Roman" w:hAnsi="Times New Roman" w:cs="Times New Roman"/>
        </w:rPr>
        <w:t>Second, diagnostic pathways should be standardised, ensuring that patients presenting with severe dysmenorrhea receive timely referrals to gynaecologists. Some studies suggest that implementing clinical guidelines for suspected endometriosis – such as mandatory gynaecological evaluation for patients with chronic pelvic pain – could reduce diagnostic delays and improve early intervention rates</w:t>
      </w:r>
      <w:r w:rsidR="007D60BA" w:rsidRPr="00477CAE">
        <w:rPr>
          <w:rFonts w:ascii="Times New Roman" w:hAnsi="Times New Roman" w:cs="Times New Roman"/>
        </w:rPr>
        <w:t xml:space="preserve"> </w:t>
      </w:r>
      <w:r w:rsidR="007D60BA" w:rsidRPr="00477CAE">
        <w:rPr>
          <w:rFonts w:ascii="Times New Roman" w:hAnsi="Times New Roman" w:cs="Times New Roman"/>
        </w:rPr>
        <w:fldChar w:fldCharType="begin"/>
      </w:r>
      <w:r w:rsidR="007D60BA" w:rsidRPr="00477CAE">
        <w:rPr>
          <w:rFonts w:ascii="Times New Roman" w:hAnsi="Times New Roman" w:cs="Times New Roman"/>
        </w:rPr>
        <w:instrText xml:space="preserve"> ADDIN EN.CITE &lt;EndNote&gt;&lt;Cite&gt;&lt;Author&gt;Tewhaiti-Smith&lt;/Author&gt;&lt;Year&gt;2022&lt;/Year&gt;&lt;RecNum&gt;226&lt;/RecNum&gt;&lt;DisplayText&gt;(Tewhaiti-Smith et al., 2022)&lt;/DisplayText&gt;&lt;record&gt;&lt;rec-number&gt;226&lt;/rec-number&gt;&lt;foreign-keys&gt;&lt;key app="EN" db-id="5ttxx52au90vs5edfx2ptxa9a20v20sxrrxv" timestamp="1751046174"&gt;226&lt;/key&gt;&lt;/foreign-keys&gt;&lt;ref-type name="Journal Article"&gt;17&lt;/ref-type&gt;&lt;contributors&gt;&lt;authors&gt;&lt;author&gt;Tewhaiti-Smith, Jordan&lt;/author&gt;&lt;author&gt;Semprini, Alex&lt;/author&gt;&lt;author&gt;Bush, Deborah&lt;/author&gt;&lt;author&gt;Anderson, Augustus&lt;/author&gt;&lt;author&gt;Eathorne, Allie&lt;/author&gt;&lt;author&gt;Johnson, Neil&lt;/author&gt;&lt;author&gt;Girling, Jane&lt;/author&gt;&lt;author&gt;East, Michael&lt;/author&gt;&lt;author&gt;Marriott, Joy&lt;/author&gt;&lt;author&gt;Armour, Mike&lt;/author&gt;&lt;/authors&gt;&lt;/contributors&gt;&lt;titles&gt;&lt;title&gt;An Aotearoa New Zealand survey of the impact and diagnostic delay for endometriosis and chronic pelvic pain&lt;/title&gt;&lt;secondary-title&gt;Scientific Reports&lt;/secondary-title&gt;&lt;/titles&gt;&lt;periodical&gt;&lt;full-title&gt;Scientific Reports&lt;/full-title&gt;&lt;/periodical&gt;&lt;pages&gt;4425&lt;/pages&gt;&lt;volume&gt;12&lt;/volume&gt;&lt;number&gt;1&lt;/number&gt;&lt;dates&gt;&lt;year&gt;2022&lt;/year&gt;&lt;pub-dates&gt;&lt;date&gt;2022/03/15&lt;/date&gt;&lt;/pub-dates&gt;&lt;/dates&gt;&lt;isbn&gt;2045-2322&lt;/isbn&gt;&lt;urls&gt;&lt;related-urls&gt;&lt;url&gt;https://doi.org/10.1038/s41598-022-08464-x&lt;/url&gt;&lt;/related-urls&gt;&lt;/urls&gt;&lt;electronic-resource-num&gt;10.1038/s41598-022-08464-x&lt;/electronic-resource-num&gt;&lt;/record&gt;&lt;/Cite&gt;&lt;/EndNote&gt;</w:instrText>
      </w:r>
      <w:r w:rsidR="007D60BA" w:rsidRPr="00477CAE">
        <w:rPr>
          <w:rFonts w:ascii="Times New Roman" w:hAnsi="Times New Roman" w:cs="Times New Roman"/>
        </w:rPr>
        <w:fldChar w:fldCharType="separate"/>
      </w:r>
      <w:r w:rsidR="007D60BA" w:rsidRPr="00477CAE">
        <w:rPr>
          <w:rFonts w:ascii="Times New Roman" w:hAnsi="Times New Roman" w:cs="Times New Roman"/>
          <w:noProof/>
        </w:rPr>
        <w:t>(Tewhaiti-Smith et al., 2022)</w:t>
      </w:r>
      <w:r w:rsidR="007D60BA" w:rsidRPr="00477CAE">
        <w:rPr>
          <w:rFonts w:ascii="Times New Roman" w:hAnsi="Times New Roman" w:cs="Times New Roman"/>
        </w:rPr>
        <w:fldChar w:fldCharType="end"/>
      </w:r>
    </w:p>
    <w:p w14:paraId="50B15AFF" w14:textId="77777777" w:rsidR="00C81DA4" w:rsidRPr="00477CAE" w:rsidRDefault="00C81DA4" w:rsidP="00842C7D">
      <w:pPr>
        <w:spacing w:line="480" w:lineRule="auto"/>
        <w:rPr>
          <w:rFonts w:ascii="Times New Roman" w:hAnsi="Times New Roman" w:cs="Times New Roman"/>
        </w:rPr>
      </w:pPr>
    </w:p>
    <w:p w14:paraId="03C647C2" w14:textId="362D2314" w:rsidR="00D53836" w:rsidRPr="00477CAE" w:rsidRDefault="76D2C25F" w:rsidP="00842C7D">
      <w:pPr>
        <w:spacing w:line="480" w:lineRule="auto"/>
        <w:rPr>
          <w:rFonts w:ascii="Times New Roman" w:hAnsi="Times New Roman" w:cs="Times New Roman"/>
        </w:rPr>
      </w:pPr>
      <w:r w:rsidRPr="00477CAE">
        <w:rPr>
          <w:rFonts w:ascii="Times New Roman" w:hAnsi="Times New Roman" w:cs="Times New Roman"/>
        </w:rPr>
        <w:t>Third, healthcare policies should be reformed to reduce barriers to specialist access. Given that delayed referrals are a ma</w:t>
      </w:r>
      <w:r w:rsidR="6AA36B04" w:rsidRPr="00477CAE">
        <w:rPr>
          <w:rFonts w:ascii="Times New Roman" w:hAnsi="Times New Roman" w:cs="Times New Roman"/>
        </w:rPr>
        <w:t xml:space="preserve">jor factor in prolonged diagnosis, self-referral pathways or direct access to secondary care for patients with </w:t>
      </w:r>
      <w:r w:rsidR="00AE2F69" w:rsidRPr="00477CAE">
        <w:rPr>
          <w:rFonts w:ascii="Times New Roman" w:hAnsi="Times New Roman" w:cs="Times New Roman"/>
        </w:rPr>
        <w:t>who suspect they have</w:t>
      </w:r>
      <w:r w:rsidR="6AA36B04" w:rsidRPr="00477CAE">
        <w:rPr>
          <w:rFonts w:ascii="Times New Roman" w:hAnsi="Times New Roman" w:cs="Times New Roman"/>
        </w:rPr>
        <w:t xml:space="preserve"> endometriosis should be considered</w:t>
      </w:r>
      <w:r w:rsidR="00E6207F" w:rsidRPr="00477CAE">
        <w:rPr>
          <w:rFonts w:ascii="Times New Roman" w:hAnsi="Times New Roman" w:cs="Times New Roman"/>
        </w:rPr>
        <w:t xml:space="preserve"> </w:t>
      </w:r>
      <w:r w:rsidR="00E6207F" w:rsidRPr="00477CAE">
        <w:rPr>
          <w:rFonts w:ascii="Times New Roman" w:hAnsi="Times New Roman" w:cs="Times New Roman"/>
        </w:rPr>
        <w:fldChar w:fldCharType="begin">
          <w:fldData xml:space="preserve">PEVuZE5vdGU+PENpdGU+PEF1dGhvcj5DaGFwcm9uPC9BdXRob3I+PFllYXI+MjAxOTwvWWVhcj48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</w:fldData>
        </w:fldChar>
      </w:r>
      <w:r w:rsidR="00E6207F" w:rsidRPr="00477CAE">
        <w:rPr>
          <w:rFonts w:ascii="Times New Roman" w:hAnsi="Times New Roman" w:cs="Times New Roman"/>
        </w:rPr>
        <w:instrText xml:space="preserve"> ADDIN EN.CITE </w:instrText>
      </w:r>
      <w:r w:rsidR="00E6207F" w:rsidRPr="00477CAE">
        <w:rPr>
          <w:rFonts w:ascii="Times New Roman" w:hAnsi="Times New Roman" w:cs="Times New Roman"/>
        </w:rPr>
        <w:fldChar w:fldCharType="begin">
          <w:fldData xml:space="preserve">PEVuZE5vdGU+PENpdGU+PEF1dGhvcj5DaGFwcm9uPC9BdXRob3I+PFllYXI+MjAxOTwvWWVhcj48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</w:fldData>
        </w:fldChar>
      </w:r>
      <w:r w:rsidR="00E6207F" w:rsidRPr="00477CAE">
        <w:rPr>
          <w:rFonts w:ascii="Times New Roman" w:hAnsi="Times New Roman" w:cs="Times New Roman"/>
        </w:rPr>
        <w:instrText xml:space="preserve"> ADDIN EN.CITE.DATA </w:instrText>
      </w:r>
      <w:r w:rsidR="00E6207F" w:rsidRPr="00477CAE">
        <w:rPr>
          <w:rFonts w:ascii="Times New Roman" w:hAnsi="Times New Roman" w:cs="Times New Roman"/>
        </w:rPr>
      </w:r>
      <w:r w:rsidR="00E6207F" w:rsidRPr="00477CAE">
        <w:rPr>
          <w:rFonts w:ascii="Times New Roman" w:hAnsi="Times New Roman" w:cs="Times New Roman"/>
        </w:rPr>
        <w:fldChar w:fldCharType="end"/>
      </w:r>
      <w:r w:rsidR="00E6207F" w:rsidRPr="00477CAE">
        <w:rPr>
          <w:rFonts w:ascii="Times New Roman" w:hAnsi="Times New Roman" w:cs="Times New Roman"/>
        </w:rPr>
      </w:r>
      <w:r w:rsidR="00E6207F" w:rsidRPr="00477CAE">
        <w:rPr>
          <w:rFonts w:ascii="Times New Roman" w:hAnsi="Times New Roman" w:cs="Times New Roman"/>
        </w:rPr>
        <w:fldChar w:fldCharType="separate"/>
      </w:r>
      <w:r w:rsidR="00E6207F" w:rsidRPr="00477CAE">
        <w:rPr>
          <w:rFonts w:ascii="Times New Roman" w:hAnsi="Times New Roman" w:cs="Times New Roman"/>
          <w:noProof/>
        </w:rPr>
        <w:t>(Chapron et al., 2019)</w:t>
      </w:r>
      <w:r w:rsidR="00E6207F" w:rsidRPr="00477CAE">
        <w:rPr>
          <w:rFonts w:ascii="Times New Roman" w:hAnsi="Times New Roman" w:cs="Times New Roman"/>
        </w:rPr>
        <w:fldChar w:fldCharType="end"/>
      </w:r>
      <w:r w:rsidR="00E6207F" w:rsidRPr="00477CAE">
        <w:rPr>
          <w:rFonts w:ascii="Times New Roman" w:hAnsi="Times New Roman" w:cs="Times New Roman"/>
        </w:rPr>
        <w:t xml:space="preserve">. </w:t>
      </w:r>
    </w:p>
    <w:p w14:paraId="0455E78F" w14:textId="77777777" w:rsidR="00F27706" w:rsidRPr="00477CAE" w:rsidRDefault="00F27706" w:rsidP="00842C7D">
      <w:pPr>
        <w:spacing w:line="480" w:lineRule="auto"/>
        <w:rPr>
          <w:rFonts w:ascii="Times New Roman" w:hAnsi="Times New Roman" w:cs="Times New Roman"/>
        </w:rPr>
      </w:pPr>
    </w:p>
    <w:p w14:paraId="63E97365" w14:textId="56A5C46F" w:rsidR="00957EE9" w:rsidRPr="00477CAE" w:rsidRDefault="003B287E" w:rsidP="00842C7D">
      <w:pPr>
        <w:spacing w:line="480" w:lineRule="auto"/>
        <w:rPr>
          <w:rFonts w:ascii="Times New Roman" w:hAnsi="Times New Roman" w:cs="Times New Roman"/>
          <w:u w:val="single"/>
        </w:rPr>
      </w:pPr>
      <w:r w:rsidRPr="00477CAE">
        <w:rPr>
          <w:rFonts w:ascii="Times New Roman" w:hAnsi="Times New Roman" w:cs="Times New Roman"/>
          <w:u w:val="single"/>
        </w:rPr>
        <w:t>4.2</w:t>
      </w:r>
      <w:r w:rsidR="00D53836" w:rsidRPr="00477CAE">
        <w:rPr>
          <w:rFonts w:ascii="Times New Roman" w:hAnsi="Times New Roman" w:cs="Times New Roman"/>
          <w:u w:val="single"/>
        </w:rPr>
        <w:t xml:space="preserve"> Strengths</w:t>
      </w:r>
      <w:r w:rsidR="00957EE9" w:rsidRPr="00477CAE">
        <w:rPr>
          <w:rFonts w:ascii="Times New Roman" w:hAnsi="Times New Roman" w:cs="Times New Roman"/>
          <w:u w:val="single"/>
        </w:rPr>
        <w:t xml:space="preserve"> and Limitations </w:t>
      </w:r>
    </w:p>
    <w:p w14:paraId="016A0C84" w14:textId="77777777" w:rsidR="007617D3" w:rsidRPr="00477CAE" w:rsidRDefault="007617D3" w:rsidP="00842C7D">
      <w:pPr>
        <w:spacing w:line="480" w:lineRule="auto"/>
        <w:rPr>
          <w:rFonts w:ascii="Times New Roman" w:hAnsi="Times New Roman" w:cs="Times New Roman"/>
          <w:u w:val="single"/>
        </w:rPr>
      </w:pPr>
    </w:p>
    <w:p w14:paraId="7802BCAC" w14:textId="35043D8B" w:rsidR="007617D3" w:rsidRPr="00477CAE" w:rsidRDefault="751A600C" w:rsidP="00842C7D">
      <w:pPr>
        <w:spacing w:line="480" w:lineRule="auto"/>
        <w:rPr>
          <w:rFonts w:ascii="Times New Roman" w:hAnsi="Times New Roman" w:cs="Times New Roman"/>
        </w:rPr>
      </w:pPr>
      <w:r w:rsidRPr="00477CAE">
        <w:rPr>
          <w:rFonts w:ascii="Times New Roman" w:hAnsi="Times New Roman" w:cs="Times New Roman"/>
        </w:rPr>
        <w:t xml:space="preserve">This is the first review to examine the experiences of endometriosis patients with primary healthcare </w:t>
      </w:r>
      <w:proofErr w:type="gramStart"/>
      <w:r w:rsidRPr="00477CAE">
        <w:rPr>
          <w:rFonts w:ascii="Times New Roman" w:hAnsi="Times New Roman" w:cs="Times New Roman"/>
        </w:rPr>
        <w:t>professionals</w:t>
      </w:r>
      <w:proofErr w:type="gramEnd"/>
      <w:r w:rsidRPr="00477CAE">
        <w:rPr>
          <w:rFonts w:ascii="Times New Roman" w:hAnsi="Times New Roman" w:cs="Times New Roman"/>
        </w:rPr>
        <w:t xml:space="preserve"> and it provides valuable insight into barriers and factors that play a role in the endometriosis pathway. However, unclear titles or abstracts and poor indexing could have left out relevant studies. Another limitation of this review is the exclusion of studies that did not specify whether the healthcare professionals mentioned were primary </w:t>
      </w:r>
      <w:r w:rsidR="5B1C2C70" w:rsidRPr="00477CAE">
        <w:rPr>
          <w:rFonts w:ascii="Times New Roman" w:hAnsi="Times New Roman" w:cs="Times New Roman"/>
        </w:rPr>
        <w:t>health</w:t>
      </w:r>
      <w:r w:rsidRPr="00477CAE">
        <w:rPr>
          <w:rFonts w:ascii="Times New Roman" w:hAnsi="Times New Roman" w:cs="Times New Roman"/>
        </w:rPr>
        <w:t xml:space="preserve">care </w:t>
      </w:r>
      <w:r w:rsidR="5B1C2C70" w:rsidRPr="00477CAE">
        <w:rPr>
          <w:rFonts w:ascii="Times New Roman" w:hAnsi="Times New Roman" w:cs="Times New Roman"/>
        </w:rPr>
        <w:t>professionals</w:t>
      </w:r>
      <w:r w:rsidRPr="00477CAE">
        <w:rPr>
          <w:rFonts w:ascii="Times New Roman" w:hAnsi="Times New Roman" w:cs="Times New Roman"/>
        </w:rPr>
        <w:t xml:space="preserve"> or associated with secondary care – for example, if a study only referred to healthcare professionals as “doctors” and did </w:t>
      </w:r>
      <w:r w:rsidR="2739DE0B" w:rsidRPr="00477CAE">
        <w:rPr>
          <w:rFonts w:ascii="Times New Roman" w:hAnsi="Times New Roman" w:cs="Times New Roman"/>
        </w:rPr>
        <w:t xml:space="preserve">not specify the speciality, this study was not </w:t>
      </w:r>
      <w:r w:rsidR="00AE2F69" w:rsidRPr="00477CAE">
        <w:rPr>
          <w:rFonts w:ascii="Times New Roman" w:hAnsi="Times New Roman" w:cs="Times New Roman"/>
        </w:rPr>
        <w:t>included, even though it potentially</w:t>
      </w:r>
      <w:r w:rsidR="4ED06430" w:rsidRPr="00477CAE">
        <w:rPr>
          <w:rFonts w:ascii="Times New Roman" w:hAnsi="Times New Roman" w:cs="Times New Roman"/>
        </w:rPr>
        <w:t xml:space="preserve"> may have been referring to primary care</w:t>
      </w:r>
      <w:r w:rsidR="164A4305" w:rsidRPr="00477CAE">
        <w:rPr>
          <w:rFonts w:ascii="Times New Roman" w:hAnsi="Times New Roman" w:cs="Times New Roman"/>
        </w:rPr>
        <w:t xml:space="preserve"> medical professionals</w:t>
      </w:r>
      <w:r w:rsidR="2739DE0B" w:rsidRPr="00477CAE">
        <w:rPr>
          <w:rFonts w:ascii="Times New Roman" w:hAnsi="Times New Roman" w:cs="Times New Roman"/>
        </w:rPr>
        <w:t>.</w:t>
      </w:r>
      <w:r w:rsidR="5B1C2C70" w:rsidRPr="00477CAE">
        <w:rPr>
          <w:rFonts w:ascii="Times New Roman" w:hAnsi="Times New Roman" w:cs="Times New Roman"/>
        </w:rPr>
        <w:t xml:space="preserve"> Therefore, it may have possible that relevant studies were excluded </w:t>
      </w:r>
      <w:r w:rsidR="7FA259B7" w:rsidRPr="00477CAE">
        <w:rPr>
          <w:rFonts w:ascii="Times New Roman" w:hAnsi="Times New Roman" w:cs="Times New Roman"/>
        </w:rPr>
        <w:t xml:space="preserve">due to the </w:t>
      </w:r>
      <w:r w:rsidR="00E6207F" w:rsidRPr="00477CAE">
        <w:rPr>
          <w:rFonts w:ascii="Times New Roman" w:hAnsi="Times New Roman" w:cs="Times New Roman"/>
        </w:rPr>
        <w:t xml:space="preserve">terminology </w:t>
      </w:r>
      <w:r w:rsidR="7FA259B7" w:rsidRPr="00477CAE">
        <w:rPr>
          <w:rFonts w:ascii="Times New Roman" w:hAnsi="Times New Roman" w:cs="Times New Roman"/>
        </w:rPr>
        <w:t xml:space="preserve">used by patients, or even researchers themselves. </w:t>
      </w:r>
    </w:p>
    <w:p w14:paraId="54D35CE5" w14:textId="77777777" w:rsidR="003A36C9" w:rsidRPr="00477CAE" w:rsidRDefault="003A36C9" w:rsidP="00842C7D">
      <w:pPr>
        <w:spacing w:line="480" w:lineRule="auto"/>
        <w:rPr>
          <w:rFonts w:ascii="Times New Roman" w:hAnsi="Times New Roman" w:cs="Times New Roman"/>
        </w:rPr>
      </w:pPr>
    </w:p>
    <w:p w14:paraId="30CE96F1" w14:textId="4D61B559" w:rsidR="003A36C9" w:rsidRPr="00477CAE" w:rsidRDefault="003A36C9" w:rsidP="00842C7D">
      <w:pPr>
        <w:spacing w:line="480" w:lineRule="auto"/>
        <w:rPr>
          <w:rFonts w:ascii="Times New Roman" w:hAnsi="Times New Roman" w:cs="Times New Roman"/>
        </w:rPr>
      </w:pPr>
      <w:r w:rsidRPr="00477CAE">
        <w:rPr>
          <w:rFonts w:ascii="Times New Roman" w:hAnsi="Times New Roman" w:cs="Times New Roman"/>
        </w:rPr>
        <w:t xml:space="preserve">Whilst all studies were screened by two reviewers at both the title and abstract screening and full-text screening stages, thematic analysis of the data from the included studies was undertaken by the lead author. However, findings and themes were discussed with the research team at each stage of the analysis process. </w:t>
      </w:r>
    </w:p>
    <w:p w14:paraId="2896DF19" w14:textId="77777777" w:rsidR="00631715" w:rsidRPr="00477CAE" w:rsidRDefault="00631715" w:rsidP="00842C7D">
      <w:pPr>
        <w:spacing w:line="480" w:lineRule="auto"/>
        <w:rPr>
          <w:rFonts w:ascii="Times New Roman" w:hAnsi="Times New Roman" w:cs="Times New Roman"/>
        </w:rPr>
      </w:pPr>
    </w:p>
    <w:p w14:paraId="05A0C3C9" w14:textId="5D8055FB" w:rsidR="00631715" w:rsidRPr="00477CAE" w:rsidRDefault="756A008D" w:rsidP="00842C7D">
      <w:pPr>
        <w:spacing w:line="480" w:lineRule="auto"/>
        <w:rPr>
          <w:rFonts w:ascii="Times New Roman" w:hAnsi="Times New Roman" w:cs="Times New Roman"/>
        </w:rPr>
      </w:pPr>
      <w:r w:rsidRPr="00477CAE">
        <w:rPr>
          <w:rFonts w:ascii="Times New Roman" w:hAnsi="Times New Roman" w:cs="Times New Roman"/>
        </w:rPr>
        <w:lastRenderedPageBreak/>
        <w:t>Most of</w:t>
      </w:r>
      <w:r w:rsidR="620D0B27" w:rsidRPr="00477CAE">
        <w:rPr>
          <w:rFonts w:ascii="Times New Roman" w:hAnsi="Times New Roman" w:cs="Times New Roman"/>
        </w:rPr>
        <w:t xml:space="preserve"> the included studies were conducted in Western countries and concentrated on female patient</w:t>
      </w:r>
      <w:r w:rsidR="5483C146" w:rsidRPr="00477CAE">
        <w:rPr>
          <w:rFonts w:ascii="Times New Roman" w:hAnsi="Times New Roman" w:cs="Times New Roman"/>
        </w:rPr>
        <w:t>s</w:t>
      </w:r>
      <w:r w:rsidR="620D0B27" w:rsidRPr="00477CAE">
        <w:rPr>
          <w:rFonts w:ascii="Times New Roman" w:hAnsi="Times New Roman" w:cs="Times New Roman"/>
        </w:rPr>
        <w:t>’ experiences.</w:t>
      </w:r>
      <w:r w:rsidR="00B36894" w:rsidRPr="00477CAE">
        <w:rPr>
          <w:rFonts w:ascii="Times New Roman" w:hAnsi="Times New Roman" w:cs="Times New Roman"/>
        </w:rPr>
        <w:t xml:space="preserve"> Whilst there have been some studies more recently that have reported specifically on the experiences of gender diverse individuals with endometriosis, these studies did not meet the inclusion criteria as they did not report specifically on interactions with primary healthcare professionals </w:t>
      </w:r>
      <w:r w:rsidR="00B36894" w:rsidRPr="00477CAE">
        <w:rPr>
          <w:rFonts w:ascii="Times New Roman" w:hAnsi="Times New Roman" w:cs="Times New Roman"/>
        </w:rPr>
        <w:fldChar w:fldCharType="begin">
          <w:fldData xml:space="preserve">PEVuZE5vdGU+PENpdGU+PEF1dGhvcj5FZGVyPC9BdXRob3I+PFllYXI+MjAyNDwvWWVhcj48UmVj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</w:fldData>
        </w:fldChar>
      </w:r>
      <w:r w:rsidR="00B36894" w:rsidRPr="00477CAE">
        <w:rPr>
          <w:rFonts w:ascii="Times New Roman" w:hAnsi="Times New Roman" w:cs="Times New Roman"/>
        </w:rPr>
        <w:instrText xml:space="preserve"> ADDIN EN.CITE </w:instrText>
      </w:r>
      <w:r w:rsidR="00B36894" w:rsidRPr="00477CAE">
        <w:rPr>
          <w:rFonts w:ascii="Times New Roman" w:hAnsi="Times New Roman" w:cs="Times New Roman"/>
        </w:rPr>
        <w:fldChar w:fldCharType="begin">
          <w:fldData xml:space="preserve">PEVuZE5vdGU+PENpdGU+PEF1dGhvcj5FZGVyPC9BdXRob3I+PFllYXI+MjAyNDwvWWVhcj48UmVj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</w:fldData>
        </w:fldChar>
      </w:r>
      <w:r w:rsidR="00B36894" w:rsidRPr="00477CAE">
        <w:rPr>
          <w:rFonts w:ascii="Times New Roman" w:hAnsi="Times New Roman" w:cs="Times New Roman"/>
        </w:rPr>
        <w:instrText xml:space="preserve"> ADDIN EN.CITE.DATA </w:instrText>
      </w:r>
      <w:r w:rsidR="00B36894" w:rsidRPr="00477CAE">
        <w:rPr>
          <w:rFonts w:ascii="Times New Roman" w:hAnsi="Times New Roman" w:cs="Times New Roman"/>
        </w:rPr>
      </w:r>
      <w:r w:rsidR="00B36894" w:rsidRPr="00477CAE">
        <w:rPr>
          <w:rFonts w:ascii="Times New Roman" w:hAnsi="Times New Roman" w:cs="Times New Roman"/>
        </w:rPr>
        <w:fldChar w:fldCharType="end"/>
      </w:r>
      <w:r w:rsidR="00B36894" w:rsidRPr="00477CAE">
        <w:rPr>
          <w:rFonts w:ascii="Times New Roman" w:hAnsi="Times New Roman" w:cs="Times New Roman"/>
        </w:rPr>
      </w:r>
      <w:r w:rsidR="00B36894" w:rsidRPr="00477CAE">
        <w:rPr>
          <w:rFonts w:ascii="Times New Roman" w:hAnsi="Times New Roman" w:cs="Times New Roman"/>
        </w:rPr>
        <w:fldChar w:fldCharType="separate"/>
      </w:r>
      <w:r w:rsidR="00B36894" w:rsidRPr="00477CAE">
        <w:rPr>
          <w:rFonts w:ascii="Times New Roman" w:hAnsi="Times New Roman" w:cs="Times New Roman"/>
          <w:noProof/>
        </w:rPr>
        <w:t>(Carvalho et al., 2024; Eder &amp; and Roomaney, 2024; Jeffrey et al., 2024)</w:t>
      </w:r>
      <w:r w:rsidR="00B36894" w:rsidRPr="00477CAE">
        <w:rPr>
          <w:rFonts w:ascii="Times New Roman" w:hAnsi="Times New Roman" w:cs="Times New Roman"/>
        </w:rPr>
        <w:fldChar w:fldCharType="end"/>
      </w:r>
      <w:r w:rsidR="00B36894" w:rsidRPr="00477CAE">
        <w:rPr>
          <w:rFonts w:ascii="Times New Roman" w:hAnsi="Times New Roman" w:cs="Times New Roman"/>
        </w:rPr>
        <w:t>.</w:t>
      </w:r>
      <w:r w:rsidR="620D0B27" w:rsidRPr="00477CAE">
        <w:rPr>
          <w:rFonts w:ascii="Times New Roman" w:hAnsi="Times New Roman" w:cs="Times New Roman"/>
        </w:rPr>
        <w:t xml:space="preserve"> This highlights a need for further research to be done on experiences of endometriosis patients with primary healthcare professionals in developing countries and amongst those who do not identify as </w:t>
      </w:r>
      <w:r w:rsidR="77DF0BA0" w:rsidRPr="00477CAE">
        <w:rPr>
          <w:rFonts w:ascii="Times New Roman" w:hAnsi="Times New Roman" w:cs="Times New Roman"/>
        </w:rPr>
        <w:t xml:space="preserve">female or are from minority backgrounds. </w:t>
      </w:r>
    </w:p>
    <w:p w14:paraId="547B9EA2" w14:textId="77777777" w:rsidR="00957EE9" w:rsidRPr="00477CAE" w:rsidRDefault="00957EE9" w:rsidP="00842C7D">
      <w:pPr>
        <w:spacing w:line="480" w:lineRule="auto"/>
        <w:rPr>
          <w:rFonts w:ascii="Times New Roman" w:hAnsi="Times New Roman" w:cs="Times New Roman"/>
          <w:u w:val="single"/>
        </w:rPr>
      </w:pPr>
    </w:p>
    <w:p w14:paraId="7F7776CF" w14:textId="45D0B06F" w:rsidR="0019010B" w:rsidRPr="00477CAE" w:rsidRDefault="00957EE9" w:rsidP="00842C7D">
      <w:pPr>
        <w:spacing w:line="480" w:lineRule="auto"/>
        <w:rPr>
          <w:rFonts w:ascii="Times New Roman" w:hAnsi="Times New Roman" w:cs="Times New Roman"/>
          <w:b/>
          <w:bCs/>
          <w:u w:val="single"/>
        </w:rPr>
      </w:pPr>
      <w:r w:rsidRPr="00477CAE">
        <w:rPr>
          <w:rFonts w:ascii="Times New Roman" w:hAnsi="Times New Roman" w:cs="Times New Roman"/>
          <w:b/>
          <w:bCs/>
          <w:u w:val="single"/>
        </w:rPr>
        <w:t xml:space="preserve">5. Conclusion </w:t>
      </w:r>
    </w:p>
    <w:p w14:paraId="020CD54A" w14:textId="77777777" w:rsidR="0019010B" w:rsidRPr="00477CAE" w:rsidRDefault="0019010B" w:rsidP="00842C7D">
      <w:pPr>
        <w:spacing w:line="480" w:lineRule="auto"/>
        <w:rPr>
          <w:rFonts w:ascii="Times New Roman" w:hAnsi="Times New Roman" w:cs="Times New Roman"/>
          <w:b/>
          <w:bCs/>
          <w:u w:val="single"/>
        </w:rPr>
      </w:pPr>
    </w:p>
    <w:p w14:paraId="0D47A700" w14:textId="6A39AEFD" w:rsidR="0019010B" w:rsidRPr="00477CAE" w:rsidRDefault="0019010B" w:rsidP="00842C7D">
      <w:pPr>
        <w:spacing w:line="480" w:lineRule="auto"/>
        <w:rPr>
          <w:rFonts w:ascii="Times New Roman" w:hAnsi="Times New Roman" w:cs="Times New Roman"/>
        </w:rPr>
      </w:pPr>
      <w:r w:rsidRPr="00477CAE">
        <w:rPr>
          <w:rFonts w:ascii="Times New Roman" w:hAnsi="Times New Roman" w:cs="Times New Roman"/>
        </w:rPr>
        <w:t xml:space="preserve">In 2024 the UK Parliament published a report on reproductive health conditions, which highlighted the lack of adequate care for those seeking care for reproductive health conditions, such as endometriosis. The report highlighted a prevalent ‘lack of education and “medical misogyny” across the country. </w:t>
      </w:r>
      <w:proofErr w:type="gramStart"/>
      <w:r w:rsidRPr="00477CAE">
        <w:rPr>
          <w:rFonts w:ascii="Times New Roman" w:hAnsi="Times New Roman" w:cs="Times New Roman"/>
        </w:rPr>
        <w:t>In particular, it</w:t>
      </w:r>
      <w:proofErr w:type="gramEnd"/>
      <w:r w:rsidRPr="00477CAE">
        <w:rPr>
          <w:rFonts w:ascii="Times New Roman" w:hAnsi="Times New Roman" w:cs="Times New Roman"/>
        </w:rPr>
        <w:t xml:space="preserve"> was clear through the report that primary care played a significant role in this lack of adequate care, and there was a need for GPs </w:t>
      </w:r>
      <w:proofErr w:type="gramStart"/>
      <w:r w:rsidRPr="00477CAE">
        <w:rPr>
          <w:rFonts w:ascii="Times New Roman" w:hAnsi="Times New Roman" w:cs="Times New Roman"/>
        </w:rPr>
        <w:t>in particular to</w:t>
      </w:r>
      <w:proofErr w:type="gramEnd"/>
      <w:r w:rsidRPr="00477CAE">
        <w:rPr>
          <w:rFonts w:ascii="Times New Roman" w:hAnsi="Times New Roman" w:cs="Times New Roman"/>
        </w:rPr>
        <w:t xml:space="preserve"> receive better education and training on conditions such as endometriosis. The report also called for improvements to current NICE guidelines</w:t>
      </w:r>
      <w:r w:rsidR="004E23CB" w:rsidRPr="00477CAE">
        <w:rPr>
          <w:rFonts w:ascii="Times New Roman" w:hAnsi="Times New Roman" w:cs="Times New Roman"/>
        </w:rPr>
        <w:t xml:space="preserve">, and further systems to be put in place to support those with endometriosis </w:t>
      </w:r>
      <w:r w:rsidR="004E23CB" w:rsidRPr="00477CAE">
        <w:rPr>
          <w:rFonts w:ascii="Times New Roman" w:hAnsi="Times New Roman" w:cs="Times New Roman"/>
        </w:rPr>
        <w:fldChar w:fldCharType="begin"/>
      </w:r>
      <w:r w:rsidR="00AA6F4E" w:rsidRPr="00477CAE">
        <w:rPr>
          <w:rFonts w:ascii="Times New Roman" w:hAnsi="Times New Roman" w:cs="Times New Roman"/>
        </w:rPr>
        <w:instrText xml:space="preserve"> ADDIN EN.CITE &lt;EndNote&gt;&lt;Cite&gt;&lt;Author&gt;Committee&lt;/Author&gt;&lt;Year&gt;2024&lt;/Year&gt;&lt;RecNum&gt;228&lt;/RecNum&gt;&lt;DisplayText&gt;(Committee, 2024)&lt;/DisplayText&gt;&lt;record&gt;&lt;rec-number&gt;228&lt;/rec-number&gt;&lt;foreign-keys&gt;&lt;key app="EN" db-id="5ttxx52au90vs5edfx2ptxa9a20v20sxrrxv" timestamp="1751047698"&gt;228&lt;/key&gt;&lt;/foreign-keys&gt;&lt;ref-type name="Journal Article"&gt;17&lt;/ref-type&gt;&lt;contributors&gt;&lt;authors&gt;&lt;author&gt;Women and Equalities Committee&lt;/author&gt;&lt;/authors&gt;&lt;/contributors&gt;&lt;titles&gt;&lt;title&gt;Women’s reproductive health: Twelfth report of session 2023-24 (HC 1372)&lt;/title&gt;&lt;secondary-title&gt;UK Parliament&lt;/secondary-title&gt;&lt;/titles&gt;&lt;periodical&gt;&lt;full-title&gt;UK Parliament&lt;/full-title&gt;&lt;/periodical&gt;&lt;dates&gt;&lt;year&gt;2024&lt;/year&gt;&lt;/dates&gt;&lt;urls&gt;&lt;related-urls&gt;&lt;url&gt;https://committees.parliament.uk/publications/45909/documents/228040/default/&lt;/url&gt;&lt;/related-urls&gt;&lt;/urls&gt;&lt;/record&gt;&lt;/Cite&gt;&lt;/EndNote&gt;</w:instrText>
      </w:r>
      <w:r w:rsidR="004E23CB" w:rsidRPr="00477CAE">
        <w:rPr>
          <w:rFonts w:ascii="Times New Roman" w:hAnsi="Times New Roman" w:cs="Times New Roman"/>
        </w:rPr>
        <w:fldChar w:fldCharType="separate"/>
      </w:r>
      <w:r w:rsidR="00AA6F4E" w:rsidRPr="00477CAE">
        <w:rPr>
          <w:rFonts w:ascii="Times New Roman" w:hAnsi="Times New Roman" w:cs="Times New Roman"/>
          <w:noProof/>
        </w:rPr>
        <w:t>(Committee, 2024)</w:t>
      </w:r>
      <w:r w:rsidR="004E23CB" w:rsidRPr="00477CAE">
        <w:rPr>
          <w:rFonts w:ascii="Times New Roman" w:hAnsi="Times New Roman" w:cs="Times New Roman"/>
        </w:rPr>
        <w:fldChar w:fldCharType="end"/>
      </w:r>
      <w:r w:rsidR="004E23CB" w:rsidRPr="00477CAE">
        <w:rPr>
          <w:rFonts w:ascii="Times New Roman" w:hAnsi="Times New Roman" w:cs="Times New Roman"/>
        </w:rPr>
        <w:t xml:space="preserve">. </w:t>
      </w:r>
    </w:p>
    <w:p w14:paraId="511A4FC6" w14:textId="77777777" w:rsidR="0019010B" w:rsidRPr="00477CAE" w:rsidRDefault="0019010B" w:rsidP="00842C7D">
      <w:pPr>
        <w:spacing w:line="480" w:lineRule="auto"/>
        <w:rPr>
          <w:rFonts w:ascii="Times New Roman" w:hAnsi="Times New Roman" w:cs="Times New Roman"/>
        </w:rPr>
      </w:pPr>
    </w:p>
    <w:p w14:paraId="7AEC4974" w14:textId="69872D42" w:rsidR="006D1FFB" w:rsidRPr="00477CAE" w:rsidRDefault="00146586" w:rsidP="00842C7D">
      <w:pPr>
        <w:spacing w:line="480" w:lineRule="auto"/>
        <w:rPr>
          <w:rFonts w:ascii="Times New Roman" w:hAnsi="Times New Roman" w:cs="Times New Roman"/>
        </w:rPr>
      </w:pPr>
      <w:r w:rsidRPr="00477CAE">
        <w:rPr>
          <w:rFonts w:ascii="Times New Roman" w:hAnsi="Times New Roman" w:cs="Times New Roman"/>
        </w:rPr>
        <w:t>Th</w:t>
      </w:r>
      <w:r w:rsidR="004E23CB" w:rsidRPr="00477CAE">
        <w:rPr>
          <w:rFonts w:ascii="Times New Roman" w:hAnsi="Times New Roman" w:cs="Times New Roman"/>
        </w:rPr>
        <w:t xml:space="preserve">e findings from this </w:t>
      </w:r>
      <w:r w:rsidRPr="00477CAE">
        <w:rPr>
          <w:rFonts w:ascii="Times New Roman" w:hAnsi="Times New Roman" w:cs="Times New Roman"/>
        </w:rPr>
        <w:t xml:space="preserve">systematic review </w:t>
      </w:r>
      <w:r w:rsidR="004E23CB" w:rsidRPr="00477CAE">
        <w:rPr>
          <w:rFonts w:ascii="Times New Roman" w:hAnsi="Times New Roman" w:cs="Times New Roman"/>
        </w:rPr>
        <w:t>echo the remarks made in this report, by highlighting</w:t>
      </w:r>
      <w:r w:rsidRPr="00477CAE">
        <w:rPr>
          <w:rFonts w:ascii="Times New Roman" w:hAnsi="Times New Roman" w:cs="Times New Roman"/>
        </w:rPr>
        <w:t xml:space="preserve"> persistent challenges faced by endometriosis patients in primary care, including medical dismissal, delayed diagnosis, and structural barriers. Contributing factors include </w:t>
      </w:r>
      <w:r w:rsidR="00E6207F" w:rsidRPr="00477CAE">
        <w:rPr>
          <w:rFonts w:ascii="Times New Roman" w:hAnsi="Times New Roman" w:cs="Times New Roman"/>
        </w:rPr>
        <w:t>normalisation of menstrual abnormalities,</w:t>
      </w:r>
      <w:r w:rsidRPr="00477CAE">
        <w:rPr>
          <w:rFonts w:ascii="Times New Roman" w:hAnsi="Times New Roman" w:cs="Times New Roman"/>
        </w:rPr>
        <w:t xml:space="preserve"> lack of awareness, and fragmented healthcare. Addressing these issues requires systemic reforms such as improved </w:t>
      </w:r>
      <w:r w:rsidR="00F27706" w:rsidRPr="00477CAE">
        <w:rPr>
          <w:rFonts w:ascii="Times New Roman" w:hAnsi="Times New Roman" w:cs="Times New Roman"/>
        </w:rPr>
        <w:t xml:space="preserve">healthcare professional </w:t>
      </w:r>
      <w:r w:rsidRPr="00477CAE">
        <w:rPr>
          <w:rFonts w:ascii="Times New Roman" w:hAnsi="Times New Roman" w:cs="Times New Roman"/>
        </w:rPr>
        <w:lastRenderedPageBreak/>
        <w:t xml:space="preserve">education, standardised diagnostics, and better referral pathways. While patient advocacy is important, </w:t>
      </w:r>
      <w:r w:rsidR="00F27706" w:rsidRPr="00477CAE">
        <w:rPr>
          <w:rFonts w:ascii="Times New Roman" w:hAnsi="Times New Roman" w:cs="Times New Roman"/>
        </w:rPr>
        <w:t xml:space="preserve">the management and referral process should be agreed between healthcare professionals and patients, with expeditious further investigations in primary and specialist care to confirm or exclude diagnosis. </w:t>
      </w:r>
      <w:r w:rsidRPr="00477CAE">
        <w:rPr>
          <w:rFonts w:ascii="Times New Roman" w:hAnsi="Times New Roman" w:cs="Times New Roman"/>
        </w:rPr>
        <w:t xml:space="preserve">A shift in </w:t>
      </w:r>
      <w:r w:rsidR="005E1A43" w:rsidRPr="00477CAE">
        <w:rPr>
          <w:rFonts w:ascii="Times New Roman" w:hAnsi="Times New Roman" w:cs="Times New Roman"/>
        </w:rPr>
        <w:t xml:space="preserve">the knowledge and practice of </w:t>
      </w:r>
      <w:r w:rsidRPr="00477CAE">
        <w:rPr>
          <w:rFonts w:ascii="Times New Roman" w:hAnsi="Times New Roman" w:cs="Times New Roman"/>
        </w:rPr>
        <w:t>primary care</w:t>
      </w:r>
      <w:r w:rsidR="005E1A43" w:rsidRPr="00477CAE">
        <w:rPr>
          <w:rFonts w:ascii="Times New Roman" w:hAnsi="Times New Roman" w:cs="Times New Roman"/>
        </w:rPr>
        <w:t xml:space="preserve"> professionals</w:t>
      </w:r>
      <w:r w:rsidRPr="00477CAE">
        <w:rPr>
          <w:rFonts w:ascii="Times New Roman" w:hAnsi="Times New Roman" w:cs="Times New Roman"/>
        </w:rPr>
        <w:t xml:space="preserve"> is essential to ensure timely and compassionate treatment. </w:t>
      </w:r>
    </w:p>
    <w:p w14:paraId="009C0CAD" w14:textId="77777777" w:rsidR="00146586" w:rsidRPr="00477CAE" w:rsidRDefault="00146586" w:rsidP="00842C7D">
      <w:pPr>
        <w:spacing w:line="480" w:lineRule="auto"/>
        <w:rPr>
          <w:rFonts w:ascii="Times New Roman" w:hAnsi="Times New Roman" w:cs="Times New Roman"/>
        </w:rPr>
      </w:pPr>
    </w:p>
    <w:p w14:paraId="732FEE53" w14:textId="2C1F1699" w:rsidR="00D7708B" w:rsidRPr="00477CAE" w:rsidRDefault="001F6A0B" w:rsidP="00842C7D">
      <w:pPr>
        <w:spacing w:line="480" w:lineRule="auto"/>
        <w:rPr>
          <w:rFonts w:ascii="Times New Roman" w:hAnsi="Times New Roman" w:cs="Times New Roman"/>
          <w:b/>
          <w:bCs/>
          <w:u w:val="single"/>
        </w:rPr>
      </w:pPr>
      <w:r w:rsidRPr="00477CAE">
        <w:rPr>
          <w:rFonts w:ascii="Times New Roman" w:hAnsi="Times New Roman" w:cs="Times New Roman"/>
          <w:b/>
          <w:bCs/>
          <w:u w:val="single"/>
        </w:rPr>
        <w:t>Acknowledgements</w:t>
      </w:r>
    </w:p>
    <w:p w14:paraId="46278A9B" w14:textId="2E92F22C" w:rsidR="001F6A0B" w:rsidRPr="00477CAE" w:rsidRDefault="00066377" w:rsidP="00842C7D">
      <w:pPr>
        <w:spacing w:line="480" w:lineRule="auto"/>
        <w:rPr>
          <w:rFonts w:ascii="Times New Roman" w:hAnsi="Times New Roman" w:cs="Times New Roman"/>
        </w:rPr>
      </w:pPr>
      <w:r w:rsidRPr="00477CAE">
        <w:rPr>
          <w:rFonts w:ascii="Times New Roman" w:hAnsi="Times New Roman" w:cs="Times New Roman"/>
        </w:rPr>
        <w:t>The authors would like to acknowledge the guidance given to us by</w:t>
      </w:r>
      <w:r w:rsidR="00043AB3" w:rsidRPr="00477CAE">
        <w:rPr>
          <w:rFonts w:ascii="Times New Roman" w:hAnsi="Times New Roman" w:cs="Times New Roman"/>
        </w:rPr>
        <w:t xml:space="preserve"> Kate Freeman from</w:t>
      </w:r>
      <w:r w:rsidRPr="00477CAE">
        <w:rPr>
          <w:rFonts w:ascii="Times New Roman" w:hAnsi="Times New Roman" w:cs="Times New Roman"/>
        </w:rPr>
        <w:t xml:space="preserve"> the University of Nottingham Research Librarian Team</w:t>
      </w:r>
      <w:r w:rsidR="00043AB3" w:rsidRPr="00477CAE">
        <w:rPr>
          <w:rFonts w:ascii="Times New Roman" w:hAnsi="Times New Roman" w:cs="Times New Roman"/>
        </w:rPr>
        <w:t xml:space="preserve"> in developing and troubleshooting the search strategy for this review. </w:t>
      </w:r>
    </w:p>
    <w:p w14:paraId="166923FE" w14:textId="0D96133B" w:rsidR="005365FB" w:rsidRPr="00477CAE" w:rsidRDefault="005365FB" w:rsidP="00842C7D">
      <w:pPr>
        <w:spacing w:line="480" w:lineRule="auto"/>
        <w:rPr>
          <w:rFonts w:ascii="Times New Roman" w:hAnsi="Times New Roman" w:cs="Times New Roman"/>
        </w:rPr>
      </w:pPr>
    </w:p>
    <w:p w14:paraId="10FB9FFC" w14:textId="0CB25C7F" w:rsidR="001F6A0B" w:rsidRPr="00477CAE" w:rsidRDefault="001F6A0B" w:rsidP="00842C7D">
      <w:pPr>
        <w:spacing w:line="480" w:lineRule="auto"/>
        <w:rPr>
          <w:rFonts w:ascii="Times New Roman" w:hAnsi="Times New Roman" w:cs="Times New Roman"/>
          <w:b/>
          <w:bCs/>
          <w:u w:val="single"/>
        </w:rPr>
      </w:pPr>
      <w:r w:rsidRPr="00477CAE">
        <w:rPr>
          <w:rFonts w:ascii="Times New Roman" w:hAnsi="Times New Roman" w:cs="Times New Roman"/>
          <w:b/>
          <w:bCs/>
          <w:u w:val="single"/>
        </w:rPr>
        <w:t>Declaration of Interest Statement</w:t>
      </w:r>
    </w:p>
    <w:p w14:paraId="4FD1CCB8" w14:textId="3C83DC68" w:rsidR="001F6A0B" w:rsidRPr="00477CAE" w:rsidRDefault="00066377" w:rsidP="00842C7D">
      <w:pPr>
        <w:spacing w:line="480" w:lineRule="auto"/>
        <w:rPr>
          <w:rFonts w:ascii="Times New Roman" w:hAnsi="Times New Roman" w:cs="Times New Roman"/>
        </w:rPr>
      </w:pPr>
      <w:r w:rsidRPr="00477CAE">
        <w:rPr>
          <w:rFonts w:ascii="Times New Roman" w:hAnsi="Times New Roman" w:cs="Times New Roman"/>
        </w:rPr>
        <w:t xml:space="preserve">The authors declare that they have no conflict of interests. </w:t>
      </w:r>
    </w:p>
    <w:p w14:paraId="36057B7A" w14:textId="0E7812A3" w:rsidR="201CF418" w:rsidRPr="00477CAE" w:rsidRDefault="201CF418" w:rsidP="00842C7D">
      <w:pPr>
        <w:spacing w:line="480" w:lineRule="auto"/>
        <w:rPr>
          <w:rFonts w:ascii="Times New Roman" w:hAnsi="Times New Roman" w:cs="Times New Roman"/>
        </w:rPr>
      </w:pPr>
    </w:p>
    <w:p w14:paraId="1654A54E" w14:textId="7CA0AE00" w:rsidR="0335D214" w:rsidRPr="00477CAE" w:rsidRDefault="0335D214" w:rsidP="00842C7D">
      <w:pPr>
        <w:spacing w:line="480" w:lineRule="auto"/>
        <w:rPr>
          <w:rFonts w:ascii="Times New Roman" w:hAnsi="Times New Roman" w:cs="Times New Roman"/>
          <w:b/>
          <w:bCs/>
          <w:u w:val="single"/>
        </w:rPr>
      </w:pPr>
      <w:r w:rsidRPr="00477CAE">
        <w:rPr>
          <w:rFonts w:ascii="Times New Roman" w:hAnsi="Times New Roman" w:cs="Times New Roman"/>
          <w:b/>
          <w:bCs/>
          <w:u w:val="single"/>
        </w:rPr>
        <w:t>Data Availability Statement</w:t>
      </w:r>
    </w:p>
    <w:p w14:paraId="6509D239" w14:textId="4BA6FC5E" w:rsidR="0335D214" w:rsidRPr="00477CAE" w:rsidRDefault="0335D214" w:rsidP="00842C7D">
      <w:pPr>
        <w:spacing w:line="480" w:lineRule="auto"/>
        <w:rPr>
          <w:rFonts w:ascii="Times New Roman" w:hAnsi="Times New Roman" w:cs="Times New Roman"/>
        </w:rPr>
      </w:pPr>
      <w:r w:rsidRPr="00477CAE">
        <w:rPr>
          <w:rFonts w:ascii="Times New Roman" w:hAnsi="Times New Roman" w:cs="Times New Roman"/>
        </w:rPr>
        <w:t xml:space="preserve">The data generated in this study are included in this published article or in the supplementary material. </w:t>
      </w:r>
    </w:p>
    <w:p w14:paraId="3DA9858E" w14:textId="77777777" w:rsidR="00AE2F69" w:rsidRPr="00477CAE" w:rsidRDefault="00AE2F69" w:rsidP="00842C7D">
      <w:pPr>
        <w:spacing w:line="480" w:lineRule="auto"/>
        <w:rPr>
          <w:rFonts w:ascii="Times New Roman" w:hAnsi="Times New Roman" w:cs="Times New Roman"/>
        </w:rPr>
      </w:pPr>
    </w:p>
    <w:p w14:paraId="55967B8B" w14:textId="2C151BC5" w:rsidR="00AE2F69" w:rsidRPr="00477CAE" w:rsidRDefault="00AE2F69" w:rsidP="00842C7D">
      <w:pPr>
        <w:spacing w:line="480" w:lineRule="auto"/>
        <w:rPr>
          <w:rFonts w:ascii="Times New Roman" w:hAnsi="Times New Roman" w:cs="Times New Roman"/>
          <w:b/>
          <w:bCs/>
          <w:u w:val="single"/>
        </w:rPr>
      </w:pPr>
      <w:r w:rsidRPr="00477CAE">
        <w:rPr>
          <w:rFonts w:ascii="Times New Roman" w:hAnsi="Times New Roman" w:cs="Times New Roman"/>
          <w:b/>
          <w:bCs/>
          <w:u w:val="single"/>
        </w:rPr>
        <w:t>Appendix</w:t>
      </w:r>
    </w:p>
    <w:p w14:paraId="2A5447C0" w14:textId="0188900D" w:rsidR="00AE2F69" w:rsidRPr="00477CAE" w:rsidRDefault="00AE2F69" w:rsidP="00842C7D">
      <w:pPr>
        <w:pStyle w:val="ListParagraph"/>
        <w:numPr>
          <w:ilvl w:val="0"/>
          <w:numId w:val="4"/>
        </w:numPr>
        <w:spacing w:line="480" w:lineRule="auto"/>
        <w:rPr>
          <w:rFonts w:ascii="Times New Roman" w:hAnsi="Times New Roman" w:cs="Times New Roman"/>
        </w:rPr>
      </w:pPr>
      <w:r w:rsidRPr="00477CAE">
        <w:rPr>
          <w:rFonts w:ascii="Times New Roman" w:hAnsi="Times New Roman" w:cs="Times New Roman"/>
        </w:rPr>
        <w:t>Appendix 1: Decision Aid Tool</w:t>
      </w:r>
    </w:p>
    <w:p w14:paraId="1362CAE4" w14:textId="7CD3861F" w:rsidR="00AE2F69" w:rsidRPr="00477CAE" w:rsidRDefault="00AE2F69" w:rsidP="00842C7D">
      <w:pPr>
        <w:pStyle w:val="ListParagraph"/>
        <w:numPr>
          <w:ilvl w:val="0"/>
          <w:numId w:val="4"/>
        </w:numPr>
        <w:spacing w:line="480" w:lineRule="auto"/>
        <w:rPr>
          <w:rFonts w:ascii="Times New Roman" w:hAnsi="Times New Roman" w:cs="Times New Roman"/>
        </w:rPr>
      </w:pPr>
      <w:r w:rsidRPr="00477CAE">
        <w:rPr>
          <w:rFonts w:ascii="Times New Roman" w:hAnsi="Times New Roman" w:cs="Times New Roman"/>
        </w:rPr>
        <w:t>Appendix 2: Search Terms</w:t>
      </w:r>
    </w:p>
    <w:p w14:paraId="3380DF91" w14:textId="2543B60A" w:rsidR="00AE2F69" w:rsidRPr="00477CAE" w:rsidRDefault="00AE2F69" w:rsidP="00842C7D">
      <w:pPr>
        <w:pStyle w:val="ListParagraph"/>
        <w:numPr>
          <w:ilvl w:val="0"/>
          <w:numId w:val="4"/>
        </w:numPr>
        <w:spacing w:line="480" w:lineRule="auto"/>
        <w:rPr>
          <w:rFonts w:ascii="Times New Roman" w:hAnsi="Times New Roman" w:cs="Times New Roman"/>
        </w:rPr>
      </w:pPr>
      <w:r w:rsidRPr="00477CAE">
        <w:rPr>
          <w:rFonts w:ascii="Times New Roman" w:hAnsi="Times New Roman" w:cs="Times New Roman"/>
        </w:rPr>
        <w:t>Appendix 3: Critical Appraisal Table</w:t>
      </w:r>
    </w:p>
    <w:p w14:paraId="58E77552" w14:textId="107F405E" w:rsidR="005365FB" w:rsidRPr="00477CAE" w:rsidRDefault="00AE2F69" w:rsidP="00842C7D">
      <w:pPr>
        <w:pStyle w:val="ListParagraph"/>
        <w:numPr>
          <w:ilvl w:val="0"/>
          <w:numId w:val="4"/>
        </w:numPr>
        <w:spacing w:line="480" w:lineRule="auto"/>
        <w:rPr>
          <w:rFonts w:ascii="Times New Roman" w:hAnsi="Times New Roman" w:cs="Times New Roman"/>
        </w:rPr>
      </w:pPr>
      <w:r w:rsidRPr="00477CAE">
        <w:rPr>
          <w:rFonts w:ascii="Times New Roman" w:hAnsi="Times New Roman" w:cs="Times New Roman"/>
        </w:rPr>
        <w:t>Appendix 4: Study Characteristics Table</w:t>
      </w:r>
    </w:p>
    <w:p w14:paraId="5E94D6A8" w14:textId="68CC135B" w:rsidR="00066377" w:rsidRPr="00477CAE" w:rsidRDefault="00D7708B" w:rsidP="00664B42">
      <w:pPr>
        <w:spacing w:line="480" w:lineRule="auto"/>
        <w:rPr>
          <w:rFonts w:ascii="Times New Roman" w:hAnsi="Times New Roman" w:cs="Times New Roman"/>
          <w:b/>
          <w:bCs/>
          <w:u w:val="single"/>
        </w:rPr>
      </w:pPr>
      <w:r w:rsidRPr="00477CAE">
        <w:rPr>
          <w:rFonts w:ascii="Times New Roman" w:hAnsi="Times New Roman" w:cs="Times New Roman"/>
          <w:b/>
          <w:bCs/>
          <w:u w:val="single"/>
        </w:rPr>
        <w:t>References</w:t>
      </w:r>
    </w:p>
    <w:p w14:paraId="0615AB14" w14:textId="77777777" w:rsidR="009042DD" w:rsidRPr="00477CAE" w:rsidRDefault="009042DD" w:rsidP="00842C7D">
      <w:pPr>
        <w:spacing w:line="480" w:lineRule="auto"/>
        <w:rPr>
          <w:rFonts w:ascii="Times New Roman" w:hAnsi="Times New Roman" w:cs="Times New Roman"/>
          <w:b/>
          <w:bCs/>
          <w:u w:val="single"/>
        </w:rPr>
      </w:pPr>
    </w:p>
    <w:p w14:paraId="21E68D55" w14:textId="0424FFFF" w:rsidR="00AA6F4E" w:rsidRPr="00477CAE" w:rsidRDefault="00D53836" w:rsidP="00AA6F4E">
      <w:pPr>
        <w:pStyle w:val="EndNoteBibliography"/>
        <w:ind w:left="720" w:hanging="720"/>
        <w:rPr>
          <w:noProof/>
        </w:rPr>
      </w:pPr>
      <w:r w:rsidRPr="00477CAE">
        <w:rPr>
          <w:rFonts w:ascii="Times New Roman" w:hAnsi="Times New Roman" w:cs="Times New Roman"/>
          <w:b/>
          <w:bCs/>
          <w:u w:val="single"/>
        </w:rPr>
        <w:lastRenderedPageBreak/>
        <w:fldChar w:fldCharType="begin"/>
      </w:r>
      <w:r w:rsidRPr="00477CAE">
        <w:rPr>
          <w:rFonts w:ascii="Times New Roman" w:hAnsi="Times New Roman" w:cs="Times New Roman"/>
          <w:b/>
          <w:bCs/>
          <w:u w:val="single"/>
        </w:rPr>
        <w:instrText xml:space="preserve"> ADDIN EN.REFLIST </w:instrText>
      </w:r>
      <w:r w:rsidRPr="00477CAE">
        <w:rPr>
          <w:rFonts w:ascii="Times New Roman" w:hAnsi="Times New Roman" w:cs="Times New Roman"/>
          <w:b/>
          <w:bCs/>
          <w:u w:val="single"/>
        </w:rPr>
        <w:fldChar w:fldCharType="separate"/>
      </w:r>
      <w:r w:rsidR="00AA6F4E" w:rsidRPr="00477CAE">
        <w:rPr>
          <w:noProof/>
        </w:rPr>
        <w:t xml:space="preserve">Ballard, K., Lowton, K., &amp; Wright, J. (2006). What's the delay? A qualitative study of women's experiences of reaching a diagnosis of endometriosis. </w:t>
      </w:r>
      <w:r w:rsidR="00AA6F4E" w:rsidRPr="00477CAE">
        <w:rPr>
          <w:i/>
          <w:noProof/>
        </w:rPr>
        <w:t>Fertil Steril</w:t>
      </w:r>
      <w:r w:rsidR="00AA6F4E" w:rsidRPr="00477CAE">
        <w:rPr>
          <w:noProof/>
        </w:rPr>
        <w:t>,</w:t>
      </w:r>
      <w:r w:rsidR="00AA6F4E" w:rsidRPr="00477CAE">
        <w:rPr>
          <w:i/>
          <w:noProof/>
        </w:rPr>
        <w:t xml:space="preserve"> 86</w:t>
      </w:r>
      <w:r w:rsidR="00AA6F4E" w:rsidRPr="00477CAE">
        <w:rPr>
          <w:noProof/>
        </w:rPr>
        <w:t xml:space="preserve">(5), 1296-1301. </w:t>
      </w:r>
      <w:hyperlink r:id="rId10" w:history="1">
        <w:r w:rsidR="00AA6F4E" w:rsidRPr="00477CAE">
          <w:rPr>
            <w:rStyle w:val="Hyperlink"/>
            <w:noProof/>
          </w:rPr>
          <w:t>https://doi.org/10.1016/j.fertnstert.2006.04.054</w:t>
        </w:r>
      </w:hyperlink>
      <w:r w:rsidR="00AA6F4E" w:rsidRPr="00477CAE">
        <w:rPr>
          <w:noProof/>
        </w:rPr>
        <w:t xml:space="preserve"> </w:t>
      </w:r>
    </w:p>
    <w:p w14:paraId="26E53920" w14:textId="278FD6D2" w:rsidR="00AA6F4E" w:rsidRPr="00477CAE" w:rsidRDefault="00AA6F4E" w:rsidP="00AA6F4E">
      <w:pPr>
        <w:pStyle w:val="EndNoteBibliography"/>
        <w:ind w:left="720" w:hanging="720"/>
        <w:rPr>
          <w:noProof/>
        </w:rPr>
      </w:pPr>
      <w:r w:rsidRPr="00477CAE">
        <w:rPr>
          <w:noProof/>
        </w:rPr>
        <w:t xml:space="preserve">Ballard, K. D., Seaman, H. E., De Vries, C. S., &amp; Wright, J. T. (2008). Can symptomatology help in the diagnosis of endometriosis? Findings from a national case–control study—Part 1. </w:t>
      </w:r>
      <w:r w:rsidRPr="00477CAE">
        <w:rPr>
          <w:i/>
          <w:noProof/>
        </w:rPr>
        <w:t>BJOG: An International Journal of Obstetrics &amp; Gynaecology</w:t>
      </w:r>
      <w:r w:rsidRPr="00477CAE">
        <w:rPr>
          <w:noProof/>
        </w:rPr>
        <w:t>,</w:t>
      </w:r>
      <w:r w:rsidRPr="00477CAE">
        <w:rPr>
          <w:i/>
          <w:noProof/>
        </w:rPr>
        <w:t xml:space="preserve"> 115</w:t>
      </w:r>
      <w:r w:rsidRPr="00477CAE">
        <w:rPr>
          <w:noProof/>
        </w:rPr>
        <w:t xml:space="preserve">(11), 1382-1391. </w:t>
      </w:r>
      <w:hyperlink r:id="rId11" w:history="1">
        <w:r w:rsidRPr="00477CAE">
          <w:rPr>
            <w:rStyle w:val="Hyperlink"/>
            <w:noProof/>
          </w:rPr>
          <w:t>https://doi.org/https://doi.org/10.1111/j.1471-0528.2008.01878.x</w:t>
        </w:r>
      </w:hyperlink>
      <w:r w:rsidRPr="00477CAE">
        <w:rPr>
          <w:noProof/>
        </w:rPr>
        <w:t xml:space="preserve"> </w:t>
      </w:r>
    </w:p>
    <w:p w14:paraId="5A3422FD" w14:textId="77777777" w:rsidR="00AA6F4E" w:rsidRPr="00477CAE" w:rsidRDefault="00AA6F4E" w:rsidP="00AA6F4E">
      <w:pPr>
        <w:pStyle w:val="EndNoteBibliography"/>
        <w:ind w:left="720" w:hanging="720"/>
        <w:rPr>
          <w:noProof/>
        </w:rPr>
      </w:pPr>
      <w:r w:rsidRPr="00477CAE">
        <w:rPr>
          <w:noProof/>
        </w:rPr>
        <w:t xml:space="preserve">Braksmajer, A. (2018). Struggles for medical legitimacy among women experiencing sexual pain: A qualitative study. </w:t>
      </w:r>
      <w:r w:rsidRPr="00477CAE">
        <w:rPr>
          <w:i/>
          <w:noProof/>
        </w:rPr>
        <w:t>Women &amp; Health</w:t>
      </w:r>
      <w:r w:rsidRPr="00477CAE">
        <w:rPr>
          <w:noProof/>
        </w:rPr>
        <w:t>,</w:t>
      </w:r>
      <w:r w:rsidRPr="00477CAE">
        <w:rPr>
          <w:i/>
          <w:noProof/>
        </w:rPr>
        <w:t xml:space="preserve"> 58</w:t>
      </w:r>
      <w:r w:rsidRPr="00477CAE">
        <w:rPr>
          <w:noProof/>
        </w:rPr>
        <w:t xml:space="preserve">(4), 419-433. </w:t>
      </w:r>
    </w:p>
    <w:p w14:paraId="76BF6C11" w14:textId="77777777" w:rsidR="00AA6F4E" w:rsidRPr="00477CAE" w:rsidRDefault="00AA6F4E" w:rsidP="00AA6F4E">
      <w:pPr>
        <w:pStyle w:val="EndNoteBibliography"/>
        <w:ind w:left="720" w:hanging="720"/>
        <w:rPr>
          <w:noProof/>
        </w:rPr>
      </w:pPr>
      <w:r w:rsidRPr="00477CAE">
        <w:rPr>
          <w:noProof/>
        </w:rPr>
        <w:t xml:space="preserve">Carvalho, S. A., Lapa, T., &amp; Pascoal, P. M. (2024). The Need to Look at Transgender and Gender Diverse People’s Health: A Preliminary Descriptive Report on Pain, Sexual Distress, and Health Profile of Five Transmasculine People and One Non-Binary Person with Endometriosis. </w:t>
      </w:r>
      <w:r w:rsidRPr="00477CAE">
        <w:rPr>
          <w:i/>
          <w:noProof/>
        </w:rPr>
        <w:t>Healthcare</w:t>
      </w:r>
      <w:r w:rsidRPr="00477CAE">
        <w:rPr>
          <w:noProof/>
        </w:rPr>
        <w:t>,</w:t>
      </w:r>
      <w:r w:rsidRPr="00477CAE">
        <w:rPr>
          <w:i/>
          <w:noProof/>
        </w:rPr>
        <w:t xml:space="preserve"> 12</w:t>
      </w:r>
      <w:r w:rsidRPr="00477CAE">
        <w:rPr>
          <w:noProof/>
        </w:rPr>
        <w:t xml:space="preserve">(12). </w:t>
      </w:r>
    </w:p>
    <w:p w14:paraId="1F6CA22B" w14:textId="3A9E03CF" w:rsidR="00AA6F4E" w:rsidRPr="00477CAE" w:rsidRDefault="00AA6F4E" w:rsidP="00AA6F4E">
      <w:pPr>
        <w:pStyle w:val="EndNoteBibliography"/>
        <w:ind w:left="720" w:hanging="720"/>
        <w:rPr>
          <w:noProof/>
        </w:rPr>
      </w:pPr>
      <w:r w:rsidRPr="00477CAE">
        <w:rPr>
          <w:noProof/>
        </w:rPr>
        <w:t xml:space="preserve">Chapron, C., Marcellin, L., Borghese, B., &amp; Santulli, P. (2019). Rethinking mechanisms, diagnosis and management of endometriosis. </w:t>
      </w:r>
      <w:r w:rsidRPr="00477CAE">
        <w:rPr>
          <w:i/>
          <w:noProof/>
        </w:rPr>
        <w:t>Nat Rev Endocrinol</w:t>
      </w:r>
      <w:r w:rsidRPr="00477CAE">
        <w:rPr>
          <w:noProof/>
        </w:rPr>
        <w:t>,</w:t>
      </w:r>
      <w:r w:rsidRPr="00477CAE">
        <w:rPr>
          <w:i/>
          <w:noProof/>
        </w:rPr>
        <w:t xml:space="preserve"> 15</w:t>
      </w:r>
      <w:r w:rsidRPr="00477CAE">
        <w:rPr>
          <w:noProof/>
        </w:rPr>
        <w:t xml:space="preserve">(11), 666-682. </w:t>
      </w:r>
      <w:hyperlink r:id="rId12" w:history="1">
        <w:r w:rsidRPr="00477CAE">
          <w:rPr>
            <w:rStyle w:val="Hyperlink"/>
            <w:noProof/>
          </w:rPr>
          <w:t>https://doi.org/10.1038/s41574-019-0245-z</w:t>
        </w:r>
      </w:hyperlink>
      <w:r w:rsidRPr="00477CAE">
        <w:rPr>
          <w:noProof/>
        </w:rPr>
        <w:t xml:space="preserve"> </w:t>
      </w:r>
    </w:p>
    <w:p w14:paraId="05BF3C2C" w14:textId="5F5719E8" w:rsidR="00AA6F4E" w:rsidRPr="00477CAE" w:rsidRDefault="00AA6F4E" w:rsidP="00AA6F4E">
      <w:pPr>
        <w:pStyle w:val="EndNoteBibliography"/>
        <w:ind w:left="720" w:hanging="720"/>
        <w:rPr>
          <w:noProof/>
        </w:rPr>
      </w:pPr>
      <w:r w:rsidRPr="00477CAE">
        <w:rPr>
          <w:noProof/>
        </w:rPr>
        <w:t xml:space="preserve">Cole, J. M., Grogan, S., &amp; Turley, E. (2020). “The most lonely condition I can imagine”: Psychosocial impacts of endometriosis on women’s identity. </w:t>
      </w:r>
      <w:r w:rsidRPr="00477CAE">
        <w:rPr>
          <w:i/>
          <w:noProof/>
        </w:rPr>
        <w:t>Feminism &amp; Psychology</w:t>
      </w:r>
      <w:r w:rsidRPr="00477CAE">
        <w:rPr>
          <w:noProof/>
        </w:rPr>
        <w:t>,</w:t>
      </w:r>
      <w:r w:rsidRPr="00477CAE">
        <w:rPr>
          <w:i/>
          <w:noProof/>
        </w:rPr>
        <w:t xml:space="preserve"> 31</w:t>
      </w:r>
      <w:r w:rsidRPr="00477CAE">
        <w:rPr>
          <w:noProof/>
        </w:rPr>
        <w:t xml:space="preserve">(2), 171-191. </w:t>
      </w:r>
      <w:hyperlink r:id="rId13" w:history="1">
        <w:r w:rsidRPr="00477CAE">
          <w:rPr>
            <w:rStyle w:val="Hyperlink"/>
            <w:noProof/>
          </w:rPr>
          <w:t>https://doi.org/10.1177/0959353520930602</w:t>
        </w:r>
      </w:hyperlink>
      <w:r w:rsidRPr="00477CAE">
        <w:rPr>
          <w:noProof/>
        </w:rPr>
        <w:t xml:space="preserve"> </w:t>
      </w:r>
    </w:p>
    <w:p w14:paraId="26DA17C0" w14:textId="7A4A90BF" w:rsidR="00AA6F4E" w:rsidRPr="00477CAE" w:rsidRDefault="00AA6F4E" w:rsidP="00AA6F4E">
      <w:pPr>
        <w:pStyle w:val="EndNoteBibliography"/>
        <w:ind w:left="720" w:hanging="720"/>
        <w:rPr>
          <w:noProof/>
        </w:rPr>
      </w:pPr>
      <w:r w:rsidRPr="00477CAE">
        <w:rPr>
          <w:noProof/>
        </w:rPr>
        <w:t xml:space="preserve">Committee, W. a. E. (2024). Women’s reproductive health: Twelfth report of session 2023-24 (HC 1372). </w:t>
      </w:r>
      <w:r w:rsidRPr="00477CAE">
        <w:rPr>
          <w:i/>
          <w:noProof/>
        </w:rPr>
        <w:t>UK Parliament</w:t>
      </w:r>
      <w:r w:rsidRPr="00477CAE">
        <w:rPr>
          <w:noProof/>
        </w:rPr>
        <w:t xml:space="preserve">. </w:t>
      </w:r>
      <w:hyperlink r:id="rId14" w:history="1">
        <w:r w:rsidRPr="00477CAE">
          <w:rPr>
            <w:rStyle w:val="Hyperlink"/>
            <w:noProof/>
          </w:rPr>
          <w:t>https://committees.parliament.uk/publications/45909/documents/228040/default/</w:t>
        </w:r>
      </w:hyperlink>
      <w:r w:rsidRPr="00477CAE">
        <w:rPr>
          <w:noProof/>
        </w:rPr>
        <w:t xml:space="preserve"> </w:t>
      </w:r>
    </w:p>
    <w:p w14:paraId="0ACD418C" w14:textId="4C64D87B" w:rsidR="00AA6F4E" w:rsidRPr="00477CAE" w:rsidRDefault="00AA6F4E" w:rsidP="00AA6F4E">
      <w:pPr>
        <w:pStyle w:val="EndNoteBibliography"/>
        <w:ind w:left="720" w:hanging="720"/>
        <w:rPr>
          <w:noProof/>
        </w:rPr>
      </w:pPr>
      <w:r w:rsidRPr="00477CAE">
        <w:rPr>
          <w:noProof/>
        </w:rPr>
        <w:t xml:space="preserve">Cox, H., Henderson, L., Andersen, N., Cagliarini, G., &amp; Ski, C. (2003). Focus group study of endometriosis: struggle, loss and the medical merry-go-round. </w:t>
      </w:r>
      <w:r w:rsidRPr="00477CAE">
        <w:rPr>
          <w:i/>
          <w:noProof/>
        </w:rPr>
        <w:t>Int J Nurs Pract</w:t>
      </w:r>
      <w:r w:rsidRPr="00477CAE">
        <w:rPr>
          <w:noProof/>
        </w:rPr>
        <w:t>,</w:t>
      </w:r>
      <w:r w:rsidRPr="00477CAE">
        <w:rPr>
          <w:i/>
          <w:noProof/>
        </w:rPr>
        <w:t xml:space="preserve"> 9</w:t>
      </w:r>
      <w:r w:rsidRPr="00477CAE">
        <w:rPr>
          <w:noProof/>
        </w:rPr>
        <w:t xml:space="preserve">(1), 2-9. </w:t>
      </w:r>
      <w:hyperlink r:id="rId15" w:history="1">
        <w:r w:rsidRPr="00477CAE">
          <w:rPr>
            <w:rStyle w:val="Hyperlink"/>
            <w:noProof/>
          </w:rPr>
          <w:t>https://doi.org/10.1046/j.1440-172x.2003.00396.x</w:t>
        </w:r>
      </w:hyperlink>
      <w:r w:rsidRPr="00477CAE">
        <w:rPr>
          <w:noProof/>
        </w:rPr>
        <w:t xml:space="preserve"> </w:t>
      </w:r>
    </w:p>
    <w:p w14:paraId="7E83920C" w14:textId="0A254612" w:rsidR="00AA6F4E" w:rsidRPr="00477CAE" w:rsidRDefault="00AA6F4E" w:rsidP="00AA6F4E">
      <w:pPr>
        <w:pStyle w:val="EndNoteBibliography"/>
        <w:ind w:left="720" w:hanging="720"/>
        <w:rPr>
          <w:noProof/>
        </w:rPr>
      </w:pPr>
      <w:r w:rsidRPr="00477CAE">
        <w:rPr>
          <w:noProof/>
        </w:rPr>
        <w:t xml:space="preserve">Culley, L., Law, C., Hudson, N., Denny, E., Mitchell, H., Baumgarten, M., &amp; Raine-Fenning, N. (2013). The social and psychological impact of endometriosis on women's lives: a critical narrative review. </w:t>
      </w:r>
      <w:r w:rsidRPr="00477CAE">
        <w:rPr>
          <w:i/>
          <w:noProof/>
        </w:rPr>
        <w:t>Hum Reprod Update</w:t>
      </w:r>
      <w:r w:rsidRPr="00477CAE">
        <w:rPr>
          <w:noProof/>
        </w:rPr>
        <w:t>,</w:t>
      </w:r>
      <w:r w:rsidRPr="00477CAE">
        <w:rPr>
          <w:i/>
          <w:noProof/>
        </w:rPr>
        <w:t xml:space="preserve"> 19</w:t>
      </w:r>
      <w:r w:rsidRPr="00477CAE">
        <w:rPr>
          <w:noProof/>
        </w:rPr>
        <w:t xml:space="preserve">(6), 625-639. </w:t>
      </w:r>
      <w:hyperlink r:id="rId16" w:history="1">
        <w:r w:rsidRPr="00477CAE">
          <w:rPr>
            <w:rStyle w:val="Hyperlink"/>
            <w:noProof/>
          </w:rPr>
          <w:t>https://doi.org/10.1093/humupd/dmt027</w:t>
        </w:r>
      </w:hyperlink>
      <w:r w:rsidRPr="00477CAE">
        <w:rPr>
          <w:noProof/>
        </w:rPr>
        <w:t xml:space="preserve"> </w:t>
      </w:r>
    </w:p>
    <w:p w14:paraId="42A7DB5F" w14:textId="0FBCAC1C" w:rsidR="00AA6F4E" w:rsidRPr="00477CAE" w:rsidRDefault="00AA6F4E" w:rsidP="00AA6F4E">
      <w:pPr>
        <w:pStyle w:val="EndNoteBibliography"/>
        <w:ind w:left="720" w:hanging="720"/>
        <w:rPr>
          <w:noProof/>
        </w:rPr>
      </w:pPr>
      <w:r w:rsidRPr="00477CAE">
        <w:rPr>
          <w:noProof/>
        </w:rPr>
        <w:t xml:space="preserve">Cunnington, S., Cunnington, A., &amp; Hirose, A. (2024). Disregarded, devalued and lacking diversity: an exploration into women’s experiences with endometriosis. A systematic review and narrative synthesis of qualitative data. </w:t>
      </w:r>
      <w:r w:rsidRPr="00477CAE">
        <w:rPr>
          <w:i/>
          <w:noProof/>
        </w:rPr>
        <w:t>Journal of Endometriosis and Uterine Disorders</w:t>
      </w:r>
      <w:r w:rsidRPr="00477CAE">
        <w:rPr>
          <w:noProof/>
        </w:rPr>
        <w:t>,</w:t>
      </w:r>
      <w:r w:rsidRPr="00477CAE">
        <w:rPr>
          <w:i/>
          <w:noProof/>
        </w:rPr>
        <w:t xml:space="preserve"> 8</w:t>
      </w:r>
      <w:r w:rsidRPr="00477CAE">
        <w:rPr>
          <w:noProof/>
        </w:rPr>
        <w:t xml:space="preserve">, 100087. </w:t>
      </w:r>
      <w:hyperlink r:id="rId17" w:history="1">
        <w:r w:rsidRPr="00477CAE">
          <w:rPr>
            <w:rStyle w:val="Hyperlink"/>
            <w:noProof/>
          </w:rPr>
          <w:t>https://doi.org/https://doi.org/10.1016/j.jeud.2024.100087</w:t>
        </w:r>
      </w:hyperlink>
      <w:r w:rsidRPr="00477CAE">
        <w:rPr>
          <w:noProof/>
        </w:rPr>
        <w:t xml:space="preserve"> </w:t>
      </w:r>
    </w:p>
    <w:p w14:paraId="25DC3B50" w14:textId="58D77343" w:rsidR="00AA6F4E" w:rsidRPr="00477CAE" w:rsidRDefault="00AA6F4E" w:rsidP="00AA6F4E">
      <w:pPr>
        <w:pStyle w:val="EndNoteBibliography"/>
        <w:ind w:left="720" w:hanging="720"/>
        <w:rPr>
          <w:noProof/>
        </w:rPr>
      </w:pPr>
      <w:r w:rsidRPr="00477CAE">
        <w:rPr>
          <w:noProof/>
        </w:rPr>
        <w:t xml:space="preserve">Dantkale, K. S., &amp; Agrawal, M. (2024). A Comprehensive Review of the Diagnostic Landscape of Endometriosis: Assessing Tools, Uncovering Strengths, and Acknowledging Limitations. </w:t>
      </w:r>
      <w:r w:rsidRPr="00477CAE">
        <w:rPr>
          <w:i/>
          <w:noProof/>
        </w:rPr>
        <w:t>Cureus</w:t>
      </w:r>
      <w:r w:rsidRPr="00477CAE">
        <w:rPr>
          <w:noProof/>
        </w:rPr>
        <w:t xml:space="preserve">. </w:t>
      </w:r>
      <w:hyperlink r:id="rId18" w:history="1">
        <w:r w:rsidRPr="00477CAE">
          <w:rPr>
            <w:rStyle w:val="Hyperlink"/>
            <w:noProof/>
          </w:rPr>
          <w:t>https://doi.org/10.7759/cureus.56978</w:t>
        </w:r>
      </w:hyperlink>
      <w:r w:rsidRPr="00477CAE">
        <w:rPr>
          <w:noProof/>
        </w:rPr>
        <w:t xml:space="preserve"> </w:t>
      </w:r>
    </w:p>
    <w:p w14:paraId="5474791A" w14:textId="2B048E2C" w:rsidR="00AA6F4E" w:rsidRPr="00477CAE" w:rsidRDefault="00AA6F4E" w:rsidP="00AA6F4E">
      <w:pPr>
        <w:pStyle w:val="EndNoteBibliography"/>
        <w:ind w:left="720" w:hanging="720"/>
        <w:rPr>
          <w:noProof/>
        </w:rPr>
      </w:pPr>
      <w:r w:rsidRPr="00477CAE">
        <w:rPr>
          <w:noProof/>
        </w:rPr>
        <w:t xml:space="preserve">Davenport, S., Smith, D., &amp; Green, D. J. (2023). Barriers to a Timely Diagnosis of Endometriosis: A Qualitative Systematic Review. </w:t>
      </w:r>
      <w:r w:rsidRPr="00477CAE">
        <w:rPr>
          <w:i/>
          <w:noProof/>
        </w:rPr>
        <w:t>Obstet Gynecol</w:t>
      </w:r>
      <w:r w:rsidRPr="00477CAE">
        <w:rPr>
          <w:noProof/>
        </w:rPr>
        <w:t>,</w:t>
      </w:r>
      <w:r w:rsidRPr="00477CAE">
        <w:rPr>
          <w:i/>
          <w:noProof/>
        </w:rPr>
        <w:t xml:space="preserve"> 142</w:t>
      </w:r>
      <w:r w:rsidRPr="00477CAE">
        <w:rPr>
          <w:noProof/>
        </w:rPr>
        <w:t xml:space="preserve">(3), 571-583. </w:t>
      </w:r>
      <w:hyperlink r:id="rId19" w:history="1">
        <w:r w:rsidRPr="00477CAE">
          <w:rPr>
            <w:rStyle w:val="Hyperlink"/>
            <w:noProof/>
          </w:rPr>
          <w:t>https://doi.org/10.1097/aog.0000000000005255</w:t>
        </w:r>
      </w:hyperlink>
      <w:r w:rsidRPr="00477CAE">
        <w:rPr>
          <w:noProof/>
        </w:rPr>
        <w:t xml:space="preserve"> </w:t>
      </w:r>
    </w:p>
    <w:p w14:paraId="4A452470" w14:textId="341CDC38" w:rsidR="00AA6F4E" w:rsidRPr="00477CAE" w:rsidRDefault="00AA6F4E" w:rsidP="00AA6F4E">
      <w:pPr>
        <w:pStyle w:val="EndNoteBibliography"/>
        <w:ind w:left="720" w:hanging="720"/>
        <w:rPr>
          <w:noProof/>
        </w:rPr>
      </w:pPr>
      <w:r w:rsidRPr="00477CAE">
        <w:rPr>
          <w:noProof/>
        </w:rPr>
        <w:t xml:space="preserve">De Graaff, A. A., D'Hooghe, T. M., Dunselman, G. A., Dirksen, C. D., Hummelshoj, L., &amp; Simoens, S. (2013). The significant effect of endometriosis on physical, mental and social wellbeing: results from an international cross-sectional survey. </w:t>
      </w:r>
      <w:r w:rsidRPr="00477CAE">
        <w:rPr>
          <w:i/>
          <w:noProof/>
        </w:rPr>
        <w:t>Hum Reprod</w:t>
      </w:r>
      <w:r w:rsidRPr="00477CAE">
        <w:rPr>
          <w:noProof/>
        </w:rPr>
        <w:t>,</w:t>
      </w:r>
      <w:r w:rsidRPr="00477CAE">
        <w:rPr>
          <w:i/>
          <w:noProof/>
        </w:rPr>
        <w:t xml:space="preserve"> 28</w:t>
      </w:r>
      <w:r w:rsidRPr="00477CAE">
        <w:rPr>
          <w:noProof/>
        </w:rPr>
        <w:t xml:space="preserve">(10), 2677-2685. </w:t>
      </w:r>
      <w:hyperlink r:id="rId20" w:history="1">
        <w:r w:rsidRPr="00477CAE">
          <w:rPr>
            <w:rStyle w:val="Hyperlink"/>
            <w:noProof/>
          </w:rPr>
          <w:t>https://doi.org/10.1093/humrep/det284</w:t>
        </w:r>
      </w:hyperlink>
      <w:r w:rsidRPr="00477CAE">
        <w:rPr>
          <w:noProof/>
        </w:rPr>
        <w:t xml:space="preserve"> </w:t>
      </w:r>
    </w:p>
    <w:p w14:paraId="5EBE56F7" w14:textId="1337E4BE" w:rsidR="00AA6F4E" w:rsidRPr="00477CAE" w:rsidRDefault="00AA6F4E" w:rsidP="00AA6F4E">
      <w:pPr>
        <w:pStyle w:val="EndNoteBibliography"/>
        <w:ind w:left="720" w:hanging="720"/>
        <w:rPr>
          <w:noProof/>
        </w:rPr>
      </w:pPr>
      <w:r w:rsidRPr="00477CAE">
        <w:rPr>
          <w:noProof/>
        </w:rPr>
        <w:lastRenderedPageBreak/>
        <w:t xml:space="preserve">Denny, E. (2004). Women's experience of endometriosis. </w:t>
      </w:r>
      <w:r w:rsidRPr="00477CAE">
        <w:rPr>
          <w:i/>
          <w:noProof/>
        </w:rPr>
        <w:t>J Adv Nurs</w:t>
      </w:r>
      <w:r w:rsidRPr="00477CAE">
        <w:rPr>
          <w:noProof/>
        </w:rPr>
        <w:t>,</w:t>
      </w:r>
      <w:r w:rsidRPr="00477CAE">
        <w:rPr>
          <w:i/>
          <w:noProof/>
        </w:rPr>
        <w:t xml:space="preserve"> 46</w:t>
      </w:r>
      <w:r w:rsidRPr="00477CAE">
        <w:rPr>
          <w:noProof/>
        </w:rPr>
        <w:t xml:space="preserve">(6), 641-648. </w:t>
      </w:r>
      <w:hyperlink r:id="rId21" w:history="1">
        <w:r w:rsidRPr="00477CAE">
          <w:rPr>
            <w:rStyle w:val="Hyperlink"/>
            <w:noProof/>
          </w:rPr>
          <w:t>https://doi.org/10.1111/j.1365-2648.2004.03055.x</w:t>
        </w:r>
      </w:hyperlink>
      <w:r w:rsidRPr="00477CAE">
        <w:rPr>
          <w:noProof/>
        </w:rPr>
        <w:t xml:space="preserve"> </w:t>
      </w:r>
    </w:p>
    <w:p w14:paraId="7ADFE973" w14:textId="77777777" w:rsidR="00AA6F4E" w:rsidRPr="00477CAE" w:rsidRDefault="00AA6F4E" w:rsidP="00AA6F4E">
      <w:pPr>
        <w:pStyle w:val="EndNoteBibliography"/>
        <w:ind w:left="720" w:hanging="720"/>
        <w:rPr>
          <w:noProof/>
        </w:rPr>
      </w:pPr>
      <w:r w:rsidRPr="00477CAE">
        <w:rPr>
          <w:noProof/>
        </w:rPr>
        <w:t xml:space="preserve">Denny, E. (2004). 'You are one of the unlucky ones': Delay in the diagnosis of endometriosis. </w:t>
      </w:r>
      <w:r w:rsidRPr="00477CAE">
        <w:rPr>
          <w:i/>
          <w:noProof/>
        </w:rPr>
        <w:t>Diversity in Health and Social Care</w:t>
      </w:r>
      <w:r w:rsidRPr="00477CAE">
        <w:rPr>
          <w:noProof/>
        </w:rPr>
        <w:t>,</w:t>
      </w:r>
      <w:r w:rsidRPr="00477CAE">
        <w:rPr>
          <w:i/>
          <w:noProof/>
        </w:rPr>
        <w:t xml:space="preserve"> 1</w:t>
      </w:r>
      <w:r w:rsidRPr="00477CAE">
        <w:rPr>
          <w:noProof/>
        </w:rPr>
        <w:t xml:space="preserve">, 39-44. </w:t>
      </w:r>
    </w:p>
    <w:p w14:paraId="441B847B" w14:textId="193D69F4" w:rsidR="00AA6F4E" w:rsidRPr="00477CAE" w:rsidRDefault="00AA6F4E" w:rsidP="00AA6F4E">
      <w:pPr>
        <w:pStyle w:val="EndNoteBibliography"/>
        <w:ind w:left="720" w:hanging="720"/>
        <w:rPr>
          <w:noProof/>
        </w:rPr>
      </w:pPr>
      <w:r w:rsidRPr="00477CAE">
        <w:rPr>
          <w:noProof/>
        </w:rPr>
        <w:t xml:space="preserve">Denny, E., &amp; Mann, C. H. (2008). Endometriosis and the primary care consultation. </w:t>
      </w:r>
      <w:r w:rsidRPr="00477CAE">
        <w:rPr>
          <w:i/>
          <w:noProof/>
        </w:rPr>
        <w:t>Eur J Obstet Gynecol Reprod Biol</w:t>
      </w:r>
      <w:r w:rsidRPr="00477CAE">
        <w:rPr>
          <w:noProof/>
        </w:rPr>
        <w:t>,</w:t>
      </w:r>
      <w:r w:rsidRPr="00477CAE">
        <w:rPr>
          <w:i/>
          <w:noProof/>
        </w:rPr>
        <w:t xml:space="preserve"> 139</w:t>
      </w:r>
      <w:r w:rsidRPr="00477CAE">
        <w:rPr>
          <w:noProof/>
        </w:rPr>
        <w:t xml:space="preserve">(1), 111-115. </w:t>
      </w:r>
      <w:hyperlink r:id="rId22" w:history="1">
        <w:r w:rsidRPr="00477CAE">
          <w:rPr>
            <w:rStyle w:val="Hyperlink"/>
            <w:noProof/>
          </w:rPr>
          <w:t>https://doi.org/10.1016/j.ejogrb.2007.10.006</w:t>
        </w:r>
      </w:hyperlink>
      <w:r w:rsidRPr="00477CAE">
        <w:rPr>
          <w:noProof/>
        </w:rPr>
        <w:t xml:space="preserve"> </w:t>
      </w:r>
    </w:p>
    <w:p w14:paraId="469AA436" w14:textId="18A9DF34" w:rsidR="00AA6F4E" w:rsidRPr="00477CAE" w:rsidRDefault="00AA6F4E" w:rsidP="00AA6F4E">
      <w:pPr>
        <w:pStyle w:val="EndNoteBibliography"/>
        <w:ind w:left="720" w:hanging="720"/>
        <w:rPr>
          <w:noProof/>
        </w:rPr>
      </w:pPr>
      <w:r w:rsidRPr="00477CAE">
        <w:rPr>
          <w:noProof/>
        </w:rPr>
        <w:t xml:space="preserve">Dixon, S., McNiven, A., Talbot, A., &amp; Hinton, L. (2021). Navigating possible endometriosis in primary care: a qualitative study of GP perspectives. </w:t>
      </w:r>
      <w:r w:rsidRPr="00477CAE">
        <w:rPr>
          <w:i/>
          <w:noProof/>
        </w:rPr>
        <w:t>Br J Gen Pract</w:t>
      </w:r>
      <w:r w:rsidRPr="00477CAE">
        <w:rPr>
          <w:noProof/>
        </w:rPr>
        <w:t>,</w:t>
      </w:r>
      <w:r w:rsidRPr="00477CAE">
        <w:rPr>
          <w:i/>
          <w:noProof/>
        </w:rPr>
        <w:t xml:space="preserve"> 71</w:t>
      </w:r>
      <w:r w:rsidRPr="00477CAE">
        <w:rPr>
          <w:noProof/>
        </w:rPr>
        <w:t xml:space="preserve">(710), e668-e676. </w:t>
      </w:r>
      <w:hyperlink r:id="rId23" w:history="1">
        <w:r w:rsidRPr="00477CAE">
          <w:rPr>
            <w:rStyle w:val="Hyperlink"/>
            <w:noProof/>
          </w:rPr>
          <w:t>https://doi.org/10.3399/bjgp.2021.0030</w:t>
        </w:r>
      </w:hyperlink>
      <w:r w:rsidRPr="00477CAE">
        <w:rPr>
          <w:noProof/>
        </w:rPr>
        <w:t xml:space="preserve"> </w:t>
      </w:r>
    </w:p>
    <w:p w14:paraId="193E7DC0" w14:textId="278713FC" w:rsidR="00AA6F4E" w:rsidRPr="00477CAE" w:rsidRDefault="00AA6F4E" w:rsidP="00AA6F4E">
      <w:pPr>
        <w:pStyle w:val="EndNoteBibliography"/>
        <w:ind w:left="720" w:hanging="720"/>
        <w:rPr>
          <w:noProof/>
        </w:rPr>
      </w:pPr>
      <w:r w:rsidRPr="00477CAE">
        <w:rPr>
          <w:noProof/>
        </w:rPr>
        <w:t xml:space="preserve">Eder, C., &amp; and Roomaney, R. (2024). Transgender and non-binary people’s perception of their healthcare in relation to endometriosis. </w:t>
      </w:r>
      <w:r w:rsidRPr="00477CAE">
        <w:rPr>
          <w:i/>
          <w:noProof/>
        </w:rPr>
        <w:t>International Journal of Transgender Health</w:t>
      </w:r>
      <w:r w:rsidRPr="00477CAE">
        <w:rPr>
          <w:noProof/>
        </w:rPr>
        <w:t>,</w:t>
      </w:r>
      <w:r w:rsidRPr="00477CAE">
        <w:rPr>
          <w:i/>
          <w:noProof/>
        </w:rPr>
        <w:t xml:space="preserve"> 25</w:t>
      </w:r>
      <w:r w:rsidRPr="00477CAE">
        <w:rPr>
          <w:noProof/>
        </w:rPr>
        <w:t xml:space="preserve">(4), 911-925. </w:t>
      </w:r>
      <w:hyperlink r:id="rId24" w:history="1">
        <w:r w:rsidRPr="00477CAE">
          <w:rPr>
            <w:rStyle w:val="Hyperlink"/>
            <w:noProof/>
          </w:rPr>
          <w:t>https://doi.org/10.1080/26895269.2023.2286268</w:t>
        </w:r>
      </w:hyperlink>
      <w:r w:rsidRPr="00477CAE">
        <w:rPr>
          <w:noProof/>
        </w:rPr>
        <w:t xml:space="preserve"> </w:t>
      </w:r>
    </w:p>
    <w:p w14:paraId="3DDACCC1" w14:textId="57F291F8" w:rsidR="00AA6F4E" w:rsidRPr="00477CAE" w:rsidRDefault="00AA6F4E" w:rsidP="00AA6F4E">
      <w:pPr>
        <w:pStyle w:val="EndNoteBibliography"/>
        <w:ind w:left="720" w:hanging="720"/>
        <w:rPr>
          <w:noProof/>
        </w:rPr>
      </w:pPr>
      <w:r w:rsidRPr="00477CAE">
        <w:rPr>
          <w:noProof/>
        </w:rPr>
        <w:t xml:space="preserve">Evans, S., Villegas, V., Dowding, C., Druitt, M., O'Hara, R., &amp; Mikocka-Walus, A. (2022). Treatment use and satisfaction in Australian women with endometriosis: a mixed-methods study. </w:t>
      </w:r>
      <w:r w:rsidRPr="00477CAE">
        <w:rPr>
          <w:i/>
          <w:noProof/>
        </w:rPr>
        <w:t>Intern Med J</w:t>
      </w:r>
      <w:r w:rsidRPr="00477CAE">
        <w:rPr>
          <w:noProof/>
        </w:rPr>
        <w:t>,</w:t>
      </w:r>
      <w:r w:rsidRPr="00477CAE">
        <w:rPr>
          <w:i/>
          <w:noProof/>
        </w:rPr>
        <w:t xml:space="preserve"> 52</w:t>
      </w:r>
      <w:r w:rsidRPr="00477CAE">
        <w:rPr>
          <w:noProof/>
        </w:rPr>
        <w:t xml:space="preserve">(12), 2096-2106. </w:t>
      </w:r>
      <w:hyperlink r:id="rId25" w:history="1">
        <w:r w:rsidRPr="00477CAE">
          <w:rPr>
            <w:rStyle w:val="Hyperlink"/>
            <w:noProof/>
          </w:rPr>
          <w:t>https://doi.org/10.1111/imj.15494</w:t>
        </w:r>
      </w:hyperlink>
      <w:r w:rsidRPr="00477CAE">
        <w:rPr>
          <w:noProof/>
        </w:rPr>
        <w:t xml:space="preserve"> </w:t>
      </w:r>
    </w:p>
    <w:p w14:paraId="3533DF59" w14:textId="2B2DA3C0" w:rsidR="00AA6F4E" w:rsidRPr="00477CAE" w:rsidRDefault="00AA6F4E" w:rsidP="00AA6F4E">
      <w:pPr>
        <w:pStyle w:val="EndNoteBibliography"/>
        <w:ind w:left="720" w:hanging="720"/>
        <w:rPr>
          <w:noProof/>
        </w:rPr>
      </w:pPr>
      <w:r w:rsidRPr="00477CAE">
        <w:rPr>
          <w:noProof/>
        </w:rPr>
        <w:t xml:space="preserve">Facchin, F., Barbara, G., Dridi, D., Alberico, D., Buggio, L., Somigliana, E., Saita, E., &amp; Vercellini, P. (2017). Mental health in women with endometriosis: searching for predictors of psychological distress. </w:t>
      </w:r>
      <w:r w:rsidRPr="00477CAE">
        <w:rPr>
          <w:i/>
          <w:noProof/>
        </w:rPr>
        <w:t>Hum Reprod</w:t>
      </w:r>
      <w:r w:rsidRPr="00477CAE">
        <w:rPr>
          <w:noProof/>
        </w:rPr>
        <w:t>,</w:t>
      </w:r>
      <w:r w:rsidRPr="00477CAE">
        <w:rPr>
          <w:i/>
          <w:noProof/>
        </w:rPr>
        <w:t xml:space="preserve"> 32</w:t>
      </w:r>
      <w:r w:rsidRPr="00477CAE">
        <w:rPr>
          <w:noProof/>
        </w:rPr>
        <w:t xml:space="preserve">(9), 1855-1861. </w:t>
      </w:r>
      <w:hyperlink r:id="rId26" w:history="1">
        <w:r w:rsidRPr="00477CAE">
          <w:rPr>
            <w:rStyle w:val="Hyperlink"/>
            <w:noProof/>
          </w:rPr>
          <w:t>https://doi.org/10.1093/humrep/dex249</w:t>
        </w:r>
      </w:hyperlink>
      <w:r w:rsidRPr="00477CAE">
        <w:rPr>
          <w:noProof/>
        </w:rPr>
        <w:t xml:space="preserve"> </w:t>
      </w:r>
    </w:p>
    <w:p w14:paraId="3ECEB8CA" w14:textId="55F9AFB7" w:rsidR="00AA6F4E" w:rsidRPr="00477CAE" w:rsidRDefault="00AA6F4E" w:rsidP="00AA6F4E">
      <w:pPr>
        <w:pStyle w:val="EndNoteBibliography"/>
        <w:ind w:left="720" w:hanging="720"/>
        <w:rPr>
          <w:noProof/>
        </w:rPr>
      </w:pPr>
      <w:r w:rsidRPr="00477CAE">
        <w:rPr>
          <w:noProof/>
        </w:rPr>
        <w:t xml:space="preserve">Fernley, N. (2021). That one doctor. . . Qualitative thematic analysis of 49 women’s written accounts of their endometriosis diagnosis. </w:t>
      </w:r>
      <w:r w:rsidRPr="00477CAE">
        <w:rPr>
          <w:i/>
          <w:noProof/>
        </w:rPr>
        <w:t>Journal of Endometriosis and Pelvic Pain Disorders</w:t>
      </w:r>
      <w:r w:rsidRPr="00477CAE">
        <w:rPr>
          <w:noProof/>
        </w:rPr>
        <w:t>,</w:t>
      </w:r>
      <w:r w:rsidRPr="00477CAE">
        <w:rPr>
          <w:i/>
          <w:noProof/>
        </w:rPr>
        <w:t xml:space="preserve"> 13</w:t>
      </w:r>
      <w:r w:rsidRPr="00477CAE">
        <w:rPr>
          <w:noProof/>
        </w:rPr>
        <w:t xml:space="preserve">(1), 40-52. </w:t>
      </w:r>
      <w:hyperlink r:id="rId27" w:history="1">
        <w:r w:rsidRPr="00477CAE">
          <w:rPr>
            <w:rStyle w:val="Hyperlink"/>
            <w:noProof/>
          </w:rPr>
          <w:t>https://doi.org/10.1177/2284026520984366</w:t>
        </w:r>
      </w:hyperlink>
      <w:r w:rsidRPr="00477CAE">
        <w:rPr>
          <w:noProof/>
        </w:rPr>
        <w:t xml:space="preserve"> </w:t>
      </w:r>
    </w:p>
    <w:p w14:paraId="4907BC75" w14:textId="12191892" w:rsidR="00AA6F4E" w:rsidRPr="00477CAE" w:rsidRDefault="00AA6F4E" w:rsidP="00AA6F4E">
      <w:pPr>
        <w:pStyle w:val="EndNoteBibliography"/>
        <w:ind w:left="720" w:hanging="720"/>
        <w:rPr>
          <w:noProof/>
        </w:rPr>
      </w:pPr>
      <w:r w:rsidRPr="00477CAE">
        <w:rPr>
          <w:noProof/>
        </w:rPr>
        <w:t xml:space="preserve">Greene, R., Stratton, P., Cleary, S. D., Ballweg, M. L., &amp; Sinaii, N. (2009). Diagnostic experience among 4,334 women reporting surgically diagnosed endometriosis. </w:t>
      </w:r>
      <w:r w:rsidRPr="00477CAE">
        <w:rPr>
          <w:i/>
          <w:noProof/>
        </w:rPr>
        <w:t>Fertil Steril</w:t>
      </w:r>
      <w:r w:rsidRPr="00477CAE">
        <w:rPr>
          <w:noProof/>
        </w:rPr>
        <w:t>,</w:t>
      </w:r>
      <w:r w:rsidRPr="00477CAE">
        <w:rPr>
          <w:i/>
          <w:noProof/>
        </w:rPr>
        <w:t xml:space="preserve"> 91</w:t>
      </w:r>
      <w:r w:rsidRPr="00477CAE">
        <w:rPr>
          <w:noProof/>
        </w:rPr>
        <w:t xml:space="preserve">(1), 32-39. </w:t>
      </w:r>
      <w:hyperlink r:id="rId28" w:history="1">
        <w:r w:rsidRPr="00477CAE">
          <w:rPr>
            <w:rStyle w:val="Hyperlink"/>
            <w:noProof/>
          </w:rPr>
          <w:t>https://doi.org/10.1016/j.fertnstert.2007.11.020</w:t>
        </w:r>
      </w:hyperlink>
      <w:r w:rsidRPr="00477CAE">
        <w:rPr>
          <w:noProof/>
        </w:rPr>
        <w:t xml:space="preserve"> </w:t>
      </w:r>
    </w:p>
    <w:p w14:paraId="487178EF" w14:textId="02D48796" w:rsidR="00AA6F4E" w:rsidRPr="00477CAE" w:rsidRDefault="00AA6F4E" w:rsidP="00AA6F4E">
      <w:pPr>
        <w:pStyle w:val="EndNoteBibliography"/>
        <w:ind w:left="720" w:hanging="720"/>
        <w:rPr>
          <w:noProof/>
        </w:rPr>
      </w:pPr>
      <w:r w:rsidRPr="00477CAE">
        <w:rPr>
          <w:noProof/>
        </w:rPr>
        <w:t xml:space="preserve">Hamberg, K. (2008). Gender Bias in Medicine. </w:t>
      </w:r>
      <w:r w:rsidRPr="00477CAE">
        <w:rPr>
          <w:i/>
          <w:noProof/>
        </w:rPr>
        <w:t>Women's Health</w:t>
      </w:r>
      <w:r w:rsidRPr="00477CAE">
        <w:rPr>
          <w:noProof/>
        </w:rPr>
        <w:t>,</w:t>
      </w:r>
      <w:r w:rsidRPr="00477CAE">
        <w:rPr>
          <w:i/>
          <w:noProof/>
        </w:rPr>
        <w:t xml:space="preserve"> 4</w:t>
      </w:r>
      <w:r w:rsidRPr="00477CAE">
        <w:rPr>
          <w:noProof/>
        </w:rPr>
        <w:t xml:space="preserve">(3), 237-243. </w:t>
      </w:r>
      <w:hyperlink r:id="rId29" w:history="1">
        <w:r w:rsidRPr="00477CAE">
          <w:rPr>
            <w:rStyle w:val="Hyperlink"/>
            <w:noProof/>
          </w:rPr>
          <w:t>https://doi.org/10.2217/17455057.4.3.237</w:t>
        </w:r>
      </w:hyperlink>
      <w:r w:rsidRPr="00477CAE">
        <w:rPr>
          <w:noProof/>
        </w:rPr>
        <w:t xml:space="preserve"> </w:t>
      </w:r>
    </w:p>
    <w:p w14:paraId="04A4A2DB" w14:textId="044252C3" w:rsidR="00AA6F4E" w:rsidRPr="00477CAE" w:rsidRDefault="00AA6F4E" w:rsidP="00AA6F4E">
      <w:pPr>
        <w:pStyle w:val="EndNoteBibliography"/>
        <w:ind w:left="720" w:hanging="720"/>
        <w:rPr>
          <w:noProof/>
        </w:rPr>
      </w:pPr>
      <w:r w:rsidRPr="00477CAE">
        <w:rPr>
          <w:noProof/>
        </w:rPr>
        <w:t xml:space="preserve">Handelsman, N., Sherman, K. A., Pereira, C., &amp; Fernando, M. (2023). Locked inside: Living with uncertainty in self-management for endometriosis during the COVID-19 pandemic. </w:t>
      </w:r>
      <w:r w:rsidRPr="00477CAE">
        <w:rPr>
          <w:i/>
          <w:noProof/>
        </w:rPr>
        <w:t>Journal of Psychosomatic Research</w:t>
      </w:r>
      <w:r w:rsidRPr="00477CAE">
        <w:rPr>
          <w:noProof/>
        </w:rPr>
        <w:t>,</w:t>
      </w:r>
      <w:r w:rsidRPr="00477CAE">
        <w:rPr>
          <w:i/>
          <w:noProof/>
        </w:rPr>
        <w:t xml:space="preserve"> 170</w:t>
      </w:r>
      <w:r w:rsidRPr="00477CAE">
        <w:rPr>
          <w:noProof/>
        </w:rPr>
        <w:t xml:space="preserve">, 111327. </w:t>
      </w:r>
      <w:hyperlink r:id="rId30" w:history="1">
        <w:r w:rsidRPr="00477CAE">
          <w:rPr>
            <w:rStyle w:val="Hyperlink"/>
            <w:noProof/>
          </w:rPr>
          <w:t>https://doi.org/https://doi.org/10.1016/j.jpsychores.2023.111327</w:t>
        </w:r>
      </w:hyperlink>
      <w:r w:rsidRPr="00477CAE">
        <w:rPr>
          <w:noProof/>
        </w:rPr>
        <w:t xml:space="preserve"> </w:t>
      </w:r>
    </w:p>
    <w:p w14:paraId="19A7E165" w14:textId="77777777" w:rsidR="00AA6F4E" w:rsidRPr="00477CAE" w:rsidRDefault="00AA6F4E" w:rsidP="00AA6F4E">
      <w:pPr>
        <w:pStyle w:val="EndNoteBibliography"/>
        <w:ind w:left="720" w:hanging="720"/>
        <w:rPr>
          <w:noProof/>
        </w:rPr>
      </w:pPr>
      <w:r w:rsidRPr="00477CAE">
        <w:rPr>
          <w:noProof/>
        </w:rPr>
        <w:t xml:space="preserve">Harden, A., &amp; Thomas, J. (2008). Thematic synthesis. </w:t>
      </w:r>
      <w:r w:rsidRPr="00477CAE">
        <w:rPr>
          <w:i/>
          <w:noProof/>
        </w:rPr>
        <w:t>ESRC Research Methods Festival</w:t>
      </w:r>
      <w:r w:rsidRPr="00477CAE">
        <w:rPr>
          <w:noProof/>
        </w:rPr>
        <w:t xml:space="preserve">. </w:t>
      </w:r>
    </w:p>
    <w:p w14:paraId="7503DADE" w14:textId="58C08D87" w:rsidR="00AA6F4E" w:rsidRPr="00477CAE" w:rsidRDefault="00AA6F4E" w:rsidP="00AA6F4E">
      <w:pPr>
        <w:pStyle w:val="EndNoteBibliography"/>
        <w:ind w:left="720" w:hanging="720"/>
        <w:rPr>
          <w:noProof/>
        </w:rPr>
      </w:pPr>
      <w:r w:rsidRPr="00477CAE">
        <w:rPr>
          <w:noProof/>
        </w:rPr>
        <w:t xml:space="preserve">Hearn, J. H., Bryson, K., Barsauskaite, L., &amp; Bullo, S. (2024). A COM-B and Theoretical Domains Framework Mapping of the Barriers and Facilitators to Effective Communication and Help-Seeking Among People With, or Seeking a Diagnosis Of, Endometriosis. </w:t>
      </w:r>
      <w:r w:rsidRPr="00477CAE">
        <w:rPr>
          <w:i/>
          <w:noProof/>
        </w:rPr>
        <w:t>J Health Commun</w:t>
      </w:r>
      <w:r w:rsidRPr="00477CAE">
        <w:rPr>
          <w:noProof/>
        </w:rPr>
        <w:t>,</w:t>
      </w:r>
      <w:r w:rsidRPr="00477CAE">
        <w:rPr>
          <w:i/>
          <w:noProof/>
        </w:rPr>
        <w:t xml:space="preserve"> 29</w:t>
      </w:r>
      <w:r w:rsidRPr="00477CAE">
        <w:rPr>
          <w:noProof/>
        </w:rPr>
        <w:t xml:space="preserve">(3), 174-186. </w:t>
      </w:r>
      <w:hyperlink r:id="rId31" w:history="1">
        <w:r w:rsidRPr="00477CAE">
          <w:rPr>
            <w:rStyle w:val="Hyperlink"/>
            <w:noProof/>
          </w:rPr>
          <w:t>https://doi.org/10.1080/10810730.2023.2299003</w:t>
        </w:r>
      </w:hyperlink>
      <w:r w:rsidRPr="00477CAE">
        <w:rPr>
          <w:noProof/>
        </w:rPr>
        <w:t xml:space="preserve"> </w:t>
      </w:r>
    </w:p>
    <w:p w14:paraId="396F9E13" w14:textId="4012E921" w:rsidR="00AA6F4E" w:rsidRPr="00477CAE" w:rsidRDefault="00AA6F4E" w:rsidP="00AA6F4E">
      <w:pPr>
        <w:pStyle w:val="EndNoteBibliography"/>
        <w:ind w:left="720" w:hanging="720"/>
        <w:rPr>
          <w:noProof/>
        </w:rPr>
      </w:pPr>
      <w:r w:rsidRPr="00477CAE">
        <w:rPr>
          <w:noProof/>
        </w:rPr>
        <w:t xml:space="preserve">Hudelist, G., Fritzer, N., Thomas, A., Niehues, C., Oppelt, P., Haas, D., Tammaa, A., &amp; Salzer, H. (2012). Diagnostic delay for endometriosis in Austria and Germany: causes and possible consequences. </w:t>
      </w:r>
      <w:r w:rsidRPr="00477CAE">
        <w:rPr>
          <w:i/>
          <w:noProof/>
        </w:rPr>
        <w:t>Hum Reprod</w:t>
      </w:r>
      <w:r w:rsidRPr="00477CAE">
        <w:rPr>
          <w:noProof/>
        </w:rPr>
        <w:t>,</w:t>
      </w:r>
      <w:r w:rsidRPr="00477CAE">
        <w:rPr>
          <w:i/>
          <w:noProof/>
        </w:rPr>
        <w:t xml:space="preserve"> 27</w:t>
      </w:r>
      <w:r w:rsidRPr="00477CAE">
        <w:rPr>
          <w:noProof/>
        </w:rPr>
        <w:t xml:space="preserve">(12), 3412-3416. </w:t>
      </w:r>
      <w:hyperlink r:id="rId32" w:history="1">
        <w:r w:rsidRPr="00477CAE">
          <w:rPr>
            <w:rStyle w:val="Hyperlink"/>
            <w:noProof/>
          </w:rPr>
          <w:t>https://doi.org/10.1093/humrep/des316</w:t>
        </w:r>
      </w:hyperlink>
      <w:r w:rsidRPr="00477CAE">
        <w:rPr>
          <w:noProof/>
        </w:rPr>
        <w:t xml:space="preserve"> </w:t>
      </w:r>
    </w:p>
    <w:p w14:paraId="1B63813E" w14:textId="187D364F" w:rsidR="00AA6F4E" w:rsidRPr="00477CAE" w:rsidRDefault="00AA6F4E" w:rsidP="00AA6F4E">
      <w:pPr>
        <w:pStyle w:val="EndNoteBibliography"/>
        <w:ind w:left="720" w:hanging="720"/>
        <w:rPr>
          <w:noProof/>
        </w:rPr>
      </w:pPr>
      <w:r w:rsidRPr="00477CAE">
        <w:rPr>
          <w:noProof/>
        </w:rPr>
        <w:t xml:space="preserve">Husby, G. K., Haugen, R. S., &amp; Moen, M. H. (2003). Diagnostic delay in women with pain and endometriosis. </w:t>
      </w:r>
      <w:r w:rsidRPr="00477CAE">
        <w:rPr>
          <w:i/>
          <w:noProof/>
        </w:rPr>
        <w:t>Acta Obstet Gynecol Scand</w:t>
      </w:r>
      <w:r w:rsidRPr="00477CAE">
        <w:rPr>
          <w:noProof/>
        </w:rPr>
        <w:t>,</w:t>
      </w:r>
      <w:r w:rsidRPr="00477CAE">
        <w:rPr>
          <w:i/>
          <w:noProof/>
        </w:rPr>
        <w:t xml:space="preserve"> 82</w:t>
      </w:r>
      <w:r w:rsidRPr="00477CAE">
        <w:rPr>
          <w:noProof/>
        </w:rPr>
        <w:t xml:space="preserve">(7), 649-653. </w:t>
      </w:r>
      <w:hyperlink r:id="rId33" w:history="1">
        <w:r w:rsidRPr="00477CAE">
          <w:rPr>
            <w:rStyle w:val="Hyperlink"/>
            <w:noProof/>
          </w:rPr>
          <w:t>https://doi.org/10.1034/j.1600-0412.2003.00168.x</w:t>
        </w:r>
      </w:hyperlink>
      <w:r w:rsidRPr="00477CAE">
        <w:rPr>
          <w:noProof/>
        </w:rPr>
        <w:t xml:space="preserve"> </w:t>
      </w:r>
    </w:p>
    <w:p w14:paraId="4E0470C3" w14:textId="5F5B6B54" w:rsidR="00AA6F4E" w:rsidRPr="00477CAE" w:rsidRDefault="00AA6F4E" w:rsidP="00AA6F4E">
      <w:pPr>
        <w:pStyle w:val="EndNoteBibliography"/>
        <w:ind w:left="720" w:hanging="720"/>
        <w:rPr>
          <w:noProof/>
        </w:rPr>
      </w:pPr>
      <w:r w:rsidRPr="00477CAE">
        <w:rPr>
          <w:noProof/>
        </w:rPr>
        <w:lastRenderedPageBreak/>
        <w:t xml:space="preserve">Ilschner, S., Neeman, T., Parker, M., &amp; Phillips, C. (2022). Communicating Endometriosis Pain in France and Australia: An Interview Study. </w:t>
      </w:r>
      <w:r w:rsidRPr="00477CAE">
        <w:rPr>
          <w:i/>
          <w:noProof/>
        </w:rPr>
        <w:t>Front Glob Womens Health</w:t>
      </w:r>
      <w:r w:rsidRPr="00477CAE">
        <w:rPr>
          <w:noProof/>
        </w:rPr>
        <w:t>,</w:t>
      </w:r>
      <w:r w:rsidRPr="00477CAE">
        <w:rPr>
          <w:i/>
          <w:noProof/>
        </w:rPr>
        <w:t xml:space="preserve"> 3</w:t>
      </w:r>
      <w:r w:rsidRPr="00477CAE">
        <w:rPr>
          <w:noProof/>
        </w:rPr>
        <w:t xml:space="preserve">, 765762. </w:t>
      </w:r>
      <w:hyperlink r:id="rId34" w:history="1">
        <w:r w:rsidRPr="00477CAE">
          <w:rPr>
            <w:rStyle w:val="Hyperlink"/>
            <w:noProof/>
          </w:rPr>
          <w:t>https://doi.org/10.3389/fgwh.2022.765762</w:t>
        </w:r>
      </w:hyperlink>
      <w:r w:rsidRPr="00477CAE">
        <w:rPr>
          <w:noProof/>
        </w:rPr>
        <w:t xml:space="preserve"> </w:t>
      </w:r>
    </w:p>
    <w:p w14:paraId="749D3CE5" w14:textId="478CB77D" w:rsidR="00AA6F4E" w:rsidRPr="00477CAE" w:rsidRDefault="00AA6F4E" w:rsidP="00AA6F4E">
      <w:pPr>
        <w:pStyle w:val="EndNoteBibliography"/>
        <w:ind w:left="720" w:hanging="720"/>
        <w:rPr>
          <w:noProof/>
        </w:rPr>
      </w:pPr>
      <w:r w:rsidRPr="00477CAE">
        <w:rPr>
          <w:noProof/>
        </w:rPr>
        <w:t xml:space="preserve">Jamoulle, M., Resnick, M., Vander Stichele, R., Ittoo, A., Cardillo, E., &amp; Vanmeerbeek, M. (2017). Analysis of definitions of general practice, family medicine, and primary health care: a terminological analysis. </w:t>
      </w:r>
      <w:r w:rsidRPr="00477CAE">
        <w:rPr>
          <w:i/>
          <w:noProof/>
        </w:rPr>
        <w:t>BJGP Open</w:t>
      </w:r>
      <w:r w:rsidRPr="00477CAE">
        <w:rPr>
          <w:noProof/>
        </w:rPr>
        <w:t>,</w:t>
      </w:r>
      <w:r w:rsidRPr="00477CAE">
        <w:rPr>
          <w:i/>
          <w:noProof/>
        </w:rPr>
        <w:t xml:space="preserve"> 1</w:t>
      </w:r>
      <w:r w:rsidRPr="00477CAE">
        <w:rPr>
          <w:noProof/>
        </w:rPr>
        <w:t xml:space="preserve">(3), bjgpopen17X101049. </w:t>
      </w:r>
      <w:hyperlink r:id="rId35" w:history="1">
        <w:r w:rsidRPr="00477CAE">
          <w:rPr>
            <w:rStyle w:val="Hyperlink"/>
            <w:noProof/>
          </w:rPr>
          <w:t>https://doi.org/10.3399/bjgpopen17X101049</w:t>
        </w:r>
      </w:hyperlink>
      <w:r w:rsidRPr="00477CAE">
        <w:rPr>
          <w:noProof/>
        </w:rPr>
        <w:t xml:space="preserve"> </w:t>
      </w:r>
    </w:p>
    <w:p w14:paraId="1380F22A" w14:textId="75F237A5" w:rsidR="00AA6F4E" w:rsidRPr="00477CAE" w:rsidRDefault="00AA6F4E" w:rsidP="00AA6F4E">
      <w:pPr>
        <w:pStyle w:val="EndNoteBibliography"/>
        <w:ind w:left="720" w:hanging="720"/>
        <w:rPr>
          <w:noProof/>
        </w:rPr>
      </w:pPr>
      <w:r w:rsidRPr="00477CAE">
        <w:rPr>
          <w:noProof/>
        </w:rPr>
        <w:t xml:space="preserve">Jeffrey, S., Ashton, L., Ferfolja, T., &amp; Armour, M. (2024). Transgender and gender diverse people with endometriosis: A perspective on affirming gynaecological care. </w:t>
      </w:r>
      <w:r w:rsidRPr="00477CAE">
        <w:rPr>
          <w:i/>
          <w:noProof/>
        </w:rPr>
        <w:t>Women's Health</w:t>
      </w:r>
      <w:r w:rsidRPr="00477CAE">
        <w:rPr>
          <w:noProof/>
        </w:rPr>
        <w:t>,</w:t>
      </w:r>
      <w:r w:rsidRPr="00477CAE">
        <w:rPr>
          <w:i/>
          <w:noProof/>
        </w:rPr>
        <w:t xml:space="preserve"> 20</w:t>
      </w:r>
      <w:r w:rsidRPr="00477CAE">
        <w:rPr>
          <w:noProof/>
        </w:rPr>
        <w:t xml:space="preserve">, 17455057241251974. </w:t>
      </w:r>
      <w:hyperlink r:id="rId36" w:history="1">
        <w:r w:rsidRPr="00477CAE">
          <w:rPr>
            <w:rStyle w:val="Hyperlink"/>
            <w:noProof/>
          </w:rPr>
          <w:t>https://doi.org/10.1177/17455057241251974</w:t>
        </w:r>
      </w:hyperlink>
      <w:r w:rsidRPr="00477CAE">
        <w:rPr>
          <w:noProof/>
        </w:rPr>
        <w:t xml:space="preserve"> </w:t>
      </w:r>
    </w:p>
    <w:p w14:paraId="1DA9B75D" w14:textId="40FADDF0" w:rsidR="00AA6F4E" w:rsidRPr="00477CAE" w:rsidRDefault="00AA6F4E" w:rsidP="00AA6F4E">
      <w:pPr>
        <w:pStyle w:val="EndNoteBibliography"/>
        <w:ind w:left="720" w:hanging="720"/>
        <w:rPr>
          <w:noProof/>
        </w:rPr>
      </w:pPr>
      <w:r w:rsidRPr="00477CAE">
        <w:rPr>
          <w:noProof/>
        </w:rPr>
        <w:t xml:space="preserve">Krebs, E., &amp; Schoenbauer, K. V. (2020). Hysterics and Heresy: Using Dialogism to Explore the Problematics of Endometriosis Diagnosis. </w:t>
      </w:r>
      <w:r w:rsidRPr="00477CAE">
        <w:rPr>
          <w:i/>
          <w:noProof/>
        </w:rPr>
        <w:t>Health Communication</w:t>
      </w:r>
      <w:r w:rsidRPr="00477CAE">
        <w:rPr>
          <w:noProof/>
        </w:rPr>
        <w:t>,</w:t>
      </w:r>
      <w:r w:rsidRPr="00477CAE">
        <w:rPr>
          <w:i/>
          <w:noProof/>
        </w:rPr>
        <w:t xml:space="preserve"> 35</w:t>
      </w:r>
      <w:r w:rsidRPr="00477CAE">
        <w:rPr>
          <w:noProof/>
        </w:rPr>
        <w:t xml:space="preserve">(8), 1013-1022. </w:t>
      </w:r>
      <w:hyperlink r:id="rId37" w:history="1">
        <w:r w:rsidRPr="00477CAE">
          <w:rPr>
            <w:rStyle w:val="Hyperlink"/>
            <w:noProof/>
          </w:rPr>
          <w:t>https://doi.org/10.1080/10410236.2019.1606136</w:t>
        </w:r>
      </w:hyperlink>
      <w:r w:rsidRPr="00477CAE">
        <w:rPr>
          <w:noProof/>
        </w:rPr>
        <w:t xml:space="preserve"> </w:t>
      </w:r>
    </w:p>
    <w:p w14:paraId="16F2D7D4" w14:textId="45A36D89" w:rsidR="00AA6F4E" w:rsidRPr="00477CAE" w:rsidRDefault="00AA6F4E" w:rsidP="00AA6F4E">
      <w:pPr>
        <w:pStyle w:val="EndNoteBibliography"/>
        <w:ind w:left="720" w:hanging="720"/>
        <w:rPr>
          <w:noProof/>
        </w:rPr>
      </w:pPr>
      <w:r w:rsidRPr="00477CAE">
        <w:rPr>
          <w:noProof/>
        </w:rPr>
        <w:t xml:space="preserve">Lightbourne, A., Foley, S., Dempsey, M., &amp; Cronin, M. (2024). Living With Endometriosis: A Reflexive Thematic Analysis Examining Women's Experiences With the Irish Healthcare Services. </w:t>
      </w:r>
      <w:r w:rsidRPr="00477CAE">
        <w:rPr>
          <w:i/>
          <w:noProof/>
        </w:rPr>
        <w:t>Qualitative Health Research</w:t>
      </w:r>
      <w:r w:rsidRPr="00477CAE">
        <w:rPr>
          <w:noProof/>
        </w:rPr>
        <w:t>,</w:t>
      </w:r>
      <w:r w:rsidRPr="00477CAE">
        <w:rPr>
          <w:i/>
          <w:noProof/>
        </w:rPr>
        <w:t xml:space="preserve"> 34</w:t>
      </w:r>
      <w:r w:rsidRPr="00477CAE">
        <w:rPr>
          <w:noProof/>
        </w:rPr>
        <w:t xml:space="preserve">(4), 311-322. </w:t>
      </w:r>
      <w:hyperlink r:id="rId38" w:history="1">
        <w:r w:rsidRPr="00477CAE">
          <w:rPr>
            <w:rStyle w:val="Hyperlink"/>
            <w:noProof/>
          </w:rPr>
          <w:t>https://doi.org/10.1177/10497323231214114</w:t>
        </w:r>
      </w:hyperlink>
      <w:r w:rsidRPr="00477CAE">
        <w:rPr>
          <w:noProof/>
        </w:rPr>
        <w:t xml:space="preserve"> </w:t>
      </w:r>
    </w:p>
    <w:p w14:paraId="36797A66" w14:textId="5B0070D4" w:rsidR="00AA6F4E" w:rsidRPr="00477CAE" w:rsidRDefault="00AA6F4E" w:rsidP="00AA6F4E">
      <w:pPr>
        <w:pStyle w:val="EndNoteBibliography"/>
        <w:ind w:left="720" w:hanging="720"/>
        <w:rPr>
          <w:noProof/>
        </w:rPr>
      </w:pPr>
      <w:r w:rsidRPr="00477CAE">
        <w:rPr>
          <w:noProof/>
        </w:rPr>
        <w:t xml:space="preserve">Long, H. A., French, D. P., &amp; Brooks, J. M. (2020). Optimising the value of the critical appraisal skills programme (CASP) tool for quality appraisal in qualitative evidence synthesis. </w:t>
      </w:r>
      <w:r w:rsidRPr="00477CAE">
        <w:rPr>
          <w:i/>
          <w:noProof/>
        </w:rPr>
        <w:t>Research Methods in Medicine &amp; Health Sciences</w:t>
      </w:r>
      <w:r w:rsidRPr="00477CAE">
        <w:rPr>
          <w:noProof/>
        </w:rPr>
        <w:t>,</w:t>
      </w:r>
      <w:r w:rsidRPr="00477CAE">
        <w:rPr>
          <w:i/>
          <w:noProof/>
        </w:rPr>
        <w:t xml:space="preserve"> 1</w:t>
      </w:r>
      <w:r w:rsidRPr="00477CAE">
        <w:rPr>
          <w:noProof/>
        </w:rPr>
        <w:t xml:space="preserve">(1), 31-42. </w:t>
      </w:r>
      <w:hyperlink r:id="rId39" w:history="1">
        <w:r w:rsidRPr="00477CAE">
          <w:rPr>
            <w:rStyle w:val="Hyperlink"/>
            <w:noProof/>
          </w:rPr>
          <w:t>https://doi.org/10.1177/2632084320947559</w:t>
        </w:r>
      </w:hyperlink>
      <w:r w:rsidRPr="00477CAE">
        <w:rPr>
          <w:noProof/>
        </w:rPr>
        <w:t xml:space="preserve"> </w:t>
      </w:r>
    </w:p>
    <w:p w14:paraId="09D8C8AC" w14:textId="1344E2DE" w:rsidR="00AA6F4E" w:rsidRPr="00477CAE" w:rsidRDefault="00AA6F4E" w:rsidP="00AA6F4E">
      <w:pPr>
        <w:pStyle w:val="EndNoteBibliography"/>
        <w:ind w:left="720" w:hanging="720"/>
        <w:rPr>
          <w:noProof/>
        </w:rPr>
      </w:pPr>
      <w:r w:rsidRPr="00477CAE">
        <w:rPr>
          <w:noProof/>
        </w:rPr>
        <w:t xml:space="preserve">Manderson, L., Warren, N., &amp; Markovic, M. (2008). Circuit breaking: pathways of treatment seeking for women with endometriosis in Australia. </w:t>
      </w:r>
      <w:r w:rsidRPr="00477CAE">
        <w:rPr>
          <w:i/>
          <w:noProof/>
        </w:rPr>
        <w:t>Qualitative Health Research</w:t>
      </w:r>
      <w:r w:rsidRPr="00477CAE">
        <w:rPr>
          <w:noProof/>
        </w:rPr>
        <w:t>,</w:t>
      </w:r>
      <w:r w:rsidRPr="00477CAE">
        <w:rPr>
          <w:i/>
          <w:noProof/>
        </w:rPr>
        <w:t xml:space="preserve"> 18</w:t>
      </w:r>
      <w:r w:rsidRPr="00477CAE">
        <w:rPr>
          <w:noProof/>
        </w:rPr>
        <w:t xml:space="preserve">(4), 522-534. </w:t>
      </w:r>
      <w:hyperlink r:id="rId40" w:history="1">
        <w:r w:rsidRPr="00477CAE">
          <w:rPr>
            <w:rStyle w:val="Hyperlink"/>
            <w:noProof/>
          </w:rPr>
          <w:t>https://doi.org/10.1177/1049732308315432</w:t>
        </w:r>
      </w:hyperlink>
      <w:r w:rsidRPr="00477CAE">
        <w:rPr>
          <w:noProof/>
        </w:rPr>
        <w:t xml:space="preserve"> </w:t>
      </w:r>
    </w:p>
    <w:p w14:paraId="2CFDE66C" w14:textId="4189880E" w:rsidR="00AA6F4E" w:rsidRPr="00477CAE" w:rsidRDefault="00AA6F4E" w:rsidP="00AA6F4E">
      <w:pPr>
        <w:pStyle w:val="EndNoteBibliography"/>
        <w:ind w:left="720" w:hanging="720"/>
        <w:rPr>
          <w:noProof/>
        </w:rPr>
      </w:pPr>
      <w:r w:rsidRPr="00477CAE">
        <w:rPr>
          <w:noProof/>
        </w:rPr>
        <w:t xml:space="preserve">Mann, K., Gordon, J., &amp; MacLeod, A. (2009). Reflection and reflective practice in health professions education: a systematic review. </w:t>
      </w:r>
      <w:r w:rsidRPr="00477CAE">
        <w:rPr>
          <w:i/>
          <w:noProof/>
        </w:rPr>
        <w:t>Adv Health Sci Educ Theory Pract</w:t>
      </w:r>
      <w:r w:rsidRPr="00477CAE">
        <w:rPr>
          <w:noProof/>
        </w:rPr>
        <w:t>,</w:t>
      </w:r>
      <w:r w:rsidRPr="00477CAE">
        <w:rPr>
          <w:i/>
          <w:noProof/>
        </w:rPr>
        <w:t xml:space="preserve"> 14</w:t>
      </w:r>
      <w:r w:rsidRPr="00477CAE">
        <w:rPr>
          <w:noProof/>
        </w:rPr>
        <w:t xml:space="preserve">(4), 595-621. </w:t>
      </w:r>
      <w:hyperlink r:id="rId41" w:history="1">
        <w:r w:rsidRPr="00477CAE">
          <w:rPr>
            <w:rStyle w:val="Hyperlink"/>
            <w:noProof/>
          </w:rPr>
          <w:t>https://doi.org/10.1007/s10459-007-9090-2</w:t>
        </w:r>
      </w:hyperlink>
      <w:r w:rsidRPr="00477CAE">
        <w:rPr>
          <w:noProof/>
        </w:rPr>
        <w:t xml:space="preserve"> </w:t>
      </w:r>
    </w:p>
    <w:p w14:paraId="3F4BDBB2" w14:textId="35831B69" w:rsidR="00AA6F4E" w:rsidRPr="00477CAE" w:rsidRDefault="00AA6F4E" w:rsidP="00AA6F4E">
      <w:pPr>
        <w:pStyle w:val="EndNoteBibliography"/>
        <w:ind w:left="720" w:hanging="720"/>
        <w:rPr>
          <w:noProof/>
        </w:rPr>
      </w:pPr>
      <w:r w:rsidRPr="00477CAE">
        <w:rPr>
          <w:noProof/>
        </w:rPr>
        <w:t xml:space="preserve">Markovic, M., Manderson, L., &amp; Warren, N. (2008). Endurance and contest: women's narratives of endometriosis. </w:t>
      </w:r>
      <w:r w:rsidRPr="00477CAE">
        <w:rPr>
          <w:i/>
          <w:noProof/>
        </w:rPr>
        <w:t>Health: An Interdisciplinary Journal for the Social Study of Health, Illness &amp; Medicine</w:t>
      </w:r>
      <w:r w:rsidRPr="00477CAE">
        <w:rPr>
          <w:noProof/>
        </w:rPr>
        <w:t>,</w:t>
      </w:r>
      <w:r w:rsidRPr="00477CAE">
        <w:rPr>
          <w:i/>
          <w:noProof/>
        </w:rPr>
        <w:t xml:space="preserve"> 12</w:t>
      </w:r>
      <w:r w:rsidRPr="00477CAE">
        <w:rPr>
          <w:noProof/>
        </w:rPr>
        <w:t xml:space="preserve">(3), 349-367. </w:t>
      </w:r>
      <w:hyperlink r:id="rId42" w:history="1">
        <w:r w:rsidRPr="00477CAE">
          <w:rPr>
            <w:rStyle w:val="Hyperlink"/>
            <w:noProof/>
          </w:rPr>
          <w:t>https://doi.org/10.1177/1363459308090053</w:t>
        </w:r>
      </w:hyperlink>
      <w:r w:rsidRPr="00477CAE">
        <w:rPr>
          <w:noProof/>
        </w:rPr>
        <w:t xml:space="preserve"> </w:t>
      </w:r>
    </w:p>
    <w:p w14:paraId="2FEAA8A6" w14:textId="39FBAFC8" w:rsidR="00AA6F4E" w:rsidRPr="00477CAE" w:rsidRDefault="00AA6F4E" w:rsidP="00AA6F4E">
      <w:pPr>
        <w:pStyle w:val="EndNoteBibliography"/>
        <w:ind w:left="720" w:hanging="720"/>
        <w:rPr>
          <w:noProof/>
        </w:rPr>
      </w:pPr>
      <w:r w:rsidRPr="00477CAE">
        <w:rPr>
          <w:noProof/>
        </w:rPr>
        <w:t xml:space="preserve">Maulenkul, T., Kuandyk, A., Makhadiyeva, D., Dautova, A., Terzic, M., Oshibayeva, A., Moldaliyev, I., Ayazbekov, A., Maimakov, T., Saruarov, Y., Foster, F., &amp; Sarria-Santamera, A. (2024). Understanding the impact of endometriosis on women’s life: an integrative review of systematic reviews. </w:t>
      </w:r>
      <w:r w:rsidRPr="00477CAE">
        <w:rPr>
          <w:i/>
          <w:noProof/>
        </w:rPr>
        <w:t>BMC Women's Health</w:t>
      </w:r>
      <w:r w:rsidRPr="00477CAE">
        <w:rPr>
          <w:noProof/>
        </w:rPr>
        <w:t>,</w:t>
      </w:r>
      <w:r w:rsidRPr="00477CAE">
        <w:rPr>
          <w:i/>
          <w:noProof/>
        </w:rPr>
        <w:t xml:space="preserve"> 24</w:t>
      </w:r>
      <w:r w:rsidRPr="00477CAE">
        <w:rPr>
          <w:noProof/>
        </w:rPr>
        <w:t xml:space="preserve">(1), 524. </w:t>
      </w:r>
      <w:hyperlink r:id="rId43" w:history="1">
        <w:r w:rsidRPr="00477CAE">
          <w:rPr>
            <w:rStyle w:val="Hyperlink"/>
            <w:noProof/>
          </w:rPr>
          <w:t>https://doi.org/10.1186/s12905-024-03369-5</w:t>
        </w:r>
      </w:hyperlink>
      <w:r w:rsidRPr="00477CAE">
        <w:rPr>
          <w:noProof/>
        </w:rPr>
        <w:t xml:space="preserve"> </w:t>
      </w:r>
    </w:p>
    <w:p w14:paraId="6681564A" w14:textId="26D83B83" w:rsidR="00AA6F4E" w:rsidRPr="00477CAE" w:rsidRDefault="00AA6F4E" w:rsidP="00AA6F4E">
      <w:pPr>
        <w:pStyle w:val="EndNoteBibliography"/>
        <w:ind w:left="720" w:hanging="720"/>
        <w:rPr>
          <w:noProof/>
        </w:rPr>
      </w:pPr>
      <w:r w:rsidRPr="00477CAE">
        <w:rPr>
          <w:noProof/>
        </w:rPr>
        <w:t xml:space="preserve">Methley, A. M., Campbell, S., Chew-Graham, C., McNally, R., &amp; Cheraghi-Sohi, S. (2014). PICO, PICOS and SPIDER: a comparison study of specificity and sensitivity in three search tools for qualitative systematic reviews. </w:t>
      </w:r>
      <w:r w:rsidRPr="00477CAE">
        <w:rPr>
          <w:i/>
          <w:noProof/>
        </w:rPr>
        <w:t>BMC Health Serv Res</w:t>
      </w:r>
      <w:r w:rsidRPr="00477CAE">
        <w:rPr>
          <w:noProof/>
        </w:rPr>
        <w:t>,</w:t>
      </w:r>
      <w:r w:rsidRPr="00477CAE">
        <w:rPr>
          <w:i/>
          <w:noProof/>
        </w:rPr>
        <w:t xml:space="preserve"> 14</w:t>
      </w:r>
      <w:r w:rsidRPr="00477CAE">
        <w:rPr>
          <w:noProof/>
        </w:rPr>
        <w:t xml:space="preserve">, 579. </w:t>
      </w:r>
      <w:hyperlink r:id="rId44" w:history="1">
        <w:r w:rsidRPr="00477CAE">
          <w:rPr>
            <w:rStyle w:val="Hyperlink"/>
            <w:noProof/>
          </w:rPr>
          <w:t>https://doi.org/10.1186/s12913-014-0579-0</w:t>
        </w:r>
      </w:hyperlink>
      <w:r w:rsidRPr="00477CAE">
        <w:rPr>
          <w:noProof/>
        </w:rPr>
        <w:t xml:space="preserve"> </w:t>
      </w:r>
    </w:p>
    <w:p w14:paraId="1FE03AF7" w14:textId="092112ED" w:rsidR="00AA6F4E" w:rsidRPr="00477CAE" w:rsidRDefault="00AA6F4E" w:rsidP="00AA6F4E">
      <w:pPr>
        <w:pStyle w:val="EndNoteBibliography"/>
        <w:ind w:left="720" w:hanging="720"/>
        <w:rPr>
          <w:noProof/>
        </w:rPr>
      </w:pPr>
      <w:r w:rsidRPr="00477CAE">
        <w:rPr>
          <w:noProof/>
        </w:rPr>
        <w:t xml:space="preserve">Moher, D., Liberati, A., Tetzlaff, J., Altman, D. G., &amp; The, P. G. (2009). Preferred Reporting Items for Systematic Reviews and Meta-Analyses: The PRISMA Statement. </w:t>
      </w:r>
      <w:r w:rsidRPr="00477CAE">
        <w:rPr>
          <w:i/>
          <w:noProof/>
        </w:rPr>
        <w:t>PLOS Medicine</w:t>
      </w:r>
      <w:r w:rsidRPr="00477CAE">
        <w:rPr>
          <w:noProof/>
        </w:rPr>
        <w:t>,</w:t>
      </w:r>
      <w:r w:rsidRPr="00477CAE">
        <w:rPr>
          <w:i/>
          <w:noProof/>
        </w:rPr>
        <w:t xml:space="preserve"> 6</w:t>
      </w:r>
      <w:r w:rsidRPr="00477CAE">
        <w:rPr>
          <w:noProof/>
        </w:rPr>
        <w:t xml:space="preserve">(7), e1000097. </w:t>
      </w:r>
      <w:hyperlink r:id="rId45" w:history="1">
        <w:r w:rsidRPr="00477CAE">
          <w:rPr>
            <w:rStyle w:val="Hyperlink"/>
            <w:noProof/>
          </w:rPr>
          <w:t>https://doi.org/10.1371/journal.pmed.1000097</w:t>
        </w:r>
      </w:hyperlink>
      <w:r w:rsidRPr="00477CAE">
        <w:rPr>
          <w:noProof/>
        </w:rPr>
        <w:t xml:space="preserve"> </w:t>
      </w:r>
    </w:p>
    <w:p w14:paraId="64D4D498" w14:textId="0510EA62" w:rsidR="00AA6F4E" w:rsidRPr="00477CAE" w:rsidRDefault="00AA6F4E" w:rsidP="00AA6F4E">
      <w:pPr>
        <w:pStyle w:val="EndNoteBibliography"/>
        <w:ind w:left="720" w:hanging="720"/>
        <w:rPr>
          <w:noProof/>
        </w:rPr>
      </w:pPr>
      <w:r w:rsidRPr="00477CAE">
        <w:rPr>
          <w:noProof/>
        </w:rPr>
        <w:t xml:space="preserve">Moradi, M., Parker, M., Sneddon, A., Lopez, V., &amp; Ellwood, D. (2014). Impact of endometriosis on women's lives: a qualitative study. </w:t>
      </w:r>
      <w:r w:rsidRPr="00477CAE">
        <w:rPr>
          <w:i/>
          <w:noProof/>
        </w:rPr>
        <w:t>BMC Women's Health</w:t>
      </w:r>
      <w:r w:rsidRPr="00477CAE">
        <w:rPr>
          <w:noProof/>
        </w:rPr>
        <w:t>,</w:t>
      </w:r>
      <w:r w:rsidRPr="00477CAE">
        <w:rPr>
          <w:i/>
          <w:noProof/>
        </w:rPr>
        <w:t xml:space="preserve"> 14</w:t>
      </w:r>
      <w:r w:rsidRPr="00477CAE">
        <w:rPr>
          <w:noProof/>
        </w:rPr>
        <w:t xml:space="preserve">(1), 123-123. </w:t>
      </w:r>
      <w:hyperlink r:id="rId46" w:history="1">
        <w:r w:rsidRPr="00477CAE">
          <w:rPr>
            <w:rStyle w:val="Hyperlink"/>
            <w:noProof/>
          </w:rPr>
          <w:t>https://doi.org/10.1186/1472-6874-14-123</w:t>
        </w:r>
      </w:hyperlink>
      <w:r w:rsidRPr="00477CAE">
        <w:rPr>
          <w:noProof/>
        </w:rPr>
        <w:t xml:space="preserve"> </w:t>
      </w:r>
    </w:p>
    <w:p w14:paraId="3E1F6197" w14:textId="58A686DC" w:rsidR="00AA6F4E" w:rsidRPr="00477CAE" w:rsidRDefault="00AA6F4E" w:rsidP="00AA6F4E">
      <w:pPr>
        <w:pStyle w:val="EndNoteBibliography"/>
        <w:ind w:left="720" w:hanging="720"/>
        <w:rPr>
          <w:noProof/>
        </w:rPr>
      </w:pPr>
      <w:r w:rsidRPr="00477CAE">
        <w:rPr>
          <w:noProof/>
        </w:rPr>
        <w:lastRenderedPageBreak/>
        <w:t xml:space="preserve">NICE. (2024). </w:t>
      </w:r>
      <w:r w:rsidRPr="00477CAE">
        <w:rPr>
          <w:i/>
          <w:noProof/>
        </w:rPr>
        <w:t>Endometriosis: diagnosis and management</w:t>
      </w:r>
      <w:r w:rsidRPr="00477CAE">
        <w:rPr>
          <w:noProof/>
        </w:rPr>
        <w:t xml:space="preserve">. </w:t>
      </w:r>
      <w:hyperlink r:id="rId47" w:history="1">
        <w:r w:rsidRPr="00477CAE">
          <w:rPr>
            <w:rStyle w:val="Hyperlink"/>
            <w:noProof/>
          </w:rPr>
          <w:t>https://www.nice.org.uk/guidance/ng73</w:t>
        </w:r>
      </w:hyperlink>
    </w:p>
    <w:p w14:paraId="57D3E612" w14:textId="129F803C" w:rsidR="00AA6F4E" w:rsidRPr="00477CAE" w:rsidRDefault="00AA6F4E" w:rsidP="00AA6F4E">
      <w:pPr>
        <w:pStyle w:val="EndNoteBibliography"/>
        <w:ind w:left="720" w:hanging="720"/>
        <w:rPr>
          <w:noProof/>
        </w:rPr>
      </w:pPr>
      <w:r w:rsidRPr="00477CAE">
        <w:rPr>
          <w:noProof/>
        </w:rPr>
        <w:t xml:space="preserve">Ouzzani, M., Hammady, H., Fedorowicz, Z., &amp; Elmagarmid, A. (2016). Rayyan—a web and mobile app for systematic reviews. </w:t>
      </w:r>
      <w:r w:rsidRPr="00477CAE">
        <w:rPr>
          <w:i/>
          <w:noProof/>
        </w:rPr>
        <w:t>Systematic Reviews</w:t>
      </w:r>
      <w:r w:rsidRPr="00477CAE">
        <w:rPr>
          <w:noProof/>
        </w:rPr>
        <w:t>,</w:t>
      </w:r>
      <w:r w:rsidRPr="00477CAE">
        <w:rPr>
          <w:i/>
          <w:noProof/>
        </w:rPr>
        <w:t xml:space="preserve"> 5</w:t>
      </w:r>
      <w:r w:rsidRPr="00477CAE">
        <w:rPr>
          <w:noProof/>
        </w:rPr>
        <w:t xml:space="preserve">(1), 210. </w:t>
      </w:r>
      <w:hyperlink r:id="rId48" w:history="1">
        <w:r w:rsidRPr="00477CAE">
          <w:rPr>
            <w:rStyle w:val="Hyperlink"/>
            <w:noProof/>
          </w:rPr>
          <w:t>https://doi.org/10.1186/s13643-016-0384-4</w:t>
        </w:r>
      </w:hyperlink>
      <w:r w:rsidRPr="00477CAE">
        <w:rPr>
          <w:noProof/>
        </w:rPr>
        <w:t xml:space="preserve"> </w:t>
      </w:r>
    </w:p>
    <w:p w14:paraId="01576945" w14:textId="77777777" w:rsidR="00AA6F4E" w:rsidRPr="00477CAE" w:rsidRDefault="00AA6F4E" w:rsidP="00AA6F4E">
      <w:pPr>
        <w:pStyle w:val="EndNoteBibliography"/>
        <w:ind w:left="720" w:hanging="720"/>
        <w:rPr>
          <w:noProof/>
        </w:rPr>
      </w:pPr>
      <w:r w:rsidRPr="00477CAE">
        <w:rPr>
          <w:noProof/>
        </w:rPr>
        <w:t xml:space="preserve">Piriyev, E., Schiermeier, S., &amp; Römer, T. (2025). Hormonal Treatment of Endometriosis: A Narrative Review. </w:t>
      </w:r>
      <w:r w:rsidRPr="00477CAE">
        <w:rPr>
          <w:i/>
          <w:noProof/>
        </w:rPr>
        <w:t>Pharmaceuticals</w:t>
      </w:r>
      <w:r w:rsidRPr="00477CAE">
        <w:rPr>
          <w:noProof/>
        </w:rPr>
        <w:t>,</w:t>
      </w:r>
      <w:r w:rsidRPr="00477CAE">
        <w:rPr>
          <w:i/>
          <w:noProof/>
        </w:rPr>
        <w:t xml:space="preserve"> 18</w:t>
      </w:r>
      <w:r w:rsidRPr="00477CAE">
        <w:rPr>
          <w:noProof/>
        </w:rPr>
        <w:t xml:space="preserve">(4). </w:t>
      </w:r>
    </w:p>
    <w:p w14:paraId="4A00663B" w14:textId="1A7EA37C" w:rsidR="00AA6F4E" w:rsidRPr="00477CAE" w:rsidRDefault="00AA6F4E" w:rsidP="00AA6F4E">
      <w:pPr>
        <w:pStyle w:val="EndNoteBibliography"/>
        <w:ind w:left="720" w:hanging="720"/>
        <w:rPr>
          <w:noProof/>
        </w:rPr>
      </w:pPr>
      <w:r w:rsidRPr="00477CAE">
        <w:rPr>
          <w:noProof/>
        </w:rPr>
        <w:t xml:space="preserve">Requadt, E., Nahlik, A. J., Jacobsen, A., &amp; Ross, W. T. (2024). Patient experiences of endometriosis diagnosis: A mixed methods approach. </w:t>
      </w:r>
      <w:r w:rsidRPr="00477CAE">
        <w:rPr>
          <w:i/>
          <w:noProof/>
        </w:rPr>
        <w:t>Bjog</w:t>
      </w:r>
      <w:r w:rsidRPr="00477CAE">
        <w:rPr>
          <w:noProof/>
        </w:rPr>
        <w:t>,</w:t>
      </w:r>
      <w:r w:rsidRPr="00477CAE">
        <w:rPr>
          <w:i/>
          <w:noProof/>
        </w:rPr>
        <w:t xml:space="preserve"> 131</w:t>
      </w:r>
      <w:r w:rsidRPr="00477CAE">
        <w:rPr>
          <w:noProof/>
        </w:rPr>
        <w:t xml:space="preserve">(7), 941-951. </w:t>
      </w:r>
      <w:hyperlink r:id="rId49" w:history="1">
        <w:r w:rsidRPr="00477CAE">
          <w:rPr>
            <w:rStyle w:val="Hyperlink"/>
            <w:noProof/>
          </w:rPr>
          <w:t>https://doi.org/10.1111/1471-0528.17719</w:t>
        </w:r>
      </w:hyperlink>
      <w:r w:rsidRPr="00477CAE">
        <w:rPr>
          <w:noProof/>
        </w:rPr>
        <w:t xml:space="preserve"> </w:t>
      </w:r>
    </w:p>
    <w:p w14:paraId="2AA75906" w14:textId="77777777" w:rsidR="00AA6F4E" w:rsidRPr="00477CAE" w:rsidRDefault="00AA6F4E" w:rsidP="00AA6F4E">
      <w:pPr>
        <w:pStyle w:val="EndNoteBibliography"/>
        <w:ind w:left="720" w:hanging="720"/>
        <w:rPr>
          <w:noProof/>
        </w:rPr>
      </w:pPr>
      <w:r w:rsidRPr="00477CAE">
        <w:rPr>
          <w:noProof/>
        </w:rPr>
        <w:t xml:space="preserve">Rizk, B., Fischer, A. S., Lotfy, H. A., Turki, R., Zahed, H. A., Malik, R., Holliday, C. P., Glass, A., Fishel, H., Soliman, M. Y., &amp; Herrera, D. (2014). Recurrence of endometriosis after hysterectomy. </w:t>
      </w:r>
      <w:r w:rsidRPr="00477CAE">
        <w:rPr>
          <w:i/>
          <w:noProof/>
        </w:rPr>
        <w:t>Facts Views Vis Obgyn</w:t>
      </w:r>
      <w:r w:rsidRPr="00477CAE">
        <w:rPr>
          <w:noProof/>
        </w:rPr>
        <w:t>,</w:t>
      </w:r>
      <w:r w:rsidRPr="00477CAE">
        <w:rPr>
          <w:i/>
          <w:noProof/>
        </w:rPr>
        <w:t xml:space="preserve"> 6</w:t>
      </w:r>
      <w:r w:rsidRPr="00477CAE">
        <w:rPr>
          <w:noProof/>
        </w:rPr>
        <w:t xml:space="preserve">(4), 219-227. </w:t>
      </w:r>
    </w:p>
    <w:p w14:paraId="209B2945" w14:textId="6D7B0318" w:rsidR="00AA6F4E" w:rsidRPr="00477CAE" w:rsidRDefault="00AA6F4E" w:rsidP="00AA6F4E">
      <w:pPr>
        <w:pStyle w:val="EndNoteBibliography"/>
        <w:ind w:left="720" w:hanging="720"/>
        <w:rPr>
          <w:noProof/>
        </w:rPr>
      </w:pPr>
      <w:r w:rsidRPr="00477CAE">
        <w:rPr>
          <w:noProof/>
        </w:rPr>
        <w:t xml:space="preserve">Rowe, H. J., Hammarberg, K., Dwyer, S., Camilleri, R., &amp; Fisher, J. R. (2021). Improving clinical care for women with endometriosis: qualitative analysis of women's and health professionals' views. </w:t>
      </w:r>
      <w:r w:rsidRPr="00477CAE">
        <w:rPr>
          <w:i/>
          <w:noProof/>
        </w:rPr>
        <w:t>J Psychosom Obstet Gynaecol</w:t>
      </w:r>
      <w:r w:rsidRPr="00477CAE">
        <w:rPr>
          <w:noProof/>
        </w:rPr>
        <w:t>,</w:t>
      </w:r>
      <w:r w:rsidRPr="00477CAE">
        <w:rPr>
          <w:i/>
          <w:noProof/>
        </w:rPr>
        <w:t xml:space="preserve"> 42</w:t>
      </w:r>
      <w:r w:rsidRPr="00477CAE">
        <w:rPr>
          <w:noProof/>
        </w:rPr>
        <w:t xml:space="preserve">(3), 174-180. </w:t>
      </w:r>
      <w:hyperlink r:id="rId50" w:history="1">
        <w:r w:rsidRPr="00477CAE">
          <w:rPr>
            <w:rStyle w:val="Hyperlink"/>
            <w:noProof/>
          </w:rPr>
          <w:t>https://doi.org/10.1080/0167482x.2019.1678022</w:t>
        </w:r>
      </w:hyperlink>
      <w:r w:rsidRPr="00477CAE">
        <w:rPr>
          <w:noProof/>
        </w:rPr>
        <w:t xml:space="preserve"> </w:t>
      </w:r>
    </w:p>
    <w:p w14:paraId="42181607" w14:textId="0F3F75D3" w:rsidR="00AA6F4E" w:rsidRPr="00477CAE" w:rsidRDefault="00AA6F4E" w:rsidP="00AA6F4E">
      <w:pPr>
        <w:pStyle w:val="EndNoteBibliography"/>
        <w:ind w:left="720" w:hanging="720"/>
        <w:rPr>
          <w:noProof/>
        </w:rPr>
      </w:pPr>
      <w:r w:rsidRPr="00477CAE">
        <w:rPr>
          <w:noProof/>
        </w:rPr>
        <w:t xml:space="preserve">Samulowitz, A., Gremyr, I., Eriksson, E., &amp; Hensing, G. (2018). "Brave Men" and "Emotional Women": A Theory-Guided Literature Review on Gender Bias in Health Care and Gendered Norms towards Patients with Chronic Pain. </w:t>
      </w:r>
      <w:r w:rsidRPr="00477CAE">
        <w:rPr>
          <w:i/>
          <w:noProof/>
        </w:rPr>
        <w:t>Pain Res Manag</w:t>
      </w:r>
      <w:r w:rsidRPr="00477CAE">
        <w:rPr>
          <w:noProof/>
        </w:rPr>
        <w:t>,</w:t>
      </w:r>
      <w:r w:rsidRPr="00477CAE">
        <w:rPr>
          <w:i/>
          <w:noProof/>
        </w:rPr>
        <w:t xml:space="preserve"> 2018</w:t>
      </w:r>
      <w:r w:rsidRPr="00477CAE">
        <w:rPr>
          <w:noProof/>
        </w:rPr>
        <w:t xml:space="preserve">, 6358624. </w:t>
      </w:r>
      <w:hyperlink r:id="rId51" w:history="1">
        <w:r w:rsidRPr="00477CAE">
          <w:rPr>
            <w:rStyle w:val="Hyperlink"/>
            <w:noProof/>
          </w:rPr>
          <w:t>https://doi.org/10.1155/2018/6358624</w:t>
        </w:r>
      </w:hyperlink>
      <w:r w:rsidRPr="00477CAE">
        <w:rPr>
          <w:noProof/>
        </w:rPr>
        <w:t xml:space="preserve"> </w:t>
      </w:r>
    </w:p>
    <w:p w14:paraId="1345D9E0" w14:textId="77777777" w:rsidR="00AA6F4E" w:rsidRPr="00477CAE" w:rsidRDefault="00AA6F4E" w:rsidP="00AA6F4E">
      <w:pPr>
        <w:pStyle w:val="EndNoteBibliography"/>
        <w:ind w:left="720" w:hanging="720"/>
        <w:rPr>
          <w:noProof/>
        </w:rPr>
      </w:pPr>
      <w:r w:rsidRPr="00477CAE">
        <w:rPr>
          <w:noProof/>
        </w:rPr>
        <w:t xml:space="preserve">Sbaffi, L., &amp; King, K. (2020). Living with endometriosis: the role of the Internet in supporting the diagnosis and treatment process. </w:t>
      </w:r>
    </w:p>
    <w:p w14:paraId="7C451B5A" w14:textId="1EF13AEC" w:rsidR="00AA6F4E" w:rsidRPr="00477CAE" w:rsidRDefault="00AA6F4E" w:rsidP="00AA6F4E">
      <w:pPr>
        <w:pStyle w:val="EndNoteBibliography"/>
        <w:ind w:left="720" w:hanging="720"/>
        <w:rPr>
          <w:noProof/>
        </w:rPr>
      </w:pPr>
      <w:r w:rsidRPr="00477CAE">
        <w:rPr>
          <w:noProof/>
        </w:rPr>
        <w:t xml:space="preserve">Seear, K. (2009). The etiquette of endometriosis: Stigmatisation, menstrual concealment and the diagnostic delay. </w:t>
      </w:r>
      <w:r w:rsidRPr="00477CAE">
        <w:rPr>
          <w:i/>
          <w:noProof/>
        </w:rPr>
        <w:t>Social Science &amp; Medicine</w:t>
      </w:r>
      <w:r w:rsidRPr="00477CAE">
        <w:rPr>
          <w:noProof/>
        </w:rPr>
        <w:t>,</w:t>
      </w:r>
      <w:r w:rsidRPr="00477CAE">
        <w:rPr>
          <w:i/>
          <w:noProof/>
        </w:rPr>
        <w:t xml:space="preserve"> 69</w:t>
      </w:r>
      <w:r w:rsidRPr="00477CAE">
        <w:rPr>
          <w:noProof/>
        </w:rPr>
        <w:t xml:space="preserve">(8), 1220-1227. </w:t>
      </w:r>
      <w:hyperlink r:id="rId52" w:history="1">
        <w:r w:rsidRPr="00477CAE">
          <w:rPr>
            <w:rStyle w:val="Hyperlink"/>
            <w:noProof/>
          </w:rPr>
          <w:t>https://doi.org/https://doi.org/10.1016/j.socscimed.2009.07.023</w:t>
        </w:r>
      </w:hyperlink>
      <w:r w:rsidRPr="00477CAE">
        <w:rPr>
          <w:noProof/>
        </w:rPr>
        <w:t xml:space="preserve"> </w:t>
      </w:r>
    </w:p>
    <w:p w14:paraId="4023982C" w14:textId="31477ED3" w:rsidR="00AA6F4E" w:rsidRPr="00477CAE" w:rsidRDefault="00AA6F4E" w:rsidP="00AA6F4E">
      <w:pPr>
        <w:pStyle w:val="EndNoteBibliography"/>
        <w:ind w:left="720" w:hanging="720"/>
        <w:rPr>
          <w:noProof/>
        </w:rPr>
      </w:pPr>
      <w:r w:rsidRPr="00477CAE">
        <w:rPr>
          <w:noProof/>
        </w:rPr>
        <w:t xml:space="preserve">Sirohi, D., Freedman, S., Freedman, L., Carrigan, G., Hey-Cunningham, A. J., Hull, M. L., &amp; O'Hara, R. (2023). Patient experiences of being advised by a healthcare professional to get pregnant to manage or treat endometriosis: a cross-sectional study. </w:t>
      </w:r>
      <w:r w:rsidRPr="00477CAE">
        <w:rPr>
          <w:i/>
          <w:noProof/>
        </w:rPr>
        <w:t>BMC Womens Health</w:t>
      </w:r>
      <w:r w:rsidRPr="00477CAE">
        <w:rPr>
          <w:noProof/>
        </w:rPr>
        <w:t>,</w:t>
      </w:r>
      <w:r w:rsidRPr="00477CAE">
        <w:rPr>
          <w:i/>
          <w:noProof/>
        </w:rPr>
        <w:t xml:space="preserve"> 23</w:t>
      </w:r>
      <w:r w:rsidRPr="00477CAE">
        <w:rPr>
          <w:noProof/>
        </w:rPr>
        <w:t xml:space="preserve">(1), 638. </w:t>
      </w:r>
      <w:hyperlink r:id="rId53" w:history="1">
        <w:r w:rsidRPr="00477CAE">
          <w:rPr>
            <w:rStyle w:val="Hyperlink"/>
            <w:noProof/>
          </w:rPr>
          <w:t>https://doi.org/10.1186/s12905-023-02794-2</w:t>
        </w:r>
      </w:hyperlink>
      <w:r w:rsidRPr="00477CAE">
        <w:rPr>
          <w:noProof/>
        </w:rPr>
        <w:t xml:space="preserve"> </w:t>
      </w:r>
    </w:p>
    <w:p w14:paraId="7F0134F5" w14:textId="1AF2A1FD" w:rsidR="00AA6F4E" w:rsidRPr="00477CAE" w:rsidRDefault="00AA6F4E" w:rsidP="00AA6F4E">
      <w:pPr>
        <w:pStyle w:val="EndNoteBibliography"/>
        <w:ind w:left="720" w:hanging="720"/>
        <w:rPr>
          <w:noProof/>
        </w:rPr>
      </w:pPr>
      <w:r w:rsidRPr="00477CAE">
        <w:rPr>
          <w:noProof/>
        </w:rPr>
        <w:t xml:space="preserve">Tewhaiti-Smith, J., Semprini, A., Bush, D., Anderson, A., Eathorne, A., Johnson, N., Girling, J., East, M., Marriott, J., &amp; Armour, M. (2022). An Aotearoa New Zealand survey of the impact and diagnostic delay for endometriosis and chronic pelvic pain. </w:t>
      </w:r>
      <w:r w:rsidRPr="00477CAE">
        <w:rPr>
          <w:i/>
          <w:noProof/>
        </w:rPr>
        <w:t>Scientific Reports</w:t>
      </w:r>
      <w:r w:rsidRPr="00477CAE">
        <w:rPr>
          <w:noProof/>
        </w:rPr>
        <w:t>,</w:t>
      </w:r>
      <w:r w:rsidRPr="00477CAE">
        <w:rPr>
          <w:i/>
          <w:noProof/>
        </w:rPr>
        <w:t xml:space="preserve"> 12</w:t>
      </w:r>
      <w:r w:rsidRPr="00477CAE">
        <w:rPr>
          <w:noProof/>
        </w:rPr>
        <w:t xml:space="preserve">(1), 4425. </w:t>
      </w:r>
      <w:hyperlink r:id="rId54" w:history="1">
        <w:r w:rsidRPr="00477CAE">
          <w:rPr>
            <w:rStyle w:val="Hyperlink"/>
            <w:noProof/>
          </w:rPr>
          <w:t>https://doi.org/10.1038/s41598-022-08464-x</w:t>
        </w:r>
      </w:hyperlink>
      <w:r w:rsidRPr="00477CAE">
        <w:rPr>
          <w:noProof/>
        </w:rPr>
        <w:t xml:space="preserve"> </w:t>
      </w:r>
    </w:p>
    <w:p w14:paraId="148A667D" w14:textId="18F10EBE" w:rsidR="00AA6F4E" w:rsidRPr="00477CAE" w:rsidRDefault="00AA6F4E" w:rsidP="00AA6F4E">
      <w:pPr>
        <w:pStyle w:val="EndNoteBibliography"/>
        <w:ind w:left="720" w:hanging="720"/>
        <w:rPr>
          <w:noProof/>
        </w:rPr>
      </w:pPr>
      <w:r w:rsidRPr="00477CAE">
        <w:rPr>
          <w:noProof/>
        </w:rPr>
        <w:t xml:space="preserve">van der Zanden, M., de Kok, L., Nelen, W., Braat, D. D. M., &amp; Nap, A. W. (2021). Strengths and weaknesses in the diagnostic process of endometriosis from the patients' perspective: a focus group study. </w:t>
      </w:r>
      <w:r w:rsidRPr="00477CAE">
        <w:rPr>
          <w:i/>
          <w:noProof/>
        </w:rPr>
        <w:t>Diagnosis (Berl)</w:t>
      </w:r>
      <w:r w:rsidRPr="00477CAE">
        <w:rPr>
          <w:noProof/>
        </w:rPr>
        <w:t>,</w:t>
      </w:r>
      <w:r w:rsidRPr="00477CAE">
        <w:rPr>
          <w:i/>
          <w:noProof/>
        </w:rPr>
        <w:t xml:space="preserve"> 8</w:t>
      </w:r>
      <w:r w:rsidRPr="00477CAE">
        <w:rPr>
          <w:noProof/>
        </w:rPr>
        <w:t xml:space="preserve">(3), 333-339. </w:t>
      </w:r>
      <w:hyperlink r:id="rId55" w:history="1">
        <w:r w:rsidRPr="00477CAE">
          <w:rPr>
            <w:rStyle w:val="Hyperlink"/>
            <w:noProof/>
          </w:rPr>
          <w:t>https://doi.org/10.1515/dx-2021-0043</w:t>
        </w:r>
      </w:hyperlink>
      <w:r w:rsidRPr="00477CAE">
        <w:rPr>
          <w:noProof/>
        </w:rPr>
        <w:t xml:space="preserve"> </w:t>
      </w:r>
    </w:p>
    <w:p w14:paraId="0844BDDF" w14:textId="47688E94" w:rsidR="00AA6F4E" w:rsidRPr="00477CAE" w:rsidRDefault="00AA6F4E" w:rsidP="00AA6F4E">
      <w:pPr>
        <w:pStyle w:val="EndNoteBibliography"/>
        <w:ind w:left="720" w:hanging="720"/>
        <w:rPr>
          <w:noProof/>
        </w:rPr>
      </w:pPr>
      <w:r w:rsidRPr="00477CAE">
        <w:rPr>
          <w:noProof/>
        </w:rPr>
        <w:t xml:space="preserve">Walkden, S. M. (2024). "So It's Like a Painful Period?" Living with Endometriosis: My Journey. </w:t>
      </w:r>
      <w:r w:rsidRPr="00477CAE">
        <w:rPr>
          <w:i/>
          <w:noProof/>
        </w:rPr>
        <w:t>Health Commun</w:t>
      </w:r>
      <w:r w:rsidRPr="00477CAE">
        <w:rPr>
          <w:noProof/>
        </w:rPr>
        <w:t>,</w:t>
      </w:r>
      <w:r w:rsidRPr="00477CAE">
        <w:rPr>
          <w:i/>
          <w:noProof/>
        </w:rPr>
        <w:t xml:space="preserve"> 39</w:t>
      </w:r>
      <w:r w:rsidRPr="00477CAE">
        <w:rPr>
          <w:noProof/>
        </w:rPr>
        <w:t xml:space="preserve">(12), 2950-2954. </w:t>
      </w:r>
      <w:hyperlink r:id="rId56" w:history="1">
        <w:r w:rsidRPr="00477CAE">
          <w:rPr>
            <w:rStyle w:val="Hyperlink"/>
            <w:noProof/>
          </w:rPr>
          <w:t>https://doi.org/10.1080/10410236.2023.2296189</w:t>
        </w:r>
      </w:hyperlink>
      <w:r w:rsidRPr="00477CAE">
        <w:rPr>
          <w:noProof/>
        </w:rPr>
        <w:t xml:space="preserve"> </w:t>
      </w:r>
    </w:p>
    <w:p w14:paraId="563F5C33" w14:textId="41A871B8" w:rsidR="00AA6F4E" w:rsidRPr="00477CAE" w:rsidRDefault="00AA6F4E" w:rsidP="00AA6F4E">
      <w:pPr>
        <w:pStyle w:val="EndNoteBibliography"/>
        <w:ind w:left="720" w:hanging="720"/>
        <w:rPr>
          <w:noProof/>
        </w:rPr>
      </w:pPr>
      <w:r w:rsidRPr="00477CAE">
        <w:rPr>
          <w:noProof/>
        </w:rPr>
        <w:t xml:space="preserve">Walsh, D., &amp; Downe, S. (2005). Meta-synthesis method for qualitative research: a literature review. </w:t>
      </w:r>
      <w:r w:rsidRPr="00477CAE">
        <w:rPr>
          <w:i/>
          <w:noProof/>
        </w:rPr>
        <w:t>J Adv Nurs</w:t>
      </w:r>
      <w:r w:rsidRPr="00477CAE">
        <w:rPr>
          <w:noProof/>
        </w:rPr>
        <w:t>,</w:t>
      </w:r>
      <w:r w:rsidRPr="00477CAE">
        <w:rPr>
          <w:i/>
          <w:noProof/>
        </w:rPr>
        <w:t xml:space="preserve"> 50</w:t>
      </w:r>
      <w:r w:rsidRPr="00477CAE">
        <w:rPr>
          <w:noProof/>
        </w:rPr>
        <w:t xml:space="preserve">(2), 204-211. </w:t>
      </w:r>
      <w:hyperlink r:id="rId57" w:history="1">
        <w:r w:rsidRPr="00477CAE">
          <w:rPr>
            <w:rStyle w:val="Hyperlink"/>
            <w:noProof/>
          </w:rPr>
          <w:t>https://doi.org/10.1111/j.1365-2648.2005.03380.x</w:t>
        </w:r>
      </w:hyperlink>
      <w:r w:rsidRPr="00477CAE">
        <w:rPr>
          <w:noProof/>
        </w:rPr>
        <w:t xml:space="preserve"> </w:t>
      </w:r>
    </w:p>
    <w:p w14:paraId="675BC37D" w14:textId="77777777" w:rsidR="00AA6F4E" w:rsidRPr="00477CAE" w:rsidRDefault="00AA6F4E" w:rsidP="00AA6F4E">
      <w:pPr>
        <w:pStyle w:val="EndNoteBibliography"/>
        <w:ind w:left="720" w:hanging="720"/>
        <w:rPr>
          <w:noProof/>
        </w:rPr>
      </w:pPr>
      <w:r w:rsidRPr="00477CAE">
        <w:rPr>
          <w:noProof/>
        </w:rPr>
        <w:lastRenderedPageBreak/>
        <w:t xml:space="preserve">Welsh, E. (2002). Dealing with data: Using NVivo in the qualitative data analysis process. Forum qualitative sozialforschung/Forum: qualitative social research, </w:t>
      </w:r>
    </w:p>
    <w:p w14:paraId="7F627624" w14:textId="5CFC542C" w:rsidR="00AA6F4E" w:rsidRPr="00477CAE" w:rsidRDefault="00AA6F4E" w:rsidP="00AA6F4E">
      <w:pPr>
        <w:pStyle w:val="EndNoteBibliography"/>
        <w:ind w:left="720" w:hanging="720"/>
        <w:rPr>
          <w:noProof/>
        </w:rPr>
      </w:pPr>
      <w:r w:rsidRPr="00477CAE">
        <w:rPr>
          <w:noProof/>
        </w:rPr>
        <w:t xml:space="preserve">Werner, A., &amp; Malterud, K. (2003). It is hard work behaving as a credible patient: encounters between women with chronic pain and their doctors. </w:t>
      </w:r>
      <w:r w:rsidRPr="00477CAE">
        <w:rPr>
          <w:i/>
          <w:noProof/>
        </w:rPr>
        <w:t>Soc Sci Med</w:t>
      </w:r>
      <w:r w:rsidRPr="00477CAE">
        <w:rPr>
          <w:noProof/>
        </w:rPr>
        <w:t>,</w:t>
      </w:r>
      <w:r w:rsidRPr="00477CAE">
        <w:rPr>
          <w:i/>
          <w:noProof/>
        </w:rPr>
        <w:t xml:space="preserve"> 57</w:t>
      </w:r>
      <w:r w:rsidRPr="00477CAE">
        <w:rPr>
          <w:noProof/>
        </w:rPr>
        <w:t xml:space="preserve">(8), 1409-1419. </w:t>
      </w:r>
      <w:hyperlink r:id="rId58" w:history="1">
        <w:r w:rsidRPr="00477CAE">
          <w:rPr>
            <w:rStyle w:val="Hyperlink"/>
            <w:noProof/>
          </w:rPr>
          <w:t>https://doi.org/10.1016/s0277-9536(02)00520-8</w:t>
        </w:r>
      </w:hyperlink>
      <w:r w:rsidRPr="00477CAE">
        <w:rPr>
          <w:noProof/>
        </w:rPr>
        <w:t xml:space="preserve"> </w:t>
      </w:r>
    </w:p>
    <w:p w14:paraId="10D6DA63" w14:textId="3FFFA342" w:rsidR="00AA6F4E" w:rsidRPr="00477CAE" w:rsidRDefault="00AA6F4E" w:rsidP="00AA6F4E">
      <w:pPr>
        <w:pStyle w:val="EndNoteBibliography"/>
        <w:ind w:left="720" w:hanging="720"/>
        <w:rPr>
          <w:noProof/>
        </w:rPr>
      </w:pPr>
      <w:r w:rsidRPr="00477CAE">
        <w:rPr>
          <w:noProof/>
        </w:rPr>
        <w:t xml:space="preserve">Whelan, E. (2007). ‘No one agrees except for those of us who have it’: endometriosis patients as an epistemological community. </w:t>
      </w:r>
      <w:r w:rsidRPr="00477CAE">
        <w:rPr>
          <w:i/>
          <w:noProof/>
        </w:rPr>
        <w:t>Sociology of Health &amp; Illness</w:t>
      </w:r>
      <w:r w:rsidRPr="00477CAE">
        <w:rPr>
          <w:noProof/>
        </w:rPr>
        <w:t>,</w:t>
      </w:r>
      <w:r w:rsidRPr="00477CAE">
        <w:rPr>
          <w:i/>
          <w:noProof/>
        </w:rPr>
        <w:t xml:space="preserve"> 29</w:t>
      </w:r>
      <w:r w:rsidRPr="00477CAE">
        <w:rPr>
          <w:noProof/>
        </w:rPr>
        <w:t xml:space="preserve">(7), 957-982. </w:t>
      </w:r>
      <w:hyperlink r:id="rId59" w:history="1">
        <w:r w:rsidRPr="00477CAE">
          <w:rPr>
            <w:rStyle w:val="Hyperlink"/>
            <w:noProof/>
          </w:rPr>
          <w:t>https://doi.org/https://doi.org/10.1111/j.1467-9566.2007.01024.x</w:t>
        </w:r>
      </w:hyperlink>
      <w:r w:rsidRPr="00477CAE">
        <w:rPr>
          <w:noProof/>
        </w:rPr>
        <w:t xml:space="preserve"> </w:t>
      </w:r>
    </w:p>
    <w:p w14:paraId="5C966470" w14:textId="2F19D7EB" w:rsidR="00AA6F4E" w:rsidRPr="00477CAE" w:rsidRDefault="00AA6F4E" w:rsidP="00AA6F4E">
      <w:pPr>
        <w:pStyle w:val="EndNoteBibliography"/>
        <w:ind w:left="720" w:hanging="720"/>
        <w:rPr>
          <w:noProof/>
        </w:rPr>
      </w:pPr>
      <w:r w:rsidRPr="00477CAE">
        <w:rPr>
          <w:noProof/>
        </w:rPr>
        <w:t xml:space="preserve">Wilkinson, R., Wynn-Williams, M., Jung, A., Berryman, J., &amp; Wilson, E. (2021). Impact of a Persistent Pelvic Pain Clinic: Emergency attendances following multidisciplinary management of persistent pelvic pain. </w:t>
      </w:r>
      <w:r w:rsidRPr="00477CAE">
        <w:rPr>
          <w:i/>
          <w:noProof/>
        </w:rPr>
        <w:t>Australian and New Zealand Journal of Obstetrics and Gynaecology</w:t>
      </w:r>
      <w:r w:rsidRPr="00477CAE">
        <w:rPr>
          <w:noProof/>
        </w:rPr>
        <w:t>,</w:t>
      </w:r>
      <w:r w:rsidRPr="00477CAE">
        <w:rPr>
          <w:i/>
          <w:noProof/>
        </w:rPr>
        <w:t xml:space="preserve"> 61</w:t>
      </w:r>
      <w:r w:rsidRPr="00477CAE">
        <w:rPr>
          <w:noProof/>
        </w:rPr>
        <w:t xml:space="preserve">(4), 612-615. </w:t>
      </w:r>
      <w:hyperlink r:id="rId60" w:history="1">
        <w:r w:rsidRPr="00477CAE">
          <w:rPr>
            <w:rStyle w:val="Hyperlink"/>
            <w:noProof/>
          </w:rPr>
          <w:t>https://doi.org/https://doi.org/10.1111/ajo.13358</w:t>
        </w:r>
      </w:hyperlink>
      <w:r w:rsidRPr="00477CAE">
        <w:rPr>
          <w:noProof/>
        </w:rPr>
        <w:t xml:space="preserve"> </w:t>
      </w:r>
    </w:p>
    <w:p w14:paraId="684FAD0C" w14:textId="67304739" w:rsidR="00AA6F4E" w:rsidRPr="00477CAE" w:rsidRDefault="00AA6F4E" w:rsidP="00AA6F4E">
      <w:pPr>
        <w:pStyle w:val="EndNoteBibliography"/>
        <w:ind w:left="720" w:hanging="720"/>
        <w:rPr>
          <w:noProof/>
        </w:rPr>
      </w:pPr>
      <w:r w:rsidRPr="00477CAE">
        <w:rPr>
          <w:noProof/>
        </w:rPr>
        <w:t xml:space="preserve">Zondervan, K. T., Becker, C. M., Koga, K., Missmer, S. A., Taylor, R. N., &amp; Viganò, P. (2018). Endometriosis. </w:t>
      </w:r>
      <w:r w:rsidRPr="00477CAE">
        <w:rPr>
          <w:i/>
          <w:noProof/>
        </w:rPr>
        <w:t>Nature Reviews Disease Primers</w:t>
      </w:r>
      <w:r w:rsidRPr="00477CAE">
        <w:rPr>
          <w:noProof/>
        </w:rPr>
        <w:t>,</w:t>
      </w:r>
      <w:r w:rsidRPr="00477CAE">
        <w:rPr>
          <w:i/>
          <w:noProof/>
        </w:rPr>
        <w:t xml:space="preserve"> 4</w:t>
      </w:r>
      <w:r w:rsidRPr="00477CAE">
        <w:rPr>
          <w:noProof/>
        </w:rPr>
        <w:t xml:space="preserve">(1), 9. </w:t>
      </w:r>
      <w:hyperlink r:id="rId61" w:history="1">
        <w:r w:rsidRPr="00477CAE">
          <w:rPr>
            <w:rStyle w:val="Hyperlink"/>
            <w:noProof/>
          </w:rPr>
          <w:t>https://doi.org/10.1038/s41572-018-0008-5</w:t>
        </w:r>
      </w:hyperlink>
      <w:r w:rsidRPr="00477CAE">
        <w:rPr>
          <w:noProof/>
        </w:rPr>
        <w:t xml:space="preserve"> </w:t>
      </w:r>
    </w:p>
    <w:p w14:paraId="752A4532" w14:textId="3365ED5C" w:rsidR="00957EE9" w:rsidRPr="00842C7D" w:rsidRDefault="00D53836" w:rsidP="00842C7D">
      <w:pPr>
        <w:pStyle w:val="Title"/>
        <w:spacing w:line="480" w:lineRule="auto"/>
        <w:rPr>
          <w:rFonts w:ascii="Times New Roman" w:hAnsi="Times New Roman" w:cs="Times New Roman"/>
          <w:sz w:val="24"/>
          <w:szCs w:val="24"/>
        </w:rPr>
      </w:pPr>
      <w:r w:rsidRPr="00477CAE">
        <w:rPr>
          <w:rFonts w:ascii="Times New Roman" w:hAnsi="Times New Roman" w:cs="Times New Roman"/>
          <w:sz w:val="24"/>
          <w:szCs w:val="24"/>
        </w:rPr>
        <w:fldChar w:fldCharType="end"/>
      </w:r>
    </w:p>
    <w:sectPr w:rsidR="00957EE9" w:rsidRPr="00842C7D" w:rsidSect="00E51E6F">
      <w:footerReference w:type="even" r:id="rId62"/>
      <w:footerReference w:type="default" r:id="rId6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4160FC" w14:textId="77777777" w:rsidR="00483953" w:rsidRDefault="00483953" w:rsidP="00631715">
      <w:r>
        <w:separator/>
      </w:r>
    </w:p>
  </w:endnote>
  <w:endnote w:type="continuationSeparator" w:id="0">
    <w:p w14:paraId="1EEF4EE3" w14:textId="77777777" w:rsidR="00483953" w:rsidRDefault="00483953" w:rsidP="00631715">
      <w:r>
        <w:continuationSeparator/>
      </w:r>
    </w:p>
  </w:endnote>
  <w:endnote w:type="continuationNotice" w:id="1">
    <w:p w14:paraId="1285CB75" w14:textId="77777777" w:rsidR="00483953" w:rsidRDefault="004839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53362492"/>
      <w:docPartObj>
        <w:docPartGallery w:val="Page Numbers (Bottom of Page)"/>
        <w:docPartUnique/>
      </w:docPartObj>
    </w:sdtPr>
    <w:sdtContent>
      <w:p w14:paraId="614C95A8" w14:textId="37D91E1D" w:rsidR="00631715" w:rsidRDefault="0063171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CE66DA" w14:textId="77777777" w:rsidR="00631715" w:rsidRDefault="006317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35483555"/>
      <w:docPartObj>
        <w:docPartGallery w:val="Page Numbers (Bottom of Page)"/>
        <w:docPartUnique/>
      </w:docPartObj>
    </w:sdtPr>
    <w:sdtContent>
      <w:p w14:paraId="2F3CA874" w14:textId="5C405E55" w:rsidR="00631715" w:rsidRDefault="0063171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747F988" w14:textId="77777777" w:rsidR="00631715" w:rsidRDefault="006317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068362" w14:textId="77777777" w:rsidR="00483953" w:rsidRDefault="00483953" w:rsidP="00631715">
      <w:r>
        <w:separator/>
      </w:r>
    </w:p>
  </w:footnote>
  <w:footnote w:type="continuationSeparator" w:id="0">
    <w:p w14:paraId="6D929AD4" w14:textId="77777777" w:rsidR="00483953" w:rsidRDefault="00483953" w:rsidP="00631715">
      <w:r>
        <w:continuationSeparator/>
      </w:r>
    </w:p>
  </w:footnote>
  <w:footnote w:type="continuationNotice" w:id="1">
    <w:p w14:paraId="4697F15E" w14:textId="77777777" w:rsidR="00483953" w:rsidRDefault="0048395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123CC"/>
    <w:multiLevelType w:val="multilevel"/>
    <w:tmpl w:val="8162FA68"/>
    <w:lvl w:ilvl="0">
      <w:start w:val="1"/>
      <w:numFmt w:val="decimal"/>
      <w:lvlText w:val="%1."/>
      <w:lvlJc w:val="left"/>
      <w:pPr>
        <w:ind w:left="720" w:hanging="360"/>
      </w:pPr>
      <w:rPr>
        <w:rFonts w:hint="default"/>
      </w:rPr>
    </w:lvl>
    <w:lvl w:ilvl="1">
      <w:start w:val="2"/>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2D4747DE"/>
    <w:multiLevelType w:val="hybridMultilevel"/>
    <w:tmpl w:val="BBEE1E4E"/>
    <w:lvl w:ilvl="0" w:tplc="35A09F4C">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B02C8D"/>
    <w:multiLevelType w:val="hybridMultilevel"/>
    <w:tmpl w:val="E5964C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EA51A79"/>
    <w:multiLevelType w:val="hybridMultilevel"/>
    <w:tmpl w:val="B9709E08"/>
    <w:lvl w:ilvl="0" w:tplc="35A09F4C">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72832900">
    <w:abstractNumId w:val="2"/>
  </w:num>
  <w:num w:numId="2" w16cid:durableId="345905597">
    <w:abstractNumId w:val="0"/>
  </w:num>
  <w:num w:numId="3" w16cid:durableId="1232614563">
    <w:abstractNumId w:val="1"/>
  </w:num>
  <w:num w:numId="4" w16cid:durableId="18156801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57EE9"/>
    <w:rsid w:val="0001033E"/>
    <w:rsid w:val="000142B9"/>
    <w:rsid w:val="00017552"/>
    <w:rsid w:val="00022CB0"/>
    <w:rsid w:val="00023C01"/>
    <w:rsid w:val="00023E5A"/>
    <w:rsid w:val="00025B08"/>
    <w:rsid w:val="000264D0"/>
    <w:rsid w:val="000270E4"/>
    <w:rsid w:val="000272C3"/>
    <w:rsid w:val="00027548"/>
    <w:rsid w:val="00030128"/>
    <w:rsid w:val="00030558"/>
    <w:rsid w:val="00031602"/>
    <w:rsid w:val="0003230A"/>
    <w:rsid w:val="00035FE4"/>
    <w:rsid w:val="0004117F"/>
    <w:rsid w:val="000417B9"/>
    <w:rsid w:val="00042D7A"/>
    <w:rsid w:val="00043152"/>
    <w:rsid w:val="00043AB3"/>
    <w:rsid w:val="00046C13"/>
    <w:rsid w:val="0004711B"/>
    <w:rsid w:val="0005414D"/>
    <w:rsid w:val="000579B9"/>
    <w:rsid w:val="000655D5"/>
    <w:rsid w:val="00066377"/>
    <w:rsid w:val="000677E8"/>
    <w:rsid w:val="000727F3"/>
    <w:rsid w:val="00073599"/>
    <w:rsid w:val="00076CA1"/>
    <w:rsid w:val="00077D3A"/>
    <w:rsid w:val="0008022E"/>
    <w:rsid w:val="0008147C"/>
    <w:rsid w:val="00082B08"/>
    <w:rsid w:val="00083F1C"/>
    <w:rsid w:val="00084E8A"/>
    <w:rsid w:val="000872FE"/>
    <w:rsid w:val="00087F2A"/>
    <w:rsid w:val="00091400"/>
    <w:rsid w:val="00094868"/>
    <w:rsid w:val="00095105"/>
    <w:rsid w:val="000952CF"/>
    <w:rsid w:val="00095793"/>
    <w:rsid w:val="0009735D"/>
    <w:rsid w:val="0009753E"/>
    <w:rsid w:val="000A0CE3"/>
    <w:rsid w:val="000A2A27"/>
    <w:rsid w:val="000A4DD1"/>
    <w:rsid w:val="000A5056"/>
    <w:rsid w:val="000A659B"/>
    <w:rsid w:val="000A7AC2"/>
    <w:rsid w:val="000B0558"/>
    <w:rsid w:val="000B18E9"/>
    <w:rsid w:val="000B2CA2"/>
    <w:rsid w:val="000B74B1"/>
    <w:rsid w:val="000C34DF"/>
    <w:rsid w:val="000C4602"/>
    <w:rsid w:val="000C6AD7"/>
    <w:rsid w:val="000D0634"/>
    <w:rsid w:val="000E10EA"/>
    <w:rsid w:val="000E6122"/>
    <w:rsid w:val="000E66A7"/>
    <w:rsid w:val="000F077E"/>
    <w:rsid w:val="000F263A"/>
    <w:rsid w:val="000F28CA"/>
    <w:rsid w:val="000F5462"/>
    <w:rsid w:val="000F5635"/>
    <w:rsid w:val="000F70DF"/>
    <w:rsid w:val="000F728C"/>
    <w:rsid w:val="0010514B"/>
    <w:rsid w:val="00105B28"/>
    <w:rsid w:val="001078AE"/>
    <w:rsid w:val="001111C0"/>
    <w:rsid w:val="00114143"/>
    <w:rsid w:val="00121747"/>
    <w:rsid w:val="0012340C"/>
    <w:rsid w:val="0012364B"/>
    <w:rsid w:val="001244FD"/>
    <w:rsid w:val="00130E26"/>
    <w:rsid w:val="00132AB9"/>
    <w:rsid w:val="00136CC6"/>
    <w:rsid w:val="00137808"/>
    <w:rsid w:val="0014212C"/>
    <w:rsid w:val="00146586"/>
    <w:rsid w:val="001510FE"/>
    <w:rsid w:val="0015189B"/>
    <w:rsid w:val="0015196E"/>
    <w:rsid w:val="00151BC0"/>
    <w:rsid w:val="00152848"/>
    <w:rsid w:val="00152A46"/>
    <w:rsid w:val="00152A75"/>
    <w:rsid w:val="001575F5"/>
    <w:rsid w:val="0016080F"/>
    <w:rsid w:val="00163FF0"/>
    <w:rsid w:val="00166AC5"/>
    <w:rsid w:val="001674D0"/>
    <w:rsid w:val="001757D2"/>
    <w:rsid w:val="00175ED1"/>
    <w:rsid w:val="001769E8"/>
    <w:rsid w:val="00180CF5"/>
    <w:rsid w:val="00181066"/>
    <w:rsid w:val="00181F08"/>
    <w:rsid w:val="00182193"/>
    <w:rsid w:val="00182E63"/>
    <w:rsid w:val="001842BE"/>
    <w:rsid w:val="00185063"/>
    <w:rsid w:val="001857B6"/>
    <w:rsid w:val="00187912"/>
    <w:rsid w:val="0019005E"/>
    <w:rsid w:val="0019010B"/>
    <w:rsid w:val="00190FDA"/>
    <w:rsid w:val="00191807"/>
    <w:rsid w:val="00197A96"/>
    <w:rsid w:val="001A12DA"/>
    <w:rsid w:val="001A6569"/>
    <w:rsid w:val="001A7E89"/>
    <w:rsid w:val="001B3CFC"/>
    <w:rsid w:val="001B6028"/>
    <w:rsid w:val="001B6526"/>
    <w:rsid w:val="001B6A3C"/>
    <w:rsid w:val="001C182A"/>
    <w:rsid w:val="001C1B84"/>
    <w:rsid w:val="001C43CC"/>
    <w:rsid w:val="001C7448"/>
    <w:rsid w:val="001C7449"/>
    <w:rsid w:val="001D16C1"/>
    <w:rsid w:val="001D1D6E"/>
    <w:rsid w:val="001D3BA1"/>
    <w:rsid w:val="001D62C8"/>
    <w:rsid w:val="001E1729"/>
    <w:rsid w:val="001E364B"/>
    <w:rsid w:val="001F6A0B"/>
    <w:rsid w:val="001F73A3"/>
    <w:rsid w:val="00200B14"/>
    <w:rsid w:val="0021067E"/>
    <w:rsid w:val="00212A6A"/>
    <w:rsid w:val="00213389"/>
    <w:rsid w:val="002163FA"/>
    <w:rsid w:val="0021681F"/>
    <w:rsid w:val="0022412F"/>
    <w:rsid w:val="00225DD1"/>
    <w:rsid w:val="00226C31"/>
    <w:rsid w:val="0023619F"/>
    <w:rsid w:val="002405CF"/>
    <w:rsid w:val="00240A1D"/>
    <w:rsid w:val="00240C04"/>
    <w:rsid w:val="002509BF"/>
    <w:rsid w:val="00253D89"/>
    <w:rsid w:val="00254014"/>
    <w:rsid w:val="002549BA"/>
    <w:rsid w:val="00260716"/>
    <w:rsid w:val="00271C66"/>
    <w:rsid w:val="002731F5"/>
    <w:rsid w:val="00274AB7"/>
    <w:rsid w:val="002773F9"/>
    <w:rsid w:val="00277ACC"/>
    <w:rsid w:val="00291A2E"/>
    <w:rsid w:val="00293616"/>
    <w:rsid w:val="002941B9"/>
    <w:rsid w:val="00296268"/>
    <w:rsid w:val="0029796F"/>
    <w:rsid w:val="002A1705"/>
    <w:rsid w:val="002A2265"/>
    <w:rsid w:val="002A5805"/>
    <w:rsid w:val="002A6444"/>
    <w:rsid w:val="002B100B"/>
    <w:rsid w:val="002B59F9"/>
    <w:rsid w:val="002B7A75"/>
    <w:rsid w:val="002D1A0F"/>
    <w:rsid w:val="002D30E4"/>
    <w:rsid w:val="002D4077"/>
    <w:rsid w:val="002D5A20"/>
    <w:rsid w:val="002D6831"/>
    <w:rsid w:val="002D6AEA"/>
    <w:rsid w:val="002D71AE"/>
    <w:rsid w:val="002E2B12"/>
    <w:rsid w:val="002E45E4"/>
    <w:rsid w:val="002E4AEF"/>
    <w:rsid w:val="002E643A"/>
    <w:rsid w:val="002F067D"/>
    <w:rsid w:val="002F49B7"/>
    <w:rsid w:val="002F4EE2"/>
    <w:rsid w:val="003010DE"/>
    <w:rsid w:val="00302D83"/>
    <w:rsid w:val="0030506A"/>
    <w:rsid w:val="00305987"/>
    <w:rsid w:val="00312AF9"/>
    <w:rsid w:val="00312C02"/>
    <w:rsid w:val="00313B5F"/>
    <w:rsid w:val="00314F9C"/>
    <w:rsid w:val="003153F8"/>
    <w:rsid w:val="00321488"/>
    <w:rsid w:val="00322107"/>
    <w:rsid w:val="00337D9C"/>
    <w:rsid w:val="003420F9"/>
    <w:rsid w:val="00357620"/>
    <w:rsid w:val="00361A05"/>
    <w:rsid w:val="00361AFE"/>
    <w:rsid w:val="003627D1"/>
    <w:rsid w:val="00367AFD"/>
    <w:rsid w:val="00371571"/>
    <w:rsid w:val="00371C5D"/>
    <w:rsid w:val="00373CBD"/>
    <w:rsid w:val="00374EEE"/>
    <w:rsid w:val="00384BA3"/>
    <w:rsid w:val="00386859"/>
    <w:rsid w:val="00386E1C"/>
    <w:rsid w:val="00390AB6"/>
    <w:rsid w:val="00391FBC"/>
    <w:rsid w:val="0039244F"/>
    <w:rsid w:val="00392E60"/>
    <w:rsid w:val="00393364"/>
    <w:rsid w:val="003A2BB1"/>
    <w:rsid w:val="003A36C9"/>
    <w:rsid w:val="003A3F0D"/>
    <w:rsid w:val="003A4FD9"/>
    <w:rsid w:val="003A7577"/>
    <w:rsid w:val="003B1DB5"/>
    <w:rsid w:val="003B287E"/>
    <w:rsid w:val="003B31D3"/>
    <w:rsid w:val="003B5314"/>
    <w:rsid w:val="003B6809"/>
    <w:rsid w:val="003B7642"/>
    <w:rsid w:val="003C1310"/>
    <w:rsid w:val="003C6C67"/>
    <w:rsid w:val="003D2F6C"/>
    <w:rsid w:val="003D68F7"/>
    <w:rsid w:val="003E1D9F"/>
    <w:rsid w:val="003E24F9"/>
    <w:rsid w:val="003E53CB"/>
    <w:rsid w:val="003E7DAD"/>
    <w:rsid w:val="003F755D"/>
    <w:rsid w:val="004030B0"/>
    <w:rsid w:val="00405C2B"/>
    <w:rsid w:val="00406D88"/>
    <w:rsid w:val="00407EF4"/>
    <w:rsid w:val="004102F8"/>
    <w:rsid w:val="004127AF"/>
    <w:rsid w:val="00413597"/>
    <w:rsid w:val="004149FE"/>
    <w:rsid w:val="00420C39"/>
    <w:rsid w:val="004223A3"/>
    <w:rsid w:val="004225A6"/>
    <w:rsid w:val="0042473A"/>
    <w:rsid w:val="00424D3E"/>
    <w:rsid w:val="00432772"/>
    <w:rsid w:val="0043321C"/>
    <w:rsid w:val="00433FE0"/>
    <w:rsid w:val="00436370"/>
    <w:rsid w:val="00436F41"/>
    <w:rsid w:val="004465E8"/>
    <w:rsid w:val="00446CDB"/>
    <w:rsid w:val="0044709A"/>
    <w:rsid w:val="0045306E"/>
    <w:rsid w:val="00455561"/>
    <w:rsid w:val="00455FDD"/>
    <w:rsid w:val="0045638D"/>
    <w:rsid w:val="004659A2"/>
    <w:rsid w:val="00466CD7"/>
    <w:rsid w:val="00472CAD"/>
    <w:rsid w:val="00473CF2"/>
    <w:rsid w:val="00474B02"/>
    <w:rsid w:val="004760AD"/>
    <w:rsid w:val="00476562"/>
    <w:rsid w:val="00476885"/>
    <w:rsid w:val="00477CAE"/>
    <w:rsid w:val="004810D3"/>
    <w:rsid w:val="00483953"/>
    <w:rsid w:val="00484145"/>
    <w:rsid w:val="00484DB8"/>
    <w:rsid w:val="00490A8B"/>
    <w:rsid w:val="004918BE"/>
    <w:rsid w:val="00493077"/>
    <w:rsid w:val="00493826"/>
    <w:rsid w:val="004A011D"/>
    <w:rsid w:val="004A2F7A"/>
    <w:rsid w:val="004A50E4"/>
    <w:rsid w:val="004A6D82"/>
    <w:rsid w:val="004B132B"/>
    <w:rsid w:val="004B2A8C"/>
    <w:rsid w:val="004B43B5"/>
    <w:rsid w:val="004C1CD0"/>
    <w:rsid w:val="004C22BC"/>
    <w:rsid w:val="004D628E"/>
    <w:rsid w:val="004D7B23"/>
    <w:rsid w:val="004E0DC0"/>
    <w:rsid w:val="004E1FF9"/>
    <w:rsid w:val="004E23CB"/>
    <w:rsid w:val="004E4440"/>
    <w:rsid w:val="004E6297"/>
    <w:rsid w:val="004F433A"/>
    <w:rsid w:val="004F5A5A"/>
    <w:rsid w:val="0050101D"/>
    <w:rsid w:val="00510237"/>
    <w:rsid w:val="00512157"/>
    <w:rsid w:val="0051453E"/>
    <w:rsid w:val="00526246"/>
    <w:rsid w:val="00531007"/>
    <w:rsid w:val="00531425"/>
    <w:rsid w:val="005354D9"/>
    <w:rsid w:val="005365FB"/>
    <w:rsid w:val="005412AA"/>
    <w:rsid w:val="005413F5"/>
    <w:rsid w:val="00545937"/>
    <w:rsid w:val="005473AB"/>
    <w:rsid w:val="00547D43"/>
    <w:rsid w:val="00564E3C"/>
    <w:rsid w:val="005659B9"/>
    <w:rsid w:val="005716D4"/>
    <w:rsid w:val="00571739"/>
    <w:rsid w:val="00576D00"/>
    <w:rsid w:val="00577D55"/>
    <w:rsid w:val="00581D66"/>
    <w:rsid w:val="00583E3C"/>
    <w:rsid w:val="00584583"/>
    <w:rsid w:val="00585709"/>
    <w:rsid w:val="00585813"/>
    <w:rsid w:val="005869FB"/>
    <w:rsid w:val="005879F2"/>
    <w:rsid w:val="005902B0"/>
    <w:rsid w:val="005902C2"/>
    <w:rsid w:val="00594123"/>
    <w:rsid w:val="00594652"/>
    <w:rsid w:val="00595184"/>
    <w:rsid w:val="00596025"/>
    <w:rsid w:val="005A288D"/>
    <w:rsid w:val="005B2A44"/>
    <w:rsid w:val="005B6480"/>
    <w:rsid w:val="005B6A07"/>
    <w:rsid w:val="005B7B0A"/>
    <w:rsid w:val="005C3DEE"/>
    <w:rsid w:val="005C5788"/>
    <w:rsid w:val="005D26FB"/>
    <w:rsid w:val="005E1A43"/>
    <w:rsid w:val="005E41D3"/>
    <w:rsid w:val="005E5426"/>
    <w:rsid w:val="005E5927"/>
    <w:rsid w:val="005E77AF"/>
    <w:rsid w:val="005F0806"/>
    <w:rsid w:val="005F0A46"/>
    <w:rsid w:val="006006BE"/>
    <w:rsid w:val="00600B14"/>
    <w:rsid w:val="00603C6C"/>
    <w:rsid w:val="00603DE1"/>
    <w:rsid w:val="00603E9E"/>
    <w:rsid w:val="00605A63"/>
    <w:rsid w:val="00610C50"/>
    <w:rsid w:val="00613DA1"/>
    <w:rsid w:val="00614321"/>
    <w:rsid w:val="00615C91"/>
    <w:rsid w:val="00615F9F"/>
    <w:rsid w:val="0062215B"/>
    <w:rsid w:val="006227F1"/>
    <w:rsid w:val="00623969"/>
    <w:rsid w:val="00624CAE"/>
    <w:rsid w:val="00631715"/>
    <w:rsid w:val="0063323B"/>
    <w:rsid w:val="00633387"/>
    <w:rsid w:val="00634469"/>
    <w:rsid w:val="006355FE"/>
    <w:rsid w:val="00637293"/>
    <w:rsid w:val="00640BB4"/>
    <w:rsid w:val="0065146A"/>
    <w:rsid w:val="00651500"/>
    <w:rsid w:val="00652FE7"/>
    <w:rsid w:val="006530E2"/>
    <w:rsid w:val="00653B4F"/>
    <w:rsid w:val="00654239"/>
    <w:rsid w:val="006542FA"/>
    <w:rsid w:val="00657653"/>
    <w:rsid w:val="006602E0"/>
    <w:rsid w:val="00662BD5"/>
    <w:rsid w:val="00663FBE"/>
    <w:rsid w:val="00664775"/>
    <w:rsid w:val="00664B42"/>
    <w:rsid w:val="00670153"/>
    <w:rsid w:val="00671276"/>
    <w:rsid w:val="006734CD"/>
    <w:rsid w:val="00673EE7"/>
    <w:rsid w:val="00677E9F"/>
    <w:rsid w:val="0068060E"/>
    <w:rsid w:val="006819EF"/>
    <w:rsid w:val="00681E1A"/>
    <w:rsid w:val="006834C6"/>
    <w:rsid w:val="006836F5"/>
    <w:rsid w:val="00683948"/>
    <w:rsid w:val="00685742"/>
    <w:rsid w:val="00694751"/>
    <w:rsid w:val="006953A6"/>
    <w:rsid w:val="006A0BEF"/>
    <w:rsid w:val="006B22ED"/>
    <w:rsid w:val="006B4AE1"/>
    <w:rsid w:val="006B644E"/>
    <w:rsid w:val="006C7D1A"/>
    <w:rsid w:val="006D044C"/>
    <w:rsid w:val="006D1FFB"/>
    <w:rsid w:val="006D38E6"/>
    <w:rsid w:val="006D3B71"/>
    <w:rsid w:val="006D65BB"/>
    <w:rsid w:val="006D7160"/>
    <w:rsid w:val="006E048A"/>
    <w:rsid w:val="006E15DF"/>
    <w:rsid w:val="006E1894"/>
    <w:rsid w:val="006E27C3"/>
    <w:rsid w:val="006E596B"/>
    <w:rsid w:val="006F1013"/>
    <w:rsid w:val="006F4EEF"/>
    <w:rsid w:val="006F5728"/>
    <w:rsid w:val="006F643F"/>
    <w:rsid w:val="007019EA"/>
    <w:rsid w:val="00702078"/>
    <w:rsid w:val="00704FAC"/>
    <w:rsid w:val="00705B7F"/>
    <w:rsid w:val="00705E8D"/>
    <w:rsid w:val="00710461"/>
    <w:rsid w:val="00712D89"/>
    <w:rsid w:val="00721067"/>
    <w:rsid w:val="00723AFE"/>
    <w:rsid w:val="00730703"/>
    <w:rsid w:val="00730788"/>
    <w:rsid w:val="00730EBB"/>
    <w:rsid w:val="0073387E"/>
    <w:rsid w:val="00734A63"/>
    <w:rsid w:val="007355DB"/>
    <w:rsid w:val="007406DB"/>
    <w:rsid w:val="00750084"/>
    <w:rsid w:val="00751B94"/>
    <w:rsid w:val="00751CFF"/>
    <w:rsid w:val="00755348"/>
    <w:rsid w:val="00755FE2"/>
    <w:rsid w:val="00757421"/>
    <w:rsid w:val="0075767C"/>
    <w:rsid w:val="00760F01"/>
    <w:rsid w:val="007617D3"/>
    <w:rsid w:val="007655D0"/>
    <w:rsid w:val="00772500"/>
    <w:rsid w:val="00773D31"/>
    <w:rsid w:val="0077452E"/>
    <w:rsid w:val="0078139D"/>
    <w:rsid w:val="00782D84"/>
    <w:rsid w:val="00783CBF"/>
    <w:rsid w:val="00785AE7"/>
    <w:rsid w:val="00785DD5"/>
    <w:rsid w:val="007903F7"/>
    <w:rsid w:val="00792781"/>
    <w:rsid w:val="00792B6C"/>
    <w:rsid w:val="00792D54"/>
    <w:rsid w:val="007A3929"/>
    <w:rsid w:val="007B0F6C"/>
    <w:rsid w:val="007C14A3"/>
    <w:rsid w:val="007C1565"/>
    <w:rsid w:val="007C1C7D"/>
    <w:rsid w:val="007C7BBB"/>
    <w:rsid w:val="007D217F"/>
    <w:rsid w:val="007D31C7"/>
    <w:rsid w:val="007D60BA"/>
    <w:rsid w:val="007E1561"/>
    <w:rsid w:val="007E165E"/>
    <w:rsid w:val="007E235A"/>
    <w:rsid w:val="007E30C8"/>
    <w:rsid w:val="007E536D"/>
    <w:rsid w:val="007F1357"/>
    <w:rsid w:val="007F2504"/>
    <w:rsid w:val="007F28BC"/>
    <w:rsid w:val="00804859"/>
    <w:rsid w:val="0080644C"/>
    <w:rsid w:val="0081062A"/>
    <w:rsid w:val="008111AE"/>
    <w:rsid w:val="0081204B"/>
    <w:rsid w:val="00813114"/>
    <w:rsid w:val="0081365E"/>
    <w:rsid w:val="00813FE6"/>
    <w:rsid w:val="00823C70"/>
    <w:rsid w:val="00823D81"/>
    <w:rsid w:val="00824739"/>
    <w:rsid w:val="008254DF"/>
    <w:rsid w:val="00831713"/>
    <w:rsid w:val="008321EA"/>
    <w:rsid w:val="00833AC3"/>
    <w:rsid w:val="00834FFA"/>
    <w:rsid w:val="0083789A"/>
    <w:rsid w:val="00842619"/>
    <w:rsid w:val="00842C7D"/>
    <w:rsid w:val="0084446B"/>
    <w:rsid w:val="0084738D"/>
    <w:rsid w:val="00847F9E"/>
    <w:rsid w:val="008500BE"/>
    <w:rsid w:val="00851EC9"/>
    <w:rsid w:val="00852B01"/>
    <w:rsid w:val="00861980"/>
    <w:rsid w:val="00866A7F"/>
    <w:rsid w:val="008678C7"/>
    <w:rsid w:val="0087090D"/>
    <w:rsid w:val="00871AA7"/>
    <w:rsid w:val="00873987"/>
    <w:rsid w:val="00875766"/>
    <w:rsid w:val="00880566"/>
    <w:rsid w:val="008823C6"/>
    <w:rsid w:val="00884BEE"/>
    <w:rsid w:val="00885C0A"/>
    <w:rsid w:val="00887EE6"/>
    <w:rsid w:val="00891BDD"/>
    <w:rsid w:val="00893F25"/>
    <w:rsid w:val="00895708"/>
    <w:rsid w:val="00895AE8"/>
    <w:rsid w:val="00897504"/>
    <w:rsid w:val="008A263B"/>
    <w:rsid w:val="008A4564"/>
    <w:rsid w:val="008A538C"/>
    <w:rsid w:val="008A63DB"/>
    <w:rsid w:val="008A6B64"/>
    <w:rsid w:val="008A7F9E"/>
    <w:rsid w:val="008B13A8"/>
    <w:rsid w:val="008C0690"/>
    <w:rsid w:val="008C0DDE"/>
    <w:rsid w:val="008C1B74"/>
    <w:rsid w:val="008C44FA"/>
    <w:rsid w:val="008C5064"/>
    <w:rsid w:val="008C5651"/>
    <w:rsid w:val="008C71C6"/>
    <w:rsid w:val="008C7F72"/>
    <w:rsid w:val="008D1E90"/>
    <w:rsid w:val="008D1F8A"/>
    <w:rsid w:val="008D551E"/>
    <w:rsid w:val="008E3ECC"/>
    <w:rsid w:val="008E472A"/>
    <w:rsid w:val="008E51F5"/>
    <w:rsid w:val="008E5A4B"/>
    <w:rsid w:val="008F1020"/>
    <w:rsid w:val="008F38BA"/>
    <w:rsid w:val="00901647"/>
    <w:rsid w:val="00903ECB"/>
    <w:rsid w:val="009041AA"/>
    <w:rsid w:val="009042DD"/>
    <w:rsid w:val="00906953"/>
    <w:rsid w:val="00907017"/>
    <w:rsid w:val="009075B5"/>
    <w:rsid w:val="00910188"/>
    <w:rsid w:val="00913030"/>
    <w:rsid w:val="0091473F"/>
    <w:rsid w:val="0091681C"/>
    <w:rsid w:val="00917A54"/>
    <w:rsid w:val="0092199A"/>
    <w:rsid w:val="00930EE3"/>
    <w:rsid w:val="00931188"/>
    <w:rsid w:val="0093DC52"/>
    <w:rsid w:val="009404A1"/>
    <w:rsid w:val="0094253A"/>
    <w:rsid w:val="00943DE7"/>
    <w:rsid w:val="009447B4"/>
    <w:rsid w:val="00944F68"/>
    <w:rsid w:val="00947982"/>
    <w:rsid w:val="00951062"/>
    <w:rsid w:val="00957D62"/>
    <w:rsid w:val="00957EE9"/>
    <w:rsid w:val="00966024"/>
    <w:rsid w:val="009676F9"/>
    <w:rsid w:val="00973CAC"/>
    <w:rsid w:val="009770DA"/>
    <w:rsid w:val="00981679"/>
    <w:rsid w:val="00982406"/>
    <w:rsid w:val="00984684"/>
    <w:rsid w:val="00984ABB"/>
    <w:rsid w:val="009853EC"/>
    <w:rsid w:val="0098682A"/>
    <w:rsid w:val="009946A8"/>
    <w:rsid w:val="009A23BA"/>
    <w:rsid w:val="009A29EF"/>
    <w:rsid w:val="009A4A41"/>
    <w:rsid w:val="009A6D3C"/>
    <w:rsid w:val="009A76F2"/>
    <w:rsid w:val="009B1A8C"/>
    <w:rsid w:val="009C0BF8"/>
    <w:rsid w:val="009C415C"/>
    <w:rsid w:val="009C7372"/>
    <w:rsid w:val="009D0F42"/>
    <w:rsid w:val="009D29F5"/>
    <w:rsid w:val="009D4045"/>
    <w:rsid w:val="009D4B8D"/>
    <w:rsid w:val="009D6F63"/>
    <w:rsid w:val="009DD3F8"/>
    <w:rsid w:val="009E004A"/>
    <w:rsid w:val="009E0D35"/>
    <w:rsid w:val="009E4A50"/>
    <w:rsid w:val="009E6CB7"/>
    <w:rsid w:val="009E6F94"/>
    <w:rsid w:val="009F5FA4"/>
    <w:rsid w:val="00A005AF"/>
    <w:rsid w:val="00A02329"/>
    <w:rsid w:val="00A07463"/>
    <w:rsid w:val="00A108BD"/>
    <w:rsid w:val="00A124E1"/>
    <w:rsid w:val="00A142B8"/>
    <w:rsid w:val="00A15C09"/>
    <w:rsid w:val="00A15CB2"/>
    <w:rsid w:val="00A16371"/>
    <w:rsid w:val="00A17C4A"/>
    <w:rsid w:val="00A22A05"/>
    <w:rsid w:val="00A22A18"/>
    <w:rsid w:val="00A23DAF"/>
    <w:rsid w:val="00A27E77"/>
    <w:rsid w:val="00A31EF5"/>
    <w:rsid w:val="00A35082"/>
    <w:rsid w:val="00A35800"/>
    <w:rsid w:val="00A35EAE"/>
    <w:rsid w:val="00A37508"/>
    <w:rsid w:val="00A40D07"/>
    <w:rsid w:val="00A41EDD"/>
    <w:rsid w:val="00A43727"/>
    <w:rsid w:val="00A5071E"/>
    <w:rsid w:val="00A64A6B"/>
    <w:rsid w:val="00A65713"/>
    <w:rsid w:val="00A675C3"/>
    <w:rsid w:val="00A67F1C"/>
    <w:rsid w:val="00A74882"/>
    <w:rsid w:val="00A753CE"/>
    <w:rsid w:val="00A75A3F"/>
    <w:rsid w:val="00A83982"/>
    <w:rsid w:val="00A96963"/>
    <w:rsid w:val="00AA0392"/>
    <w:rsid w:val="00AA0CA1"/>
    <w:rsid w:val="00AA3EDD"/>
    <w:rsid w:val="00AA45BC"/>
    <w:rsid w:val="00AA5C81"/>
    <w:rsid w:val="00AA6EDE"/>
    <w:rsid w:val="00AA6F4E"/>
    <w:rsid w:val="00AA78DF"/>
    <w:rsid w:val="00AB0573"/>
    <w:rsid w:val="00AB194E"/>
    <w:rsid w:val="00AB7CA4"/>
    <w:rsid w:val="00AC6AEC"/>
    <w:rsid w:val="00AD30AF"/>
    <w:rsid w:val="00AD33B6"/>
    <w:rsid w:val="00AD3F90"/>
    <w:rsid w:val="00AD5DA4"/>
    <w:rsid w:val="00AE2D70"/>
    <w:rsid w:val="00AE2F69"/>
    <w:rsid w:val="00AE6CEA"/>
    <w:rsid w:val="00AF0D62"/>
    <w:rsid w:val="00AF2E1F"/>
    <w:rsid w:val="00AF5E68"/>
    <w:rsid w:val="00AF5F7C"/>
    <w:rsid w:val="00AF74E1"/>
    <w:rsid w:val="00B01CB9"/>
    <w:rsid w:val="00B12D49"/>
    <w:rsid w:val="00B14307"/>
    <w:rsid w:val="00B14A33"/>
    <w:rsid w:val="00B14BE7"/>
    <w:rsid w:val="00B16AF4"/>
    <w:rsid w:val="00B20A24"/>
    <w:rsid w:val="00B21D23"/>
    <w:rsid w:val="00B241F4"/>
    <w:rsid w:val="00B27B8F"/>
    <w:rsid w:val="00B30183"/>
    <w:rsid w:val="00B320E2"/>
    <w:rsid w:val="00B34652"/>
    <w:rsid w:val="00B36894"/>
    <w:rsid w:val="00B402DF"/>
    <w:rsid w:val="00B4058D"/>
    <w:rsid w:val="00B40F15"/>
    <w:rsid w:val="00B419B7"/>
    <w:rsid w:val="00B45C37"/>
    <w:rsid w:val="00B5113D"/>
    <w:rsid w:val="00B51BE9"/>
    <w:rsid w:val="00B52235"/>
    <w:rsid w:val="00B52563"/>
    <w:rsid w:val="00B52670"/>
    <w:rsid w:val="00B66968"/>
    <w:rsid w:val="00B72B85"/>
    <w:rsid w:val="00B73B05"/>
    <w:rsid w:val="00B741A3"/>
    <w:rsid w:val="00B7550D"/>
    <w:rsid w:val="00B77C74"/>
    <w:rsid w:val="00B814D8"/>
    <w:rsid w:val="00B81EB1"/>
    <w:rsid w:val="00B84096"/>
    <w:rsid w:val="00B84303"/>
    <w:rsid w:val="00B845F5"/>
    <w:rsid w:val="00B86E43"/>
    <w:rsid w:val="00B90E31"/>
    <w:rsid w:val="00B94C5C"/>
    <w:rsid w:val="00B96217"/>
    <w:rsid w:val="00BA0ABC"/>
    <w:rsid w:val="00BA14B0"/>
    <w:rsid w:val="00BA489E"/>
    <w:rsid w:val="00BA7C97"/>
    <w:rsid w:val="00BB06BE"/>
    <w:rsid w:val="00BB28A5"/>
    <w:rsid w:val="00BB56C8"/>
    <w:rsid w:val="00BC130B"/>
    <w:rsid w:val="00BC3558"/>
    <w:rsid w:val="00BD2AEA"/>
    <w:rsid w:val="00BD2F33"/>
    <w:rsid w:val="00BD52D1"/>
    <w:rsid w:val="00BE1151"/>
    <w:rsid w:val="00BE13DD"/>
    <w:rsid w:val="00BE1A8D"/>
    <w:rsid w:val="00BE1DFB"/>
    <w:rsid w:val="00BE22AD"/>
    <w:rsid w:val="00BE25EE"/>
    <w:rsid w:val="00BE320B"/>
    <w:rsid w:val="00BE3CE9"/>
    <w:rsid w:val="00BE56CE"/>
    <w:rsid w:val="00BE6377"/>
    <w:rsid w:val="00BF12E6"/>
    <w:rsid w:val="00BF22D5"/>
    <w:rsid w:val="00BF2753"/>
    <w:rsid w:val="00BF4362"/>
    <w:rsid w:val="00BF4E53"/>
    <w:rsid w:val="00BF4EE7"/>
    <w:rsid w:val="00BF6214"/>
    <w:rsid w:val="00C00755"/>
    <w:rsid w:val="00C008DC"/>
    <w:rsid w:val="00C01519"/>
    <w:rsid w:val="00C02008"/>
    <w:rsid w:val="00C033CB"/>
    <w:rsid w:val="00C076DC"/>
    <w:rsid w:val="00C10CAF"/>
    <w:rsid w:val="00C15B16"/>
    <w:rsid w:val="00C16837"/>
    <w:rsid w:val="00C214FF"/>
    <w:rsid w:val="00C22699"/>
    <w:rsid w:val="00C23022"/>
    <w:rsid w:val="00C2398F"/>
    <w:rsid w:val="00C27595"/>
    <w:rsid w:val="00C31797"/>
    <w:rsid w:val="00C32E19"/>
    <w:rsid w:val="00C3451F"/>
    <w:rsid w:val="00C368E6"/>
    <w:rsid w:val="00C40B42"/>
    <w:rsid w:val="00C42232"/>
    <w:rsid w:val="00C43509"/>
    <w:rsid w:val="00C43B7D"/>
    <w:rsid w:val="00C44461"/>
    <w:rsid w:val="00C5029D"/>
    <w:rsid w:val="00C50806"/>
    <w:rsid w:val="00C52918"/>
    <w:rsid w:val="00C55D77"/>
    <w:rsid w:val="00C60CED"/>
    <w:rsid w:val="00C629B1"/>
    <w:rsid w:val="00C633DD"/>
    <w:rsid w:val="00C63DCE"/>
    <w:rsid w:val="00C64409"/>
    <w:rsid w:val="00C67811"/>
    <w:rsid w:val="00C70504"/>
    <w:rsid w:val="00C723F6"/>
    <w:rsid w:val="00C72980"/>
    <w:rsid w:val="00C736E9"/>
    <w:rsid w:val="00C747FC"/>
    <w:rsid w:val="00C758B7"/>
    <w:rsid w:val="00C80729"/>
    <w:rsid w:val="00C80B9C"/>
    <w:rsid w:val="00C81DA4"/>
    <w:rsid w:val="00C8410D"/>
    <w:rsid w:val="00C94692"/>
    <w:rsid w:val="00C95CDF"/>
    <w:rsid w:val="00C95FBA"/>
    <w:rsid w:val="00CA1652"/>
    <w:rsid w:val="00CA39B7"/>
    <w:rsid w:val="00CA6458"/>
    <w:rsid w:val="00CA6D3B"/>
    <w:rsid w:val="00CA7BF7"/>
    <w:rsid w:val="00CB09A6"/>
    <w:rsid w:val="00CB162B"/>
    <w:rsid w:val="00CB42A3"/>
    <w:rsid w:val="00CC4B35"/>
    <w:rsid w:val="00CC5139"/>
    <w:rsid w:val="00CC6F37"/>
    <w:rsid w:val="00CD25E1"/>
    <w:rsid w:val="00CD2CFF"/>
    <w:rsid w:val="00CD6E88"/>
    <w:rsid w:val="00CE0EBF"/>
    <w:rsid w:val="00CE5C4F"/>
    <w:rsid w:val="00CE69F8"/>
    <w:rsid w:val="00CF524B"/>
    <w:rsid w:val="00CF5616"/>
    <w:rsid w:val="00D00BEA"/>
    <w:rsid w:val="00D01BC1"/>
    <w:rsid w:val="00D02ADD"/>
    <w:rsid w:val="00D03EAC"/>
    <w:rsid w:val="00D042A9"/>
    <w:rsid w:val="00D045E2"/>
    <w:rsid w:val="00D06673"/>
    <w:rsid w:val="00D12790"/>
    <w:rsid w:val="00D143DF"/>
    <w:rsid w:val="00D27094"/>
    <w:rsid w:val="00D3063F"/>
    <w:rsid w:val="00D31A02"/>
    <w:rsid w:val="00D33DDD"/>
    <w:rsid w:val="00D34602"/>
    <w:rsid w:val="00D347A0"/>
    <w:rsid w:val="00D37E72"/>
    <w:rsid w:val="00D4326D"/>
    <w:rsid w:val="00D450D4"/>
    <w:rsid w:val="00D50FAC"/>
    <w:rsid w:val="00D53836"/>
    <w:rsid w:val="00D55F95"/>
    <w:rsid w:val="00D607DE"/>
    <w:rsid w:val="00D64075"/>
    <w:rsid w:val="00D70967"/>
    <w:rsid w:val="00D7419C"/>
    <w:rsid w:val="00D742EB"/>
    <w:rsid w:val="00D7708B"/>
    <w:rsid w:val="00D77C30"/>
    <w:rsid w:val="00D80D1D"/>
    <w:rsid w:val="00D825AB"/>
    <w:rsid w:val="00D82DC8"/>
    <w:rsid w:val="00D86E90"/>
    <w:rsid w:val="00D90519"/>
    <w:rsid w:val="00DA0B13"/>
    <w:rsid w:val="00DA12F4"/>
    <w:rsid w:val="00DA2191"/>
    <w:rsid w:val="00DA59D3"/>
    <w:rsid w:val="00DB1CD5"/>
    <w:rsid w:val="00DB2DCB"/>
    <w:rsid w:val="00DB5380"/>
    <w:rsid w:val="00DB8CD4"/>
    <w:rsid w:val="00DC20AE"/>
    <w:rsid w:val="00DC3282"/>
    <w:rsid w:val="00DC5D3D"/>
    <w:rsid w:val="00DC5F8E"/>
    <w:rsid w:val="00DC7579"/>
    <w:rsid w:val="00DD2CF4"/>
    <w:rsid w:val="00DD58BC"/>
    <w:rsid w:val="00DD6977"/>
    <w:rsid w:val="00DE0223"/>
    <w:rsid w:val="00DE03B0"/>
    <w:rsid w:val="00DE1A07"/>
    <w:rsid w:val="00DF1F43"/>
    <w:rsid w:val="00DF2828"/>
    <w:rsid w:val="00DF35C6"/>
    <w:rsid w:val="00DF4CA3"/>
    <w:rsid w:val="00DF50FF"/>
    <w:rsid w:val="00E002C9"/>
    <w:rsid w:val="00E006AB"/>
    <w:rsid w:val="00E00B38"/>
    <w:rsid w:val="00E01ADA"/>
    <w:rsid w:val="00E01B33"/>
    <w:rsid w:val="00E02EFF"/>
    <w:rsid w:val="00E040DE"/>
    <w:rsid w:val="00E11657"/>
    <w:rsid w:val="00E11877"/>
    <w:rsid w:val="00E150D5"/>
    <w:rsid w:val="00E153CD"/>
    <w:rsid w:val="00E16A9E"/>
    <w:rsid w:val="00E2119B"/>
    <w:rsid w:val="00E21B98"/>
    <w:rsid w:val="00E23178"/>
    <w:rsid w:val="00E270B4"/>
    <w:rsid w:val="00E37083"/>
    <w:rsid w:val="00E41E0B"/>
    <w:rsid w:val="00E44972"/>
    <w:rsid w:val="00E46C2F"/>
    <w:rsid w:val="00E51A86"/>
    <w:rsid w:val="00E51E6F"/>
    <w:rsid w:val="00E5678B"/>
    <w:rsid w:val="00E56E08"/>
    <w:rsid w:val="00E56F8B"/>
    <w:rsid w:val="00E604CD"/>
    <w:rsid w:val="00E60547"/>
    <w:rsid w:val="00E6207F"/>
    <w:rsid w:val="00E6353E"/>
    <w:rsid w:val="00E63CE7"/>
    <w:rsid w:val="00E654F3"/>
    <w:rsid w:val="00E7101A"/>
    <w:rsid w:val="00E71E2B"/>
    <w:rsid w:val="00E7520F"/>
    <w:rsid w:val="00E75AEC"/>
    <w:rsid w:val="00E767E1"/>
    <w:rsid w:val="00E770B5"/>
    <w:rsid w:val="00E7722C"/>
    <w:rsid w:val="00E83DFE"/>
    <w:rsid w:val="00E84DDE"/>
    <w:rsid w:val="00E85ABD"/>
    <w:rsid w:val="00E85DA6"/>
    <w:rsid w:val="00E86E35"/>
    <w:rsid w:val="00E87C5B"/>
    <w:rsid w:val="00E87FE9"/>
    <w:rsid w:val="00E90448"/>
    <w:rsid w:val="00E91115"/>
    <w:rsid w:val="00E967E9"/>
    <w:rsid w:val="00E96C22"/>
    <w:rsid w:val="00EA4E74"/>
    <w:rsid w:val="00EA504C"/>
    <w:rsid w:val="00EB02C4"/>
    <w:rsid w:val="00EB0423"/>
    <w:rsid w:val="00EB2333"/>
    <w:rsid w:val="00EB26E5"/>
    <w:rsid w:val="00EB299C"/>
    <w:rsid w:val="00EB34B3"/>
    <w:rsid w:val="00EB4E75"/>
    <w:rsid w:val="00EC09E5"/>
    <w:rsid w:val="00EC5C00"/>
    <w:rsid w:val="00EC5FD9"/>
    <w:rsid w:val="00EC6081"/>
    <w:rsid w:val="00EC7A0A"/>
    <w:rsid w:val="00ED1EF2"/>
    <w:rsid w:val="00ED364C"/>
    <w:rsid w:val="00ED4852"/>
    <w:rsid w:val="00ED7C40"/>
    <w:rsid w:val="00EE2155"/>
    <w:rsid w:val="00EE55FC"/>
    <w:rsid w:val="00EE587A"/>
    <w:rsid w:val="00EF1BBF"/>
    <w:rsid w:val="00F0175A"/>
    <w:rsid w:val="00F02DA3"/>
    <w:rsid w:val="00F03015"/>
    <w:rsid w:val="00F04F71"/>
    <w:rsid w:val="00F07011"/>
    <w:rsid w:val="00F0750E"/>
    <w:rsid w:val="00F07F8D"/>
    <w:rsid w:val="00F10F90"/>
    <w:rsid w:val="00F11C2D"/>
    <w:rsid w:val="00F159F3"/>
    <w:rsid w:val="00F15EFD"/>
    <w:rsid w:val="00F17BA8"/>
    <w:rsid w:val="00F25E96"/>
    <w:rsid w:val="00F27706"/>
    <w:rsid w:val="00F3019D"/>
    <w:rsid w:val="00F31DB6"/>
    <w:rsid w:val="00F32FE0"/>
    <w:rsid w:val="00F35217"/>
    <w:rsid w:val="00F3570E"/>
    <w:rsid w:val="00F42FFE"/>
    <w:rsid w:val="00F436B1"/>
    <w:rsid w:val="00F45576"/>
    <w:rsid w:val="00F4621F"/>
    <w:rsid w:val="00F46B2E"/>
    <w:rsid w:val="00F47727"/>
    <w:rsid w:val="00F52836"/>
    <w:rsid w:val="00F60107"/>
    <w:rsid w:val="00F63069"/>
    <w:rsid w:val="00F671B5"/>
    <w:rsid w:val="00F671E4"/>
    <w:rsid w:val="00F71E1C"/>
    <w:rsid w:val="00F72A92"/>
    <w:rsid w:val="00F7327F"/>
    <w:rsid w:val="00F8416A"/>
    <w:rsid w:val="00F84F2F"/>
    <w:rsid w:val="00F92703"/>
    <w:rsid w:val="00F97DDF"/>
    <w:rsid w:val="00FA5245"/>
    <w:rsid w:val="00FB00E6"/>
    <w:rsid w:val="00FB3219"/>
    <w:rsid w:val="00FB3888"/>
    <w:rsid w:val="00FB6155"/>
    <w:rsid w:val="00FB6243"/>
    <w:rsid w:val="00FC1527"/>
    <w:rsid w:val="00FC3725"/>
    <w:rsid w:val="00FC4FDA"/>
    <w:rsid w:val="00FC6A8D"/>
    <w:rsid w:val="00FD1B06"/>
    <w:rsid w:val="00FD2626"/>
    <w:rsid w:val="00FD4265"/>
    <w:rsid w:val="00FD73BC"/>
    <w:rsid w:val="00FD7790"/>
    <w:rsid w:val="00FE48F5"/>
    <w:rsid w:val="00FF014F"/>
    <w:rsid w:val="00FF4A3D"/>
    <w:rsid w:val="00FF63BE"/>
    <w:rsid w:val="00FF6ADC"/>
    <w:rsid w:val="00FFB668"/>
    <w:rsid w:val="013348C3"/>
    <w:rsid w:val="01350CD4"/>
    <w:rsid w:val="0141837D"/>
    <w:rsid w:val="016D4C74"/>
    <w:rsid w:val="02224ACA"/>
    <w:rsid w:val="02288C64"/>
    <w:rsid w:val="0235517D"/>
    <w:rsid w:val="0288BAF7"/>
    <w:rsid w:val="02910048"/>
    <w:rsid w:val="02969046"/>
    <w:rsid w:val="02AB4BEB"/>
    <w:rsid w:val="02CBB4BC"/>
    <w:rsid w:val="02CE3F65"/>
    <w:rsid w:val="0300F37C"/>
    <w:rsid w:val="03241BCA"/>
    <w:rsid w:val="0335D214"/>
    <w:rsid w:val="033CB95C"/>
    <w:rsid w:val="0350291A"/>
    <w:rsid w:val="037E836A"/>
    <w:rsid w:val="037FF770"/>
    <w:rsid w:val="038B61B1"/>
    <w:rsid w:val="038CD2E5"/>
    <w:rsid w:val="03BA6DD5"/>
    <w:rsid w:val="03C42B68"/>
    <w:rsid w:val="03C9FF08"/>
    <w:rsid w:val="04037A30"/>
    <w:rsid w:val="04113284"/>
    <w:rsid w:val="04193FED"/>
    <w:rsid w:val="042B784F"/>
    <w:rsid w:val="0460A0CB"/>
    <w:rsid w:val="0463235D"/>
    <w:rsid w:val="046BF9F2"/>
    <w:rsid w:val="046E8004"/>
    <w:rsid w:val="048B08BC"/>
    <w:rsid w:val="04BB61C6"/>
    <w:rsid w:val="04CCED63"/>
    <w:rsid w:val="04CE933A"/>
    <w:rsid w:val="04EF2E34"/>
    <w:rsid w:val="04FEEB87"/>
    <w:rsid w:val="054E4260"/>
    <w:rsid w:val="0563644A"/>
    <w:rsid w:val="05C71071"/>
    <w:rsid w:val="05D4527D"/>
    <w:rsid w:val="05DAEFDB"/>
    <w:rsid w:val="05EA9F55"/>
    <w:rsid w:val="05EB1C0F"/>
    <w:rsid w:val="0602470C"/>
    <w:rsid w:val="0632B44B"/>
    <w:rsid w:val="06400039"/>
    <w:rsid w:val="0664FDE5"/>
    <w:rsid w:val="06993C7F"/>
    <w:rsid w:val="06A5BF15"/>
    <w:rsid w:val="06AC4065"/>
    <w:rsid w:val="06B3EFFA"/>
    <w:rsid w:val="06CB4087"/>
    <w:rsid w:val="0715477B"/>
    <w:rsid w:val="071EAB56"/>
    <w:rsid w:val="07371044"/>
    <w:rsid w:val="07429AA2"/>
    <w:rsid w:val="075D9D78"/>
    <w:rsid w:val="077DD318"/>
    <w:rsid w:val="07D9133D"/>
    <w:rsid w:val="07DACAC2"/>
    <w:rsid w:val="07F05DC8"/>
    <w:rsid w:val="081DAEB8"/>
    <w:rsid w:val="0832FE37"/>
    <w:rsid w:val="08516741"/>
    <w:rsid w:val="08614E0E"/>
    <w:rsid w:val="087EC746"/>
    <w:rsid w:val="08983252"/>
    <w:rsid w:val="08BA2B9E"/>
    <w:rsid w:val="08DE74AA"/>
    <w:rsid w:val="08F74AA1"/>
    <w:rsid w:val="0926F2F0"/>
    <w:rsid w:val="09293CF2"/>
    <w:rsid w:val="096EFF92"/>
    <w:rsid w:val="09DA9A29"/>
    <w:rsid w:val="0A277EB1"/>
    <w:rsid w:val="0A3677F4"/>
    <w:rsid w:val="0A3AEEF4"/>
    <w:rsid w:val="0A93771D"/>
    <w:rsid w:val="0A99BF26"/>
    <w:rsid w:val="0ABC7C27"/>
    <w:rsid w:val="0B18DF6E"/>
    <w:rsid w:val="0B2EFC7A"/>
    <w:rsid w:val="0B303A6F"/>
    <w:rsid w:val="0B449719"/>
    <w:rsid w:val="0B463332"/>
    <w:rsid w:val="0B527B62"/>
    <w:rsid w:val="0B5688E3"/>
    <w:rsid w:val="0B745A87"/>
    <w:rsid w:val="0B96C125"/>
    <w:rsid w:val="0BC754C6"/>
    <w:rsid w:val="0C1E2B6B"/>
    <w:rsid w:val="0C321B3C"/>
    <w:rsid w:val="0C3A957D"/>
    <w:rsid w:val="0C4B3D3F"/>
    <w:rsid w:val="0C5471C1"/>
    <w:rsid w:val="0C9F63A7"/>
    <w:rsid w:val="0CA12137"/>
    <w:rsid w:val="0CACCFE6"/>
    <w:rsid w:val="0CB4E2D8"/>
    <w:rsid w:val="0CB84E0C"/>
    <w:rsid w:val="0CDF841B"/>
    <w:rsid w:val="0CE64E54"/>
    <w:rsid w:val="0D0947FD"/>
    <w:rsid w:val="0D21EAB7"/>
    <w:rsid w:val="0D2AE319"/>
    <w:rsid w:val="0D439ADD"/>
    <w:rsid w:val="0D50D77F"/>
    <w:rsid w:val="0D7BCD4E"/>
    <w:rsid w:val="0DDB99DD"/>
    <w:rsid w:val="0DF9ACF6"/>
    <w:rsid w:val="0E067A04"/>
    <w:rsid w:val="0E1EE55E"/>
    <w:rsid w:val="0E7C7DED"/>
    <w:rsid w:val="0EB92A9E"/>
    <w:rsid w:val="0EC28261"/>
    <w:rsid w:val="0F3E50B4"/>
    <w:rsid w:val="0F49C29E"/>
    <w:rsid w:val="0F4A01C9"/>
    <w:rsid w:val="0F7A7E6E"/>
    <w:rsid w:val="0F916945"/>
    <w:rsid w:val="0FB8FADD"/>
    <w:rsid w:val="0FD0764A"/>
    <w:rsid w:val="100FF637"/>
    <w:rsid w:val="1048940B"/>
    <w:rsid w:val="106615E8"/>
    <w:rsid w:val="10952F84"/>
    <w:rsid w:val="10A70391"/>
    <w:rsid w:val="10E570C5"/>
    <w:rsid w:val="10EA11A1"/>
    <w:rsid w:val="10F1A9E0"/>
    <w:rsid w:val="110F8775"/>
    <w:rsid w:val="111A1099"/>
    <w:rsid w:val="113C7EDD"/>
    <w:rsid w:val="113DDDDD"/>
    <w:rsid w:val="1163D304"/>
    <w:rsid w:val="11652A60"/>
    <w:rsid w:val="1166AD06"/>
    <w:rsid w:val="1167B9A9"/>
    <w:rsid w:val="116BDD82"/>
    <w:rsid w:val="1171B95B"/>
    <w:rsid w:val="11A33796"/>
    <w:rsid w:val="11AB185B"/>
    <w:rsid w:val="11BFF6DE"/>
    <w:rsid w:val="11C79C91"/>
    <w:rsid w:val="11C7FA1D"/>
    <w:rsid w:val="11EB8FAA"/>
    <w:rsid w:val="1213B5AF"/>
    <w:rsid w:val="127C1024"/>
    <w:rsid w:val="12F4C38A"/>
    <w:rsid w:val="12FC6347"/>
    <w:rsid w:val="13220D74"/>
    <w:rsid w:val="133F4FAA"/>
    <w:rsid w:val="135CE6C3"/>
    <w:rsid w:val="135D79F8"/>
    <w:rsid w:val="13631035"/>
    <w:rsid w:val="13832585"/>
    <w:rsid w:val="13BF297D"/>
    <w:rsid w:val="13C3920C"/>
    <w:rsid w:val="13CB35B2"/>
    <w:rsid w:val="13E5CFDF"/>
    <w:rsid w:val="140AA921"/>
    <w:rsid w:val="14E0AE53"/>
    <w:rsid w:val="14FFF5A5"/>
    <w:rsid w:val="150F3E82"/>
    <w:rsid w:val="151CD028"/>
    <w:rsid w:val="1523C1D3"/>
    <w:rsid w:val="15A3F9D8"/>
    <w:rsid w:val="15AB1A61"/>
    <w:rsid w:val="15C6CA71"/>
    <w:rsid w:val="15CC2FBC"/>
    <w:rsid w:val="15F5DBAC"/>
    <w:rsid w:val="164262DC"/>
    <w:rsid w:val="164A4305"/>
    <w:rsid w:val="165FF82B"/>
    <w:rsid w:val="166B27EF"/>
    <w:rsid w:val="16B38EC2"/>
    <w:rsid w:val="171FDD60"/>
    <w:rsid w:val="175D561C"/>
    <w:rsid w:val="177E9C60"/>
    <w:rsid w:val="17CB19CF"/>
    <w:rsid w:val="17F67965"/>
    <w:rsid w:val="183C56DB"/>
    <w:rsid w:val="183E0D03"/>
    <w:rsid w:val="185B8D02"/>
    <w:rsid w:val="18762623"/>
    <w:rsid w:val="18773A82"/>
    <w:rsid w:val="1878902F"/>
    <w:rsid w:val="1898F358"/>
    <w:rsid w:val="18E2F36E"/>
    <w:rsid w:val="1904B061"/>
    <w:rsid w:val="195026DD"/>
    <w:rsid w:val="1950A802"/>
    <w:rsid w:val="19562DF1"/>
    <w:rsid w:val="1973B7CE"/>
    <w:rsid w:val="198A6427"/>
    <w:rsid w:val="19AF6BAD"/>
    <w:rsid w:val="19E1A3D7"/>
    <w:rsid w:val="1A127A58"/>
    <w:rsid w:val="1A2BD421"/>
    <w:rsid w:val="1A3330D1"/>
    <w:rsid w:val="1A55921B"/>
    <w:rsid w:val="1A6B5B86"/>
    <w:rsid w:val="1A88A47E"/>
    <w:rsid w:val="1AD29C82"/>
    <w:rsid w:val="1AE0300C"/>
    <w:rsid w:val="1B0C44C0"/>
    <w:rsid w:val="1B2B2276"/>
    <w:rsid w:val="1B2F3FCC"/>
    <w:rsid w:val="1B342ACA"/>
    <w:rsid w:val="1B3C15D4"/>
    <w:rsid w:val="1B895E21"/>
    <w:rsid w:val="1B8A11D5"/>
    <w:rsid w:val="1B93041E"/>
    <w:rsid w:val="1BAAE2CC"/>
    <w:rsid w:val="1BD75741"/>
    <w:rsid w:val="1C03CECB"/>
    <w:rsid w:val="1C045488"/>
    <w:rsid w:val="1C42FF7F"/>
    <w:rsid w:val="1C757235"/>
    <w:rsid w:val="1CA8D204"/>
    <w:rsid w:val="1CBBB68F"/>
    <w:rsid w:val="1CBC4784"/>
    <w:rsid w:val="1D06E09A"/>
    <w:rsid w:val="1D60611F"/>
    <w:rsid w:val="1D616677"/>
    <w:rsid w:val="1D668321"/>
    <w:rsid w:val="1DACEF7F"/>
    <w:rsid w:val="1DB86C38"/>
    <w:rsid w:val="1DB91FEB"/>
    <w:rsid w:val="1DDB9CCD"/>
    <w:rsid w:val="1DDE849F"/>
    <w:rsid w:val="1E1BB294"/>
    <w:rsid w:val="1E33C36E"/>
    <w:rsid w:val="1E60630D"/>
    <w:rsid w:val="1E847AD4"/>
    <w:rsid w:val="1E910F00"/>
    <w:rsid w:val="1E9952CF"/>
    <w:rsid w:val="1EBEA3F4"/>
    <w:rsid w:val="1EC9FB7D"/>
    <w:rsid w:val="1ECFD5C7"/>
    <w:rsid w:val="1ED63E19"/>
    <w:rsid w:val="1EE6D823"/>
    <w:rsid w:val="1EEC5C3F"/>
    <w:rsid w:val="1EF3AE93"/>
    <w:rsid w:val="1F355ACD"/>
    <w:rsid w:val="1F47A8AA"/>
    <w:rsid w:val="1F4918DC"/>
    <w:rsid w:val="1F4C40D9"/>
    <w:rsid w:val="1F4E7A84"/>
    <w:rsid w:val="1F7761D2"/>
    <w:rsid w:val="1F97E28E"/>
    <w:rsid w:val="1FBA820C"/>
    <w:rsid w:val="1FF335F9"/>
    <w:rsid w:val="1FF7E64D"/>
    <w:rsid w:val="20062EAE"/>
    <w:rsid w:val="201CF418"/>
    <w:rsid w:val="20408D2B"/>
    <w:rsid w:val="204F1DF8"/>
    <w:rsid w:val="207E7DD3"/>
    <w:rsid w:val="20A07B46"/>
    <w:rsid w:val="20A46408"/>
    <w:rsid w:val="20A87B29"/>
    <w:rsid w:val="20E81AAE"/>
    <w:rsid w:val="20EBABF9"/>
    <w:rsid w:val="21769801"/>
    <w:rsid w:val="21B6890B"/>
    <w:rsid w:val="21B9F676"/>
    <w:rsid w:val="21BB79FD"/>
    <w:rsid w:val="21CD4488"/>
    <w:rsid w:val="21D141AE"/>
    <w:rsid w:val="21FEF129"/>
    <w:rsid w:val="2204674B"/>
    <w:rsid w:val="2204FB40"/>
    <w:rsid w:val="221253F4"/>
    <w:rsid w:val="221B54C5"/>
    <w:rsid w:val="223FBAE8"/>
    <w:rsid w:val="224A700C"/>
    <w:rsid w:val="225ADF4E"/>
    <w:rsid w:val="2269CD78"/>
    <w:rsid w:val="22B33A35"/>
    <w:rsid w:val="22CA5FEB"/>
    <w:rsid w:val="22D7BC72"/>
    <w:rsid w:val="232EDE92"/>
    <w:rsid w:val="2368D360"/>
    <w:rsid w:val="237E17DC"/>
    <w:rsid w:val="2384BB03"/>
    <w:rsid w:val="239FA6BA"/>
    <w:rsid w:val="23D8EA45"/>
    <w:rsid w:val="23DEFB3A"/>
    <w:rsid w:val="23E76F09"/>
    <w:rsid w:val="23EEE0F3"/>
    <w:rsid w:val="23F4471F"/>
    <w:rsid w:val="2401F03C"/>
    <w:rsid w:val="24061EF5"/>
    <w:rsid w:val="241C1E69"/>
    <w:rsid w:val="24201F43"/>
    <w:rsid w:val="243234CE"/>
    <w:rsid w:val="24343EA8"/>
    <w:rsid w:val="247D14CD"/>
    <w:rsid w:val="24B95106"/>
    <w:rsid w:val="24C42C84"/>
    <w:rsid w:val="251B0038"/>
    <w:rsid w:val="2551BED5"/>
    <w:rsid w:val="25733398"/>
    <w:rsid w:val="25CC3C3C"/>
    <w:rsid w:val="25D43A3B"/>
    <w:rsid w:val="25DBE1B6"/>
    <w:rsid w:val="25E127FC"/>
    <w:rsid w:val="25EBD3F8"/>
    <w:rsid w:val="25F3C816"/>
    <w:rsid w:val="26027EAE"/>
    <w:rsid w:val="260A7DED"/>
    <w:rsid w:val="261C4ADE"/>
    <w:rsid w:val="26309BF8"/>
    <w:rsid w:val="263AD9A1"/>
    <w:rsid w:val="264C359A"/>
    <w:rsid w:val="267CDA95"/>
    <w:rsid w:val="26C7625B"/>
    <w:rsid w:val="26D78D7F"/>
    <w:rsid w:val="26DEE8C6"/>
    <w:rsid w:val="2709986E"/>
    <w:rsid w:val="273426BD"/>
    <w:rsid w:val="2739DE0B"/>
    <w:rsid w:val="2752EAC4"/>
    <w:rsid w:val="2752EEA2"/>
    <w:rsid w:val="2755D7A4"/>
    <w:rsid w:val="275EC616"/>
    <w:rsid w:val="27860B05"/>
    <w:rsid w:val="279D7E26"/>
    <w:rsid w:val="27BB720E"/>
    <w:rsid w:val="27DD0C3E"/>
    <w:rsid w:val="27F1D08A"/>
    <w:rsid w:val="27FADC96"/>
    <w:rsid w:val="280BD607"/>
    <w:rsid w:val="28239D06"/>
    <w:rsid w:val="28284AF7"/>
    <w:rsid w:val="28A22614"/>
    <w:rsid w:val="28A23D5B"/>
    <w:rsid w:val="28A93FF8"/>
    <w:rsid w:val="28B3CF72"/>
    <w:rsid w:val="290815D1"/>
    <w:rsid w:val="291A1868"/>
    <w:rsid w:val="29699B5F"/>
    <w:rsid w:val="298617C0"/>
    <w:rsid w:val="29BBB448"/>
    <w:rsid w:val="2A1F4377"/>
    <w:rsid w:val="2A4CE313"/>
    <w:rsid w:val="2A8543CA"/>
    <w:rsid w:val="2A861C2F"/>
    <w:rsid w:val="2A9BB83B"/>
    <w:rsid w:val="2AAA7E43"/>
    <w:rsid w:val="2AC93222"/>
    <w:rsid w:val="2AD1C43F"/>
    <w:rsid w:val="2AD6C95B"/>
    <w:rsid w:val="2AEA638C"/>
    <w:rsid w:val="2B13F526"/>
    <w:rsid w:val="2B2055DA"/>
    <w:rsid w:val="2B2DD8D0"/>
    <w:rsid w:val="2B3119EE"/>
    <w:rsid w:val="2B3D35AB"/>
    <w:rsid w:val="2B70E9A3"/>
    <w:rsid w:val="2B870E4B"/>
    <w:rsid w:val="2BAA05CD"/>
    <w:rsid w:val="2BAC601D"/>
    <w:rsid w:val="2C38C45A"/>
    <w:rsid w:val="2C3B0094"/>
    <w:rsid w:val="2C4D2DAE"/>
    <w:rsid w:val="2C50E488"/>
    <w:rsid w:val="2C68FBA9"/>
    <w:rsid w:val="2C8190DB"/>
    <w:rsid w:val="2C89147D"/>
    <w:rsid w:val="2CB4C058"/>
    <w:rsid w:val="2CF16998"/>
    <w:rsid w:val="2CF71B73"/>
    <w:rsid w:val="2CFCEB4B"/>
    <w:rsid w:val="2D421D0B"/>
    <w:rsid w:val="2DA7D6FD"/>
    <w:rsid w:val="2DB961FC"/>
    <w:rsid w:val="2DE5AD73"/>
    <w:rsid w:val="2DE8E97C"/>
    <w:rsid w:val="2E029A53"/>
    <w:rsid w:val="2E02D4E2"/>
    <w:rsid w:val="2E4214C2"/>
    <w:rsid w:val="2E458103"/>
    <w:rsid w:val="2E4995A9"/>
    <w:rsid w:val="2E4EFCBC"/>
    <w:rsid w:val="2E7B63BA"/>
    <w:rsid w:val="2E8DEB09"/>
    <w:rsid w:val="2E9E3607"/>
    <w:rsid w:val="2EABD1E6"/>
    <w:rsid w:val="2EB7D903"/>
    <w:rsid w:val="2ED6C0D5"/>
    <w:rsid w:val="2EF0602F"/>
    <w:rsid w:val="2F227D69"/>
    <w:rsid w:val="2F3C31EF"/>
    <w:rsid w:val="2F5E6A7B"/>
    <w:rsid w:val="2F63C772"/>
    <w:rsid w:val="2F657360"/>
    <w:rsid w:val="2FA3554A"/>
    <w:rsid w:val="2FBA8F81"/>
    <w:rsid w:val="2FBD79B8"/>
    <w:rsid w:val="2FDCE27B"/>
    <w:rsid w:val="3002CC2D"/>
    <w:rsid w:val="3018F704"/>
    <w:rsid w:val="303FA276"/>
    <w:rsid w:val="30504F1B"/>
    <w:rsid w:val="306C165D"/>
    <w:rsid w:val="307448AF"/>
    <w:rsid w:val="30794D3C"/>
    <w:rsid w:val="30980B29"/>
    <w:rsid w:val="30E83925"/>
    <w:rsid w:val="3105058A"/>
    <w:rsid w:val="3108A63D"/>
    <w:rsid w:val="31242886"/>
    <w:rsid w:val="314BC140"/>
    <w:rsid w:val="317EECC9"/>
    <w:rsid w:val="31D5DC34"/>
    <w:rsid w:val="31D92C9A"/>
    <w:rsid w:val="31E5781F"/>
    <w:rsid w:val="31EF4C02"/>
    <w:rsid w:val="31F46FE6"/>
    <w:rsid w:val="323F575E"/>
    <w:rsid w:val="324AF46A"/>
    <w:rsid w:val="3260EDA2"/>
    <w:rsid w:val="32BFCC4E"/>
    <w:rsid w:val="32C2A025"/>
    <w:rsid w:val="32CA058F"/>
    <w:rsid w:val="32E35C76"/>
    <w:rsid w:val="33381613"/>
    <w:rsid w:val="33532D48"/>
    <w:rsid w:val="3353EEBE"/>
    <w:rsid w:val="33760F3E"/>
    <w:rsid w:val="33A9CA76"/>
    <w:rsid w:val="3428F80E"/>
    <w:rsid w:val="345C763E"/>
    <w:rsid w:val="347234F1"/>
    <w:rsid w:val="34A33EB5"/>
    <w:rsid w:val="34CAA391"/>
    <w:rsid w:val="352B79F1"/>
    <w:rsid w:val="353034AF"/>
    <w:rsid w:val="35313E63"/>
    <w:rsid w:val="3541FBA8"/>
    <w:rsid w:val="355B856C"/>
    <w:rsid w:val="355E29FA"/>
    <w:rsid w:val="357F71CC"/>
    <w:rsid w:val="3597E908"/>
    <w:rsid w:val="36158952"/>
    <w:rsid w:val="365D91B4"/>
    <w:rsid w:val="365F37B4"/>
    <w:rsid w:val="3662D85B"/>
    <w:rsid w:val="36C37172"/>
    <w:rsid w:val="36DB6FDB"/>
    <w:rsid w:val="36DC0E99"/>
    <w:rsid w:val="36E2614D"/>
    <w:rsid w:val="36FADA98"/>
    <w:rsid w:val="371F3940"/>
    <w:rsid w:val="372F79FA"/>
    <w:rsid w:val="373955AB"/>
    <w:rsid w:val="37472328"/>
    <w:rsid w:val="37B1065A"/>
    <w:rsid w:val="37CCDABB"/>
    <w:rsid w:val="37D425F1"/>
    <w:rsid w:val="37D4D472"/>
    <w:rsid w:val="37D6A242"/>
    <w:rsid w:val="37FC090E"/>
    <w:rsid w:val="380D5675"/>
    <w:rsid w:val="3814D84F"/>
    <w:rsid w:val="384990C3"/>
    <w:rsid w:val="38982D7F"/>
    <w:rsid w:val="38A63E83"/>
    <w:rsid w:val="38BABEE5"/>
    <w:rsid w:val="38C52108"/>
    <w:rsid w:val="38F31FCF"/>
    <w:rsid w:val="39066017"/>
    <w:rsid w:val="391669E3"/>
    <w:rsid w:val="393253A8"/>
    <w:rsid w:val="3942204F"/>
    <w:rsid w:val="39458C17"/>
    <w:rsid w:val="3966E740"/>
    <w:rsid w:val="397AFFA0"/>
    <w:rsid w:val="398763D9"/>
    <w:rsid w:val="39A93226"/>
    <w:rsid w:val="39E76A6D"/>
    <w:rsid w:val="39F60C40"/>
    <w:rsid w:val="3A0ED112"/>
    <w:rsid w:val="3A2F1507"/>
    <w:rsid w:val="3A359715"/>
    <w:rsid w:val="3A6113C1"/>
    <w:rsid w:val="3A65117D"/>
    <w:rsid w:val="3AA3667A"/>
    <w:rsid w:val="3AAA6FFD"/>
    <w:rsid w:val="3AE35300"/>
    <w:rsid w:val="3AEF9BC9"/>
    <w:rsid w:val="3AF35A39"/>
    <w:rsid w:val="3B214122"/>
    <w:rsid w:val="3B2A8096"/>
    <w:rsid w:val="3B34401B"/>
    <w:rsid w:val="3BA02E1B"/>
    <w:rsid w:val="3BA1EF7C"/>
    <w:rsid w:val="3BA64E0E"/>
    <w:rsid w:val="3BA87C4B"/>
    <w:rsid w:val="3BCA5188"/>
    <w:rsid w:val="3BCD4444"/>
    <w:rsid w:val="3BF0BA4B"/>
    <w:rsid w:val="3C2292C3"/>
    <w:rsid w:val="3C6D27AC"/>
    <w:rsid w:val="3C7694BB"/>
    <w:rsid w:val="3CBD8770"/>
    <w:rsid w:val="3D3129E1"/>
    <w:rsid w:val="3D330440"/>
    <w:rsid w:val="3D7CFC4A"/>
    <w:rsid w:val="3D88B175"/>
    <w:rsid w:val="3DA61C83"/>
    <w:rsid w:val="3DBC5315"/>
    <w:rsid w:val="3E1F7491"/>
    <w:rsid w:val="3E27B3F5"/>
    <w:rsid w:val="3E40FDED"/>
    <w:rsid w:val="3E77E82F"/>
    <w:rsid w:val="3E7F239C"/>
    <w:rsid w:val="3E88ED75"/>
    <w:rsid w:val="3E9F1F6C"/>
    <w:rsid w:val="3EA1B87F"/>
    <w:rsid w:val="3EB69E4E"/>
    <w:rsid w:val="3EB8A27A"/>
    <w:rsid w:val="3EE6D16F"/>
    <w:rsid w:val="3F166F78"/>
    <w:rsid w:val="3F312C3E"/>
    <w:rsid w:val="3F37EE2E"/>
    <w:rsid w:val="3F3C6AB3"/>
    <w:rsid w:val="3F4F8789"/>
    <w:rsid w:val="3F8D1F88"/>
    <w:rsid w:val="3F8D69C4"/>
    <w:rsid w:val="3FABD222"/>
    <w:rsid w:val="3FD05BA9"/>
    <w:rsid w:val="3FEC879A"/>
    <w:rsid w:val="40497746"/>
    <w:rsid w:val="40C60919"/>
    <w:rsid w:val="40D6BAA9"/>
    <w:rsid w:val="40F9466A"/>
    <w:rsid w:val="410674F3"/>
    <w:rsid w:val="410F52F5"/>
    <w:rsid w:val="417388BC"/>
    <w:rsid w:val="41781C4C"/>
    <w:rsid w:val="417B4695"/>
    <w:rsid w:val="418294A8"/>
    <w:rsid w:val="4184334B"/>
    <w:rsid w:val="41AA927E"/>
    <w:rsid w:val="41D0D36F"/>
    <w:rsid w:val="41E884B2"/>
    <w:rsid w:val="42031D36"/>
    <w:rsid w:val="423304D2"/>
    <w:rsid w:val="42431343"/>
    <w:rsid w:val="425A6C95"/>
    <w:rsid w:val="4287AE6B"/>
    <w:rsid w:val="429851E2"/>
    <w:rsid w:val="42CDF367"/>
    <w:rsid w:val="42F04131"/>
    <w:rsid w:val="42FFEA4D"/>
    <w:rsid w:val="4302652D"/>
    <w:rsid w:val="4303C514"/>
    <w:rsid w:val="43125F18"/>
    <w:rsid w:val="431B474C"/>
    <w:rsid w:val="43202E5C"/>
    <w:rsid w:val="4324A7A8"/>
    <w:rsid w:val="436AB6FA"/>
    <w:rsid w:val="437BE6C8"/>
    <w:rsid w:val="4386C69A"/>
    <w:rsid w:val="4395C462"/>
    <w:rsid w:val="43BAC147"/>
    <w:rsid w:val="442C5C4F"/>
    <w:rsid w:val="4436A969"/>
    <w:rsid w:val="4442D1B4"/>
    <w:rsid w:val="445FE37E"/>
    <w:rsid w:val="446BF0BB"/>
    <w:rsid w:val="448F923A"/>
    <w:rsid w:val="44914FE0"/>
    <w:rsid w:val="44A6E834"/>
    <w:rsid w:val="44A750B4"/>
    <w:rsid w:val="44AF9C66"/>
    <w:rsid w:val="44B70ADF"/>
    <w:rsid w:val="44F9188F"/>
    <w:rsid w:val="451A5542"/>
    <w:rsid w:val="451F89B9"/>
    <w:rsid w:val="45415DD2"/>
    <w:rsid w:val="456DEB70"/>
    <w:rsid w:val="45A10141"/>
    <w:rsid w:val="45BF8589"/>
    <w:rsid w:val="45EBCA04"/>
    <w:rsid w:val="45F30444"/>
    <w:rsid w:val="45F4AD84"/>
    <w:rsid w:val="4600A7D7"/>
    <w:rsid w:val="461C7494"/>
    <w:rsid w:val="463ED312"/>
    <w:rsid w:val="46776E2F"/>
    <w:rsid w:val="467F3115"/>
    <w:rsid w:val="46AE66A3"/>
    <w:rsid w:val="46BF312B"/>
    <w:rsid w:val="46E40728"/>
    <w:rsid w:val="46F28160"/>
    <w:rsid w:val="4706C114"/>
    <w:rsid w:val="472F2A30"/>
    <w:rsid w:val="473F23B6"/>
    <w:rsid w:val="4791F550"/>
    <w:rsid w:val="47AA901B"/>
    <w:rsid w:val="47C6C4F4"/>
    <w:rsid w:val="47CF40EF"/>
    <w:rsid w:val="47D74515"/>
    <w:rsid w:val="47ECA9A4"/>
    <w:rsid w:val="480256AE"/>
    <w:rsid w:val="480BC520"/>
    <w:rsid w:val="483E5E5C"/>
    <w:rsid w:val="483F88A9"/>
    <w:rsid w:val="48457F8C"/>
    <w:rsid w:val="48AE9D6B"/>
    <w:rsid w:val="48C4B6D2"/>
    <w:rsid w:val="48C81FC8"/>
    <w:rsid w:val="48D1A0F9"/>
    <w:rsid w:val="48E7644A"/>
    <w:rsid w:val="490869FF"/>
    <w:rsid w:val="490B5050"/>
    <w:rsid w:val="493A0839"/>
    <w:rsid w:val="49C8BA50"/>
    <w:rsid w:val="4A1722FE"/>
    <w:rsid w:val="4A82BB99"/>
    <w:rsid w:val="4A87EEF4"/>
    <w:rsid w:val="4AC54047"/>
    <w:rsid w:val="4AC9159A"/>
    <w:rsid w:val="4AFFE5BB"/>
    <w:rsid w:val="4B241DF7"/>
    <w:rsid w:val="4B544363"/>
    <w:rsid w:val="4B8F94B6"/>
    <w:rsid w:val="4B9DE964"/>
    <w:rsid w:val="4BA37C56"/>
    <w:rsid w:val="4BBFF825"/>
    <w:rsid w:val="4BC3E5B6"/>
    <w:rsid w:val="4BCCD02C"/>
    <w:rsid w:val="4BD8C966"/>
    <w:rsid w:val="4BDDF9A6"/>
    <w:rsid w:val="4C14D7AB"/>
    <w:rsid w:val="4C5DF0C0"/>
    <w:rsid w:val="4C710468"/>
    <w:rsid w:val="4C7730C7"/>
    <w:rsid w:val="4C84E419"/>
    <w:rsid w:val="4CAA5C96"/>
    <w:rsid w:val="4CCE0A4C"/>
    <w:rsid w:val="4CF2FFB7"/>
    <w:rsid w:val="4CF6FA91"/>
    <w:rsid w:val="4D1DA289"/>
    <w:rsid w:val="4D24F1BE"/>
    <w:rsid w:val="4D34C4C2"/>
    <w:rsid w:val="4D7C5EAA"/>
    <w:rsid w:val="4DAF717F"/>
    <w:rsid w:val="4DD837FA"/>
    <w:rsid w:val="4DEAF9D5"/>
    <w:rsid w:val="4E307916"/>
    <w:rsid w:val="4E66D194"/>
    <w:rsid w:val="4E68F0F9"/>
    <w:rsid w:val="4E7A7B95"/>
    <w:rsid w:val="4E9A8D1B"/>
    <w:rsid w:val="4EAE7BA2"/>
    <w:rsid w:val="4EBBB542"/>
    <w:rsid w:val="4ED06430"/>
    <w:rsid w:val="4EDCC0BE"/>
    <w:rsid w:val="4F0EDAE7"/>
    <w:rsid w:val="4F2B3038"/>
    <w:rsid w:val="4F39CF73"/>
    <w:rsid w:val="4F40F4E9"/>
    <w:rsid w:val="4F576540"/>
    <w:rsid w:val="4F5E6A29"/>
    <w:rsid w:val="4FB66839"/>
    <w:rsid w:val="4FC25892"/>
    <w:rsid w:val="4FC551C3"/>
    <w:rsid w:val="5020539C"/>
    <w:rsid w:val="50258F85"/>
    <w:rsid w:val="503F3661"/>
    <w:rsid w:val="5040E4C4"/>
    <w:rsid w:val="506BFB30"/>
    <w:rsid w:val="50764C1A"/>
    <w:rsid w:val="507B0ECD"/>
    <w:rsid w:val="50B3FE62"/>
    <w:rsid w:val="50BE693D"/>
    <w:rsid w:val="50D54BC9"/>
    <w:rsid w:val="513C8A04"/>
    <w:rsid w:val="514CAFBF"/>
    <w:rsid w:val="515A161A"/>
    <w:rsid w:val="51AFDBD3"/>
    <w:rsid w:val="51BA583E"/>
    <w:rsid w:val="51BCDEFD"/>
    <w:rsid w:val="51FC8CE8"/>
    <w:rsid w:val="524E889B"/>
    <w:rsid w:val="5262E56A"/>
    <w:rsid w:val="5290E7FF"/>
    <w:rsid w:val="52CB31B5"/>
    <w:rsid w:val="5311FD27"/>
    <w:rsid w:val="53313EC5"/>
    <w:rsid w:val="5334EFE9"/>
    <w:rsid w:val="5356E439"/>
    <w:rsid w:val="5357D3D3"/>
    <w:rsid w:val="536D45E3"/>
    <w:rsid w:val="5370BFCA"/>
    <w:rsid w:val="53A7E8CF"/>
    <w:rsid w:val="53C87515"/>
    <w:rsid w:val="5477C044"/>
    <w:rsid w:val="54780F9E"/>
    <w:rsid w:val="5483C146"/>
    <w:rsid w:val="54B6C0C9"/>
    <w:rsid w:val="54E10EA6"/>
    <w:rsid w:val="550C73C9"/>
    <w:rsid w:val="55153976"/>
    <w:rsid w:val="555C23F7"/>
    <w:rsid w:val="5565233E"/>
    <w:rsid w:val="558CE033"/>
    <w:rsid w:val="5590C09A"/>
    <w:rsid w:val="559FCD65"/>
    <w:rsid w:val="55A3C40E"/>
    <w:rsid w:val="55B3EA58"/>
    <w:rsid w:val="55B789DA"/>
    <w:rsid w:val="55C21378"/>
    <w:rsid w:val="55C4691A"/>
    <w:rsid w:val="55DC41D5"/>
    <w:rsid w:val="55FF1C12"/>
    <w:rsid w:val="565AB1F9"/>
    <w:rsid w:val="566436BD"/>
    <w:rsid w:val="56969CEB"/>
    <w:rsid w:val="5698A6F3"/>
    <w:rsid w:val="56B4F245"/>
    <w:rsid w:val="56BE073A"/>
    <w:rsid w:val="56ECFC42"/>
    <w:rsid w:val="56F625A4"/>
    <w:rsid w:val="570F7000"/>
    <w:rsid w:val="57175055"/>
    <w:rsid w:val="571CF412"/>
    <w:rsid w:val="5735B5F0"/>
    <w:rsid w:val="577A52AA"/>
    <w:rsid w:val="578E0C73"/>
    <w:rsid w:val="57B75084"/>
    <w:rsid w:val="57D97249"/>
    <w:rsid w:val="57DD3B7A"/>
    <w:rsid w:val="57E73C5C"/>
    <w:rsid w:val="58187B0B"/>
    <w:rsid w:val="5827AC1E"/>
    <w:rsid w:val="582C96BF"/>
    <w:rsid w:val="582DB759"/>
    <w:rsid w:val="584E23DC"/>
    <w:rsid w:val="588EFB8F"/>
    <w:rsid w:val="58D02C94"/>
    <w:rsid w:val="5905FFA8"/>
    <w:rsid w:val="592A4809"/>
    <w:rsid w:val="59461B34"/>
    <w:rsid w:val="5950E29F"/>
    <w:rsid w:val="599A7DBC"/>
    <w:rsid w:val="59B197D7"/>
    <w:rsid w:val="59B70039"/>
    <w:rsid w:val="59B7B6AF"/>
    <w:rsid w:val="59BE6E5C"/>
    <w:rsid w:val="59CE539E"/>
    <w:rsid w:val="59D27C16"/>
    <w:rsid w:val="59DDE031"/>
    <w:rsid w:val="59E3BBBD"/>
    <w:rsid w:val="5A1871F3"/>
    <w:rsid w:val="5A37B957"/>
    <w:rsid w:val="5A4CEB94"/>
    <w:rsid w:val="5A4E4A6E"/>
    <w:rsid w:val="5A77CC62"/>
    <w:rsid w:val="5A7DCC49"/>
    <w:rsid w:val="5A848F5D"/>
    <w:rsid w:val="5A86404E"/>
    <w:rsid w:val="5A87E7B5"/>
    <w:rsid w:val="5AAAA3BA"/>
    <w:rsid w:val="5ACC70CE"/>
    <w:rsid w:val="5AEEDFAE"/>
    <w:rsid w:val="5B1C2C70"/>
    <w:rsid w:val="5B21335F"/>
    <w:rsid w:val="5B60A6E5"/>
    <w:rsid w:val="5BE74C9A"/>
    <w:rsid w:val="5BEDF566"/>
    <w:rsid w:val="5BEF9186"/>
    <w:rsid w:val="5BF6F51F"/>
    <w:rsid w:val="5C4418B4"/>
    <w:rsid w:val="5C47539C"/>
    <w:rsid w:val="5C6549EF"/>
    <w:rsid w:val="5C9FC8AF"/>
    <w:rsid w:val="5CAEAB3F"/>
    <w:rsid w:val="5CD58890"/>
    <w:rsid w:val="5CDB1076"/>
    <w:rsid w:val="5CDF3E1E"/>
    <w:rsid w:val="5CE0AE93"/>
    <w:rsid w:val="5D18C826"/>
    <w:rsid w:val="5D404586"/>
    <w:rsid w:val="5D519BE7"/>
    <w:rsid w:val="5D664A25"/>
    <w:rsid w:val="5D82DA1C"/>
    <w:rsid w:val="5D82F0D5"/>
    <w:rsid w:val="5D90BE0D"/>
    <w:rsid w:val="5DD533C0"/>
    <w:rsid w:val="5DE0DC8E"/>
    <w:rsid w:val="5E0C7630"/>
    <w:rsid w:val="5E94674F"/>
    <w:rsid w:val="5EAE74C5"/>
    <w:rsid w:val="5EEB0BE7"/>
    <w:rsid w:val="5F044D0D"/>
    <w:rsid w:val="5F5828BA"/>
    <w:rsid w:val="5F7A4A1E"/>
    <w:rsid w:val="5F839D58"/>
    <w:rsid w:val="5F99D3CA"/>
    <w:rsid w:val="5FE3EDC0"/>
    <w:rsid w:val="5FE8457D"/>
    <w:rsid w:val="600A23B2"/>
    <w:rsid w:val="600B4C13"/>
    <w:rsid w:val="6046622B"/>
    <w:rsid w:val="60468957"/>
    <w:rsid w:val="6053BE1C"/>
    <w:rsid w:val="60ABFC35"/>
    <w:rsid w:val="60BD9D22"/>
    <w:rsid w:val="60D1C3B7"/>
    <w:rsid w:val="60D37B37"/>
    <w:rsid w:val="60D5294F"/>
    <w:rsid w:val="60D6DFF9"/>
    <w:rsid w:val="60DA3EBE"/>
    <w:rsid w:val="612B5F89"/>
    <w:rsid w:val="614CA351"/>
    <w:rsid w:val="616A966A"/>
    <w:rsid w:val="61BA74D2"/>
    <w:rsid w:val="61D36D4D"/>
    <w:rsid w:val="61E1E00F"/>
    <w:rsid w:val="61FBC3AD"/>
    <w:rsid w:val="620D0B27"/>
    <w:rsid w:val="624BD61D"/>
    <w:rsid w:val="6267043B"/>
    <w:rsid w:val="627BFC56"/>
    <w:rsid w:val="627D3772"/>
    <w:rsid w:val="62B2D0D0"/>
    <w:rsid w:val="62B38021"/>
    <w:rsid w:val="62D49110"/>
    <w:rsid w:val="62D98AAD"/>
    <w:rsid w:val="62F7C19C"/>
    <w:rsid w:val="633675B4"/>
    <w:rsid w:val="63583B14"/>
    <w:rsid w:val="6380948D"/>
    <w:rsid w:val="63A42A57"/>
    <w:rsid w:val="63A7B77C"/>
    <w:rsid w:val="63C0ACF0"/>
    <w:rsid w:val="63C41D04"/>
    <w:rsid w:val="63E4B21F"/>
    <w:rsid w:val="63E78BBF"/>
    <w:rsid w:val="63F17F8D"/>
    <w:rsid w:val="63F9CAE0"/>
    <w:rsid w:val="6400E4FC"/>
    <w:rsid w:val="641486DD"/>
    <w:rsid w:val="6414F3E7"/>
    <w:rsid w:val="641C46E8"/>
    <w:rsid w:val="642CF1FB"/>
    <w:rsid w:val="6443E78C"/>
    <w:rsid w:val="64532D91"/>
    <w:rsid w:val="6472AAF4"/>
    <w:rsid w:val="647D2196"/>
    <w:rsid w:val="64949730"/>
    <w:rsid w:val="651D5E70"/>
    <w:rsid w:val="656B5FB0"/>
    <w:rsid w:val="65E4B64E"/>
    <w:rsid w:val="660AFC31"/>
    <w:rsid w:val="661C6421"/>
    <w:rsid w:val="667E6AFE"/>
    <w:rsid w:val="66AD5C4A"/>
    <w:rsid w:val="66B92942"/>
    <w:rsid w:val="66BA3EFC"/>
    <w:rsid w:val="66CD7115"/>
    <w:rsid w:val="66D9D05B"/>
    <w:rsid w:val="66E49F54"/>
    <w:rsid w:val="66E9AE23"/>
    <w:rsid w:val="670E0195"/>
    <w:rsid w:val="6751581F"/>
    <w:rsid w:val="676B4231"/>
    <w:rsid w:val="676D7AC6"/>
    <w:rsid w:val="67703509"/>
    <w:rsid w:val="6791A7BA"/>
    <w:rsid w:val="67AE1437"/>
    <w:rsid w:val="67B1F6E9"/>
    <w:rsid w:val="680ECF4A"/>
    <w:rsid w:val="6867AFF2"/>
    <w:rsid w:val="68AB406A"/>
    <w:rsid w:val="68AB5309"/>
    <w:rsid w:val="690FEE15"/>
    <w:rsid w:val="6910BEDE"/>
    <w:rsid w:val="694A6D16"/>
    <w:rsid w:val="694B73B0"/>
    <w:rsid w:val="69601C7F"/>
    <w:rsid w:val="69639FC4"/>
    <w:rsid w:val="697614BD"/>
    <w:rsid w:val="6994F5CD"/>
    <w:rsid w:val="6995CF2B"/>
    <w:rsid w:val="69960C1B"/>
    <w:rsid w:val="69F915AE"/>
    <w:rsid w:val="6A37AF9E"/>
    <w:rsid w:val="6A3BEB1E"/>
    <w:rsid w:val="6A97D109"/>
    <w:rsid w:val="6AA36B04"/>
    <w:rsid w:val="6ACA6513"/>
    <w:rsid w:val="6ACE7595"/>
    <w:rsid w:val="6AEC6369"/>
    <w:rsid w:val="6B26AE21"/>
    <w:rsid w:val="6B2B59AB"/>
    <w:rsid w:val="6B5C5DCB"/>
    <w:rsid w:val="6B613E52"/>
    <w:rsid w:val="6B6431DB"/>
    <w:rsid w:val="6B65B595"/>
    <w:rsid w:val="6B6FF37C"/>
    <w:rsid w:val="6B8C5132"/>
    <w:rsid w:val="6BBF60C1"/>
    <w:rsid w:val="6C0F6BD3"/>
    <w:rsid w:val="6C140ECA"/>
    <w:rsid w:val="6C2E7D5B"/>
    <w:rsid w:val="6C64CAAE"/>
    <w:rsid w:val="6C835F08"/>
    <w:rsid w:val="6CB583FD"/>
    <w:rsid w:val="6D31AEF8"/>
    <w:rsid w:val="6D3504BE"/>
    <w:rsid w:val="6D4D3281"/>
    <w:rsid w:val="6D5C0D35"/>
    <w:rsid w:val="6D92EDAA"/>
    <w:rsid w:val="6DF83C92"/>
    <w:rsid w:val="6DFAAD6B"/>
    <w:rsid w:val="6E3EF9AF"/>
    <w:rsid w:val="6E4AA6BB"/>
    <w:rsid w:val="6E4BBF18"/>
    <w:rsid w:val="6E537A4E"/>
    <w:rsid w:val="6E577C9C"/>
    <w:rsid w:val="6E8257E6"/>
    <w:rsid w:val="6E84617D"/>
    <w:rsid w:val="6E87429F"/>
    <w:rsid w:val="6EABBBF2"/>
    <w:rsid w:val="6EB0E86D"/>
    <w:rsid w:val="6EB47F46"/>
    <w:rsid w:val="6ECA50EB"/>
    <w:rsid w:val="6EDECCA7"/>
    <w:rsid w:val="6F6DBEF0"/>
    <w:rsid w:val="6F7CAA32"/>
    <w:rsid w:val="6F7D7DEE"/>
    <w:rsid w:val="6F7D8270"/>
    <w:rsid w:val="6F960027"/>
    <w:rsid w:val="6F9897A9"/>
    <w:rsid w:val="6FDFF94B"/>
    <w:rsid w:val="700B0B9C"/>
    <w:rsid w:val="703425ED"/>
    <w:rsid w:val="7042E37A"/>
    <w:rsid w:val="705B6327"/>
    <w:rsid w:val="7080C8D3"/>
    <w:rsid w:val="70924FD7"/>
    <w:rsid w:val="70C64F02"/>
    <w:rsid w:val="70C765AF"/>
    <w:rsid w:val="70E9CADD"/>
    <w:rsid w:val="70EC22AD"/>
    <w:rsid w:val="70F24A57"/>
    <w:rsid w:val="7116198C"/>
    <w:rsid w:val="7125BE9E"/>
    <w:rsid w:val="7126B7BB"/>
    <w:rsid w:val="714CE075"/>
    <w:rsid w:val="714E972A"/>
    <w:rsid w:val="717FF75E"/>
    <w:rsid w:val="71992168"/>
    <w:rsid w:val="71EAC0DC"/>
    <w:rsid w:val="720BB84B"/>
    <w:rsid w:val="724167E3"/>
    <w:rsid w:val="72487F61"/>
    <w:rsid w:val="725A3A16"/>
    <w:rsid w:val="72810C5D"/>
    <w:rsid w:val="7284B6F2"/>
    <w:rsid w:val="72927FEF"/>
    <w:rsid w:val="729A245E"/>
    <w:rsid w:val="72A9E694"/>
    <w:rsid w:val="72B58EE0"/>
    <w:rsid w:val="72B6FFEF"/>
    <w:rsid w:val="72E31780"/>
    <w:rsid w:val="731D4352"/>
    <w:rsid w:val="73432332"/>
    <w:rsid w:val="7344E1FE"/>
    <w:rsid w:val="738E8EB1"/>
    <w:rsid w:val="739FCC0C"/>
    <w:rsid w:val="73C7219B"/>
    <w:rsid w:val="73CEE8DE"/>
    <w:rsid w:val="73D68F03"/>
    <w:rsid w:val="7410207A"/>
    <w:rsid w:val="742CE793"/>
    <w:rsid w:val="744D1048"/>
    <w:rsid w:val="746FF5F4"/>
    <w:rsid w:val="747A8896"/>
    <w:rsid w:val="747C62A2"/>
    <w:rsid w:val="74C2EF58"/>
    <w:rsid w:val="74C4AC4A"/>
    <w:rsid w:val="74C8660A"/>
    <w:rsid w:val="74CA7684"/>
    <w:rsid w:val="74D8C78F"/>
    <w:rsid w:val="74E29463"/>
    <w:rsid w:val="74E2EB01"/>
    <w:rsid w:val="74E8230F"/>
    <w:rsid w:val="751A600C"/>
    <w:rsid w:val="752789BC"/>
    <w:rsid w:val="754C23B4"/>
    <w:rsid w:val="755B232C"/>
    <w:rsid w:val="75651E50"/>
    <w:rsid w:val="756A008D"/>
    <w:rsid w:val="75B0F6ED"/>
    <w:rsid w:val="75CA3470"/>
    <w:rsid w:val="75E04469"/>
    <w:rsid w:val="76024C01"/>
    <w:rsid w:val="76026D0C"/>
    <w:rsid w:val="762DFD61"/>
    <w:rsid w:val="76385222"/>
    <w:rsid w:val="763A1A7B"/>
    <w:rsid w:val="76523AD7"/>
    <w:rsid w:val="7698E3E8"/>
    <w:rsid w:val="769D8711"/>
    <w:rsid w:val="76A632C4"/>
    <w:rsid w:val="76D2C25F"/>
    <w:rsid w:val="76DB8F33"/>
    <w:rsid w:val="7713B266"/>
    <w:rsid w:val="7729FCD5"/>
    <w:rsid w:val="77451E40"/>
    <w:rsid w:val="7768F189"/>
    <w:rsid w:val="776D87E4"/>
    <w:rsid w:val="776F29D0"/>
    <w:rsid w:val="77890EE0"/>
    <w:rsid w:val="77BD43B2"/>
    <w:rsid w:val="77C4C8B3"/>
    <w:rsid w:val="77D3FE73"/>
    <w:rsid w:val="77DF0BA0"/>
    <w:rsid w:val="7807BA12"/>
    <w:rsid w:val="780ADF86"/>
    <w:rsid w:val="781F1B72"/>
    <w:rsid w:val="78260232"/>
    <w:rsid w:val="782BD4F9"/>
    <w:rsid w:val="78334D85"/>
    <w:rsid w:val="783CFEAA"/>
    <w:rsid w:val="785C7A05"/>
    <w:rsid w:val="78AB00BA"/>
    <w:rsid w:val="78BE33E9"/>
    <w:rsid w:val="790B4707"/>
    <w:rsid w:val="7914EC9A"/>
    <w:rsid w:val="791DE30D"/>
    <w:rsid w:val="792503BA"/>
    <w:rsid w:val="793C00C6"/>
    <w:rsid w:val="794E801D"/>
    <w:rsid w:val="7952D5D6"/>
    <w:rsid w:val="795ECC94"/>
    <w:rsid w:val="7968FC20"/>
    <w:rsid w:val="797F2E7B"/>
    <w:rsid w:val="79B6CF4A"/>
    <w:rsid w:val="79EA89C6"/>
    <w:rsid w:val="79EC6B5F"/>
    <w:rsid w:val="7A2063F3"/>
    <w:rsid w:val="7A396AEA"/>
    <w:rsid w:val="7A49579E"/>
    <w:rsid w:val="7A5912EB"/>
    <w:rsid w:val="7A9EEA9F"/>
    <w:rsid w:val="7AAD7E6F"/>
    <w:rsid w:val="7B175661"/>
    <w:rsid w:val="7B57243E"/>
    <w:rsid w:val="7B5F0DA1"/>
    <w:rsid w:val="7B8DAC06"/>
    <w:rsid w:val="7BD3A03D"/>
    <w:rsid w:val="7C0ACC96"/>
    <w:rsid w:val="7C0E88DA"/>
    <w:rsid w:val="7C109A2A"/>
    <w:rsid w:val="7C2137C6"/>
    <w:rsid w:val="7C29EDF8"/>
    <w:rsid w:val="7C59A6E0"/>
    <w:rsid w:val="7CA4E7C3"/>
    <w:rsid w:val="7CE92703"/>
    <w:rsid w:val="7D054391"/>
    <w:rsid w:val="7D6FC996"/>
    <w:rsid w:val="7D94E3ED"/>
    <w:rsid w:val="7DAC0AFC"/>
    <w:rsid w:val="7DB5BC65"/>
    <w:rsid w:val="7DC7AB1F"/>
    <w:rsid w:val="7DE01E33"/>
    <w:rsid w:val="7E2850FF"/>
    <w:rsid w:val="7E2B5749"/>
    <w:rsid w:val="7E4CBC29"/>
    <w:rsid w:val="7E9CF479"/>
    <w:rsid w:val="7EE47E7D"/>
    <w:rsid w:val="7EEA16C0"/>
    <w:rsid w:val="7F33095E"/>
    <w:rsid w:val="7F36A67F"/>
    <w:rsid w:val="7F493458"/>
    <w:rsid w:val="7FA259B7"/>
    <w:rsid w:val="7FD9C4FF"/>
    <w:rsid w:val="7FE68E70"/>
    <w:rsid w:val="7FFE57F9"/>
    <w:rsid w:val="7FFEF50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8BBD9A"/>
  <w14:defaultImageDpi w14:val="32767"/>
  <w15:chartTrackingRefBased/>
  <w15:docId w15:val="{15278CAC-47A6-480E-A428-AC1D2AF20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57E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57E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57E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57E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57E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57EE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7EE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7EE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7EE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7EE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57EE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57EE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57E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57E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57E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7E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7E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7EE9"/>
    <w:rPr>
      <w:rFonts w:eastAsiaTheme="majorEastAsia" w:cstheme="majorBidi"/>
      <w:color w:val="272727" w:themeColor="text1" w:themeTint="D8"/>
    </w:rPr>
  </w:style>
  <w:style w:type="paragraph" w:styleId="Title">
    <w:name w:val="Title"/>
    <w:basedOn w:val="Normal"/>
    <w:next w:val="Normal"/>
    <w:link w:val="TitleChar"/>
    <w:uiPriority w:val="10"/>
    <w:qFormat/>
    <w:rsid w:val="00957EE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7E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7EE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7E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7EE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57EE9"/>
    <w:rPr>
      <w:i/>
      <w:iCs/>
      <w:color w:val="404040" w:themeColor="text1" w:themeTint="BF"/>
    </w:rPr>
  </w:style>
  <w:style w:type="paragraph" w:styleId="ListParagraph">
    <w:name w:val="List Paragraph"/>
    <w:basedOn w:val="Normal"/>
    <w:uiPriority w:val="34"/>
    <w:qFormat/>
    <w:rsid w:val="00957EE9"/>
    <w:pPr>
      <w:ind w:left="720"/>
      <w:contextualSpacing/>
    </w:pPr>
  </w:style>
  <w:style w:type="character" w:styleId="IntenseEmphasis">
    <w:name w:val="Intense Emphasis"/>
    <w:basedOn w:val="DefaultParagraphFont"/>
    <w:uiPriority w:val="21"/>
    <w:qFormat/>
    <w:rsid w:val="00957EE9"/>
    <w:rPr>
      <w:i/>
      <w:iCs/>
      <w:color w:val="0F4761" w:themeColor="accent1" w:themeShade="BF"/>
    </w:rPr>
  </w:style>
  <w:style w:type="paragraph" w:styleId="IntenseQuote">
    <w:name w:val="Intense Quote"/>
    <w:basedOn w:val="Normal"/>
    <w:next w:val="Normal"/>
    <w:link w:val="IntenseQuoteChar"/>
    <w:uiPriority w:val="30"/>
    <w:qFormat/>
    <w:rsid w:val="00957E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57EE9"/>
    <w:rPr>
      <w:i/>
      <w:iCs/>
      <w:color w:val="0F4761" w:themeColor="accent1" w:themeShade="BF"/>
    </w:rPr>
  </w:style>
  <w:style w:type="character" w:styleId="IntenseReference">
    <w:name w:val="Intense Reference"/>
    <w:basedOn w:val="DefaultParagraphFont"/>
    <w:uiPriority w:val="32"/>
    <w:qFormat/>
    <w:rsid w:val="00957EE9"/>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D53836"/>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D53836"/>
    <w:rPr>
      <w:rFonts w:ascii="Aptos" w:hAnsi="Aptos"/>
      <w:lang w:val="en-US"/>
    </w:rPr>
  </w:style>
  <w:style w:type="paragraph" w:customStyle="1" w:styleId="EndNoteBibliography">
    <w:name w:val="EndNote Bibliography"/>
    <w:basedOn w:val="Normal"/>
    <w:link w:val="EndNoteBibliographyChar"/>
    <w:rsid w:val="00D53836"/>
    <w:pPr>
      <w:jc w:val="both"/>
    </w:pPr>
    <w:rPr>
      <w:rFonts w:ascii="Aptos" w:hAnsi="Aptos"/>
      <w:lang w:val="en-US"/>
    </w:rPr>
  </w:style>
  <w:style w:type="character" w:customStyle="1" w:styleId="EndNoteBibliographyChar">
    <w:name w:val="EndNote Bibliography Char"/>
    <w:basedOn w:val="DefaultParagraphFont"/>
    <w:link w:val="EndNoteBibliography"/>
    <w:rsid w:val="00D53836"/>
    <w:rPr>
      <w:rFonts w:ascii="Aptos" w:hAnsi="Aptos"/>
      <w:lang w:val="en-US"/>
    </w:rPr>
  </w:style>
  <w:style w:type="character" w:styleId="Hyperlink">
    <w:name w:val="Hyperlink"/>
    <w:basedOn w:val="DefaultParagraphFont"/>
    <w:uiPriority w:val="99"/>
    <w:unhideWhenUsed/>
    <w:rsid w:val="00D53836"/>
    <w:rPr>
      <w:color w:val="467886" w:themeColor="hyperlink"/>
      <w:u w:val="single"/>
    </w:rPr>
  </w:style>
  <w:style w:type="character" w:styleId="UnresolvedMention">
    <w:name w:val="Unresolved Mention"/>
    <w:basedOn w:val="DefaultParagraphFont"/>
    <w:uiPriority w:val="99"/>
    <w:rsid w:val="00D53836"/>
    <w:rPr>
      <w:color w:val="605E5C"/>
      <w:shd w:val="clear" w:color="auto" w:fill="E1DFDD"/>
    </w:rPr>
  </w:style>
  <w:style w:type="character" w:styleId="CommentReference">
    <w:name w:val="annotation reference"/>
    <w:basedOn w:val="DefaultParagraphFont"/>
    <w:uiPriority w:val="99"/>
    <w:semiHidden/>
    <w:unhideWhenUsed/>
    <w:rsid w:val="00FF4A3D"/>
    <w:rPr>
      <w:sz w:val="16"/>
      <w:szCs w:val="16"/>
    </w:rPr>
  </w:style>
  <w:style w:type="paragraph" w:styleId="CommentText">
    <w:name w:val="annotation text"/>
    <w:basedOn w:val="Normal"/>
    <w:link w:val="CommentTextChar"/>
    <w:uiPriority w:val="99"/>
    <w:unhideWhenUsed/>
    <w:rsid w:val="00FF4A3D"/>
    <w:rPr>
      <w:sz w:val="20"/>
      <w:szCs w:val="20"/>
    </w:rPr>
  </w:style>
  <w:style w:type="character" w:customStyle="1" w:styleId="CommentTextChar">
    <w:name w:val="Comment Text Char"/>
    <w:basedOn w:val="DefaultParagraphFont"/>
    <w:link w:val="CommentText"/>
    <w:uiPriority w:val="99"/>
    <w:rsid w:val="00FF4A3D"/>
    <w:rPr>
      <w:sz w:val="20"/>
      <w:szCs w:val="20"/>
    </w:rPr>
  </w:style>
  <w:style w:type="paragraph" w:styleId="CommentSubject">
    <w:name w:val="annotation subject"/>
    <w:basedOn w:val="CommentText"/>
    <w:next w:val="CommentText"/>
    <w:link w:val="CommentSubjectChar"/>
    <w:uiPriority w:val="99"/>
    <w:semiHidden/>
    <w:unhideWhenUsed/>
    <w:rsid w:val="00FF4A3D"/>
    <w:rPr>
      <w:b/>
      <w:bCs/>
    </w:rPr>
  </w:style>
  <w:style w:type="character" w:customStyle="1" w:styleId="CommentSubjectChar">
    <w:name w:val="Comment Subject Char"/>
    <w:basedOn w:val="CommentTextChar"/>
    <w:link w:val="CommentSubject"/>
    <w:uiPriority w:val="99"/>
    <w:semiHidden/>
    <w:rsid w:val="00FF4A3D"/>
    <w:rPr>
      <w:b/>
      <w:bCs/>
      <w:sz w:val="20"/>
      <w:szCs w:val="20"/>
    </w:rPr>
  </w:style>
  <w:style w:type="paragraph" w:styleId="Footer">
    <w:name w:val="footer"/>
    <w:basedOn w:val="Normal"/>
    <w:link w:val="FooterChar"/>
    <w:uiPriority w:val="99"/>
    <w:unhideWhenUsed/>
    <w:rsid w:val="00631715"/>
    <w:pPr>
      <w:tabs>
        <w:tab w:val="center" w:pos="4513"/>
        <w:tab w:val="right" w:pos="9026"/>
      </w:tabs>
    </w:pPr>
  </w:style>
  <w:style w:type="character" w:customStyle="1" w:styleId="FooterChar">
    <w:name w:val="Footer Char"/>
    <w:basedOn w:val="DefaultParagraphFont"/>
    <w:link w:val="Footer"/>
    <w:uiPriority w:val="99"/>
    <w:rsid w:val="00631715"/>
  </w:style>
  <w:style w:type="character" w:styleId="PageNumber">
    <w:name w:val="page number"/>
    <w:basedOn w:val="DefaultParagraphFont"/>
    <w:uiPriority w:val="99"/>
    <w:semiHidden/>
    <w:unhideWhenUsed/>
    <w:rsid w:val="00631715"/>
  </w:style>
  <w:style w:type="paragraph" w:styleId="EndnoteText">
    <w:name w:val="endnote text"/>
    <w:basedOn w:val="Normal"/>
    <w:uiPriority w:val="99"/>
    <w:semiHidden/>
    <w:unhideWhenUsed/>
    <w:rsid w:val="1F4E7A84"/>
    <w:rPr>
      <w:sz w:val="20"/>
      <w:szCs w:val="20"/>
    </w:rPr>
  </w:style>
  <w:style w:type="paragraph" w:styleId="Revision">
    <w:name w:val="Revision"/>
    <w:hidden/>
    <w:uiPriority w:val="99"/>
    <w:semiHidden/>
    <w:rsid w:val="00664B42"/>
  </w:style>
  <w:style w:type="paragraph" w:styleId="Header">
    <w:name w:val="header"/>
    <w:basedOn w:val="Normal"/>
    <w:link w:val="HeaderChar"/>
    <w:uiPriority w:val="99"/>
    <w:semiHidden/>
    <w:unhideWhenUsed/>
    <w:rsid w:val="004A50E4"/>
    <w:pPr>
      <w:tabs>
        <w:tab w:val="center" w:pos="4680"/>
        <w:tab w:val="right" w:pos="9360"/>
      </w:tabs>
    </w:pPr>
  </w:style>
  <w:style w:type="character" w:customStyle="1" w:styleId="HeaderChar">
    <w:name w:val="Header Char"/>
    <w:basedOn w:val="DefaultParagraphFont"/>
    <w:link w:val="Header"/>
    <w:uiPriority w:val="99"/>
    <w:semiHidden/>
    <w:rsid w:val="001C182A"/>
  </w:style>
  <w:style w:type="character" w:styleId="FollowedHyperlink">
    <w:name w:val="FollowedHyperlink"/>
    <w:basedOn w:val="DefaultParagraphFont"/>
    <w:uiPriority w:val="99"/>
    <w:semiHidden/>
    <w:unhideWhenUsed/>
    <w:rsid w:val="000417B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93/humrep/dex249" TargetMode="External"/><Relationship Id="rId21" Type="http://schemas.openxmlformats.org/officeDocument/2006/relationships/hyperlink" Target="https://doi.org/10.1111/j.1365-2648.2004.03055.x" TargetMode="External"/><Relationship Id="rId34" Type="http://schemas.openxmlformats.org/officeDocument/2006/relationships/hyperlink" Target="https://doi.org/10.3389/fgwh.2022.765762" TargetMode="External"/><Relationship Id="rId42" Type="http://schemas.openxmlformats.org/officeDocument/2006/relationships/hyperlink" Target="https://doi.org/10.1177/1363459308090053" TargetMode="External"/><Relationship Id="rId47" Type="http://schemas.openxmlformats.org/officeDocument/2006/relationships/hyperlink" Target="https://www.nice.org.uk/guidance/ng73" TargetMode="External"/><Relationship Id="rId50" Type="http://schemas.openxmlformats.org/officeDocument/2006/relationships/hyperlink" Target="https://doi.org/10.1080/0167482x.2019.1678022" TargetMode="External"/><Relationship Id="rId55" Type="http://schemas.openxmlformats.org/officeDocument/2006/relationships/hyperlink" Target="https://doi.org/10.1515/dx-2021-0043" TargetMode="External"/><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93/humupd/dmt027" TargetMode="External"/><Relationship Id="rId29" Type="http://schemas.openxmlformats.org/officeDocument/2006/relationships/hyperlink" Target="https://doi.org/10.2217/17455057.4.3.237" TargetMode="External"/><Relationship Id="rId11" Type="http://schemas.openxmlformats.org/officeDocument/2006/relationships/hyperlink" Target="https://doi.org/https://doi.org/10.1111/j.1471-0528.2008.01878.x" TargetMode="External"/><Relationship Id="rId24" Type="http://schemas.openxmlformats.org/officeDocument/2006/relationships/hyperlink" Target="https://doi.org/10.1080/26895269.2023.2286268" TargetMode="External"/><Relationship Id="rId32" Type="http://schemas.openxmlformats.org/officeDocument/2006/relationships/hyperlink" Target="https://doi.org/10.1093/humrep/des316" TargetMode="External"/><Relationship Id="rId37" Type="http://schemas.openxmlformats.org/officeDocument/2006/relationships/hyperlink" Target="https://doi.org/10.1080/10410236.2019.1606136" TargetMode="External"/><Relationship Id="rId40" Type="http://schemas.openxmlformats.org/officeDocument/2006/relationships/hyperlink" Target="https://doi.org/10.1177/1049732308315432" TargetMode="External"/><Relationship Id="rId45" Type="http://schemas.openxmlformats.org/officeDocument/2006/relationships/hyperlink" Target="https://doi.org/10.1371/journal.pmed.1000097" TargetMode="External"/><Relationship Id="rId53" Type="http://schemas.openxmlformats.org/officeDocument/2006/relationships/hyperlink" Target="https://doi.org/10.1186/s12905-023-02794-2" TargetMode="External"/><Relationship Id="rId58" Type="http://schemas.openxmlformats.org/officeDocument/2006/relationships/hyperlink" Target="https://doi.org/10.1016/s0277-9536(02)00520-8" TargetMode="External"/><Relationship Id="rId5" Type="http://schemas.openxmlformats.org/officeDocument/2006/relationships/webSettings" Target="webSettings.xml"/><Relationship Id="rId61" Type="http://schemas.openxmlformats.org/officeDocument/2006/relationships/hyperlink" Target="https://doi.org/10.1038/s41572-018-0008-5" TargetMode="External"/><Relationship Id="rId19" Type="http://schemas.openxmlformats.org/officeDocument/2006/relationships/hyperlink" Target="https://doi.org/10.1097/aog.0000000000005255" TargetMode="External"/><Relationship Id="rId14" Type="http://schemas.openxmlformats.org/officeDocument/2006/relationships/hyperlink" Target="https://committees.parliament.uk/publications/45909/documents/228040/default/" TargetMode="External"/><Relationship Id="rId22" Type="http://schemas.openxmlformats.org/officeDocument/2006/relationships/hyperlink" Target="https://doi.org/10.1016/j.ejogrb.2007.10.006" TargetMode="External"/><Relationship Id="rId27" Type="http://schemas.openxmlformats.org/officeDocument/2006/relationships/hyperlink" Target="https://doi.org/10.1177/2284026520984366" TargetMode="External"/><Relationship Id="rId30" Type="http://schemas.openxmlformats.org/officeDocument/2006/relationships/hyperlink" Target="https://doi.org/https://doi.org/10.1016/j.jpsychores.2023.111327" TargetMode="External"/><Relationship Id="rId35" Type="http://schemas.openxmlformats.org/officeDocument/2006/relationships/hyperlink" Target="https://doi.org/10.3399/bjgpopen17X101049" TargetMode="External"/><Relationship Id="rId43" Type="http://schemas.openxmlformats.org/officeDocument/2006/relationships/hyperlink" Target="https://doi.org/10.1186/s12905-024-03369-5" TargetMode="External"/><Relationship Id="rId48" Type="http://schemas.openxmlformats.org/officeDocument/2006/relationships/hyperlink" Target="https://doi.org/10.1186/s13643-016-0384-4" TargetMode="External"/><Relationship Id="rId56" Type="http://schemas.openxmlformats.org/officeDocument/2006/relationships/hyperlink" Target="https://doi.org/10.1080/10410236.2023.2296189" TargetMode="External"/><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s://doi.org/10.1155/2018/6358624" TargetMode="External"/><Relationship Id="rId3" Type="http://schemas.openxmlformats.org/officeDocument/2006/relationships/styles" Target="styles.xml"/><Relationship Id="rId12" Type="http://schemas.openxmlformats.org/officeDocument/2006/relationships/hyperlink" Target="https://doi.org/10.1038/s41574-019-0245-z" TargetMode="External"/><Relationship Id="rId17" Type="http://schemas.openxmlformats.org/officeDocument/2006/relationships/hyperlink" Target="https://doi.org/https://doi.org/10.1016/j.jeud.2024.100087" TargetMode="External"/><Relationship Id="rId25" Type="http://schemas.openxmlformats.org/officeDocument/2006/relationships/hyperlink" Target="https://doi.org/10.1111/imj.15494" TargetMode="External"/><Relationship Id="rId33" Type="http://schemas.openxmlformats.org/officeDocument/2006/relationships/hyperlink" Target="https://doi.org/10.1034/j.1600-0412.2003.00168.x" TargetMode="External"/><Relationship Id="rId38" Type="http://schemas.openxmlformats.org/officeDocument/2006/relationships/hyperlink" Target="https://doi.org/10.1177/10497323231214114" TargetMode="External"/><Relationship Id="rId46" Type="http://schemas.openxmlformats.org/officeDocument/2006/relationships/hyperlink" Target="https://doi.org/10.1186/1472-6874-14-123" TargetMode="External"/><Relationship Id="rId59" Type="http://schemas.openxmlformats.org/officeDocument/2006/relationships/hyperlink" Target="https://doi.org/https://doi.org/10.1111/j.1467-9566.2007.01024.x" TargetMode="External"/><Relationship Id="rId20" Type="http://schemas.openxmlformats.org/officeDocument/2006/relationships/hyperlink" Target="https://doi.org/10.1093/humrep/det284" TargetMode="External"/><Relationship Id="rId41" Type="http://schemas.openxmlformats.org/officeDocument/2006/relationships/hyperlink" Target="https://doi.org/10.1007/s10459-007-9090-2" TargetMode="External"/><Relationship Id="rId54" Type="http://schemas.openxmlformats.org/officeDocument/2006/relationships/hyperlink" Target="https://doi.org/10.1038/s41598-022-08464-x"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46/j.1440-172x.2003.00396.x" TargetMode="External"/><Relationship Id="rId23" Type="http://schemas.openxmlformats.org/officeDocument/2006/relationships/hyperlink" Target="https://doi.org/10.3399/bjgp.2021.0030" TargetMode="External"/><Relationship Id="rId28" Type="http://schemas.openxmlformats.org/officeDocument/2006/relationships/hyperlink" Target="https://doi.org/10.1016/j.fertnstert.2007.11.020" TargetMode="External"/><Relationship Id="rId36" Type="http://schemas.openxmlformats.org/officeDocument/2006/relationships/hyperlink" Target="https://doi.org/10.1177/17455057241251974" TargetMode="External"/><Relationship Id="rId49" Type="http://schemas.openxmlformats.org/officeDocument/2006/relationships/hyperlink" Target="https://doi.org/10.1111/1471-0528.17719" TargetMode="External"/><Relationship Id="rId57" Type="http://schemas.openxmlformats.org/officeDocument/2006/relationships/hyperlink" Target="https://doi.org/10.1111/j.1365-2648.2005.03380.x" TargetMode="External"/><Relationship Id="rId10" Type="http://schemas.openxmlformats.org/officeDocument/2006/relationships/hyperlink" Target="https://doi.org/10.1016/j.fertnstert.2006.04.054" TargetMode="External"/><Relationship Id="rId31" Type="http://schemas.openxmlformats.org/officeDocument/2006/relationships/hyperlink" Target="https://doi.org/10.1080/10810730.2023.2299003" TargetMode="External"/><Relationship Id="rId44" Type="http://schemas.openxmlformats.org/officeDocument/2006/relationships/hyperlink" Target="https://doi.org/10.1186/s12913-014-0579-0" TargetMode="External"/><Relationship Id="rId52" Type="http://schemas.openxmlformats.org/officeDocument/2006/relationships/hyperlink" Target="https://doi.org/https://doi.org/10.1016/j.socscimed.2009.07.023" TargetMode="External"/><Relationship Id="rId60" Type="http://schemas.openxmlformats.org/officeDocument/2006/relationships/hyperlink" Target="https://doi.org/https://doi.org/10.1111/ajo.13358"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doi.org/10.1177/0959353520930602" TargetMode="External"/><Relationship Id="rId18" Type="http://schemas.openxmlformats.org/officeDocument/2006/relationships/hyperlink" Target="https://doi.org/10.7759/cureus.56978" TargetMode="External"/><Relationship Id="rId39" Type="http://schemas.openxmlformats.org/officeDocument/2006/relationships/hyperlink" Target="https://doi.org/10.1177/26320843209475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D063E-0A5E-C043-AA33-67A1BD76F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19513</Words>
  <Characters>111230</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Harris</dc:creator>
  <cp:keywords/>
  <dc:description/>
  <cp:lastModifiedBy>Katie Read</cp:lastModifiedBy>
  <cp:revision>7</cp:revision>
  <dcterms:created xsi:type="dcterms:W3CDTF">2025-06-29T20:07:00Z</dcterms:created>
  <dcterms:modified xsi:type="dcterms:W3CDTF">2025-09-04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d895a2-cfad-4228-88c1-3b0258bfa7d6</vt:lpwstr>
  </property>
</Properties>
</file>